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D36B8" w14:textId="77777777" w:rsidR="0063591B" w:rsidRDefault="001B1E6B" w:rsidP="0063591B">
      <w:pPr>
        <w:pStyle w:val="Tekstopmerking"/>
        <w:spacing w:line="480" w:lineRule="auto"/>
        <w:jc w:val="center"/>
        <w:rPr>
          <w:rFonts w:ascii="Times New Roman" w:hAnsi="Times New Roman" w:cs="Times New Roman"/>
          <w:b/>
          <w:bCs/>
          <w:sz w:val="24"/>
          <w:szCs w:val="24"/>
        </w:rPr>
      </w:pPr>
      <w:r w:rsidRPr="00C93CF8">
        <w:rPr>
          <w:rFonts w:ascii="Times New Roman" w:hAnsi="Times New Roman" w:cs="Times New Roman"/>
          <w:b/>
          <w:bCs/>
          <w:sz w:val="24"/>
          <w:szCs w:val="24"/>
        </w:rPr>
        <w:t xml:space="preserve">Cognitive Ontology and the Search for Neural Mechanisms: </w:t>
      </w:r>
    </w:p>
    <w:p w14:paraId="40C0E1FA" w14:textId="64A2978F" w:rsidR="001B1E6B" w:rsidRDefault="001B1E6B" w:rsidP="0063591B">
      <w:pPr>
        <w:pStyle w:val="Tekstopmerking"/>
        <w:spacing w:line="480" w:lineRule="auto"/>
        <w:jc w:val="center"/>
        <w:rPr>
          <w:rFonts w:ascii="Times New Roman" w:hAnsi="Times New Roman" w:cs="Times New Roman"/>
          <w:b/>
          <w:bCs/>
          <w:sz w:val="24"/>
          <w:szCs w:val="24"/>
        </w:rPr>
      </w:pPr>
      <w:r w:rsidRPr="00C93CF8">
        <w:rPr>
          <w:rFonts w:ascii="Times New Roman" w:hAnsi="Times New Roman" w:cs="Times New Roman"/>
          <w:b/>
          <w:bCs/>
          <w:sz w:val="24"/>
          <w:szCs w:val="24"/>
        </w:rPr>
        <w:t>Three Foundational Problems</w:t>
      </w:r>
    </w:p>
    <w:p w14:paraId="0CDB853A" w14:textId="77777777" w:rsidR="00C93CF8" w:rsidRPr="00C93CF8" w:rsidRDefault="00C93CF8" w:rsidP="0063591B">
      <w:pPr>
        <w:pStyle w:val="Tekstopmerking"/>
        <w:spacing w:line="480" w:lineRule="auto"/>
        <w:jc w:val="center"/>
        <w:rPr>
          <w:rFonts w:ascii="Times New Roman" w:hAnsi="Times New Roman" w:cs="Times New Roman"/>
          <w:b/>
          <w:bCs/>
          <w:sz w:val="24"/>
          <w:szCs w:val="24"/>
        </w:rPr>
      </w:pPr>
    </w:p>
    <w:p w14:paraId="1E3E068D" w14:textId="77777777" w:rsidR="00397150" w:rsidRPr="004B5292" w:rsidRDefault="00397150" w:rsidP="00397150">
      <w:pPr>
        <w:spacing w:line="276" w:lineRule="auto"/>
        <w:jc w:val="center"/>
        <w:outlineLvl w:val="0"/>
        <w:rPr>
          <w:vertAlign w:val="superscript"/>
          <w:lang w:val="en-GB"/>
        </w:rPr>
      </w:pPr>
      <w:proofErr w:type="spellStart"/>
      <w:r w:rsidRPr="004B5292">
        <w:rPr>
          <w:lang w:val="en-US"/>
        </w:rPr>
        <w:t>Jolien</w:t>
      </w:r>
      <w:proofErr w:type="spellEnd"/>
      <w:r w:rsidRPr="004B5292">
        <w:rPr>
          <w:lang w:val="en-US"/>
        </w:rPr>
        <w:t xml:space="preserve"> C. </w:t>
      </w:r>
      <w:proofErr w:type="spellStart"/>
      <w:r w:rsidRPr="004B5292">
        <w:rPr>
          <w:lang w:val="en-US"/>
        </w:rPr>
        <w:t>Francken</w:t>
      </w:r>
      <w:proofErr w:type="spellEnd"/>
      <w:r w:rsidRPr="004B5292">
        <w:rPr>
          <w:vertAlign w:val="superscript"/>
          <w:lang w:val="en-GB"/>
        </w:rPr>
        <w:t>a</w:t>
      </w:r>
      <w:r w:rsidRPr="004B5292">
        <w:rPr>
          <w:lang w:val="en-US"/>
        </w:rPr>
        <w:t>, Marc Slors</w:t>
      </w:r>
      <w:r w:rsidRPr="004B5292">
        <w:rPr>
          <w:vertAlign w:val="superscript"/>
          <w:lang w:val="en-GB"/>
        </w:rPr>
        <w:t>a</w:t>
      </w:r>
      <w:r w:rsidRPr="004B5292">
        <w:rPr>
          <w:lang w:val="en-US"/>
        </w:rPr>
        <w:t>, Carl F. Craver</w:t>
      </w:r>
      <w:proofErr w:type="spellStart"/>
      <w:r w:rsidRPr="004B5292">
        <w:rPr>
          <w:vertAlign w:val="superscript"/>
          <w:lang w:val="en-GB"/>
        </w:rPr>
        <w:t>b,c</w:t>
      </w:r>
      <w:proofErr w:type="spellEnd"/>
    </w:p>
    <w:p w14:paraId="423A4B2A" w14:textId="77777777" w:rsidR="00397150" w:rsidRDefault="00397150" w:rsidP="00397150">
      <w:pPr>
        <w:pStyle w:val="Normaalweb"/>
        <w:spacing w:line="276" w:lineRule="auto"/>
        <w:contextualSpacing/>
        <w:jc w:val="center"/>
        <w:rPr>
          <w:sz w:val="22"/>
          <w:szCs w:val="22"/>
          <w:vertAlign w:val="superscript"/>
          <w:lang w:val="en-GB"/>
        </w:rPr>
      </w:pPr>
    </w:p>
    <w:p w14:paraId="4C8E0B3D" w14:textId="3A8CAF9F" w:rsidR="00397150" w:rsidRPr="004B5292" w:rsidRDefault="00397150" w:rsidP="00397150">
      <w:pPr>
        <w:pStyle w:val="Normaalweb"/>
        <w:spacing w:line="276" w:lineRule="auto"/>
        <w:contextualSpacing/>
        <w:rPr>
          <w:sz w:val="22"/>
          <w:szCs w:val="22"/>
          <w:lang w:val="en-GB"/>
        </w:rPr>
      </w:pPr>
      <w:r w:rsidRPr="004B5292">
        <w:rPr>
          <w:sz w:val="22"/>
          <w:szCs w:val="22"/>
          <w:vertAlign w:val="superscript"/>
          <w:lang w:val="en-GB"/>
        </w:rPr>
        <w:t xml:space="preserve">a </w:t>
      </w:r>
      <w:r w:rsidRPr="004B5292">
        <w:rPr>
          <w:sz w:val="22"/>
          <w:szCs w:val="22"/>
          <w:lang w:val="en-GB"/>
        </w:rPr>
        <w:t>Faculty of Philosophy, Theology and Religious Sciences, Radboud University, Nijmegen, Netherlands</w:t>
      </w:r>
    </w:p>
    <w:p w14:paraId="00520FF6" w14:textId="77777777" w:rsidR="00397150" w:rsidRPr="004B5292" w:rsidRDefault="00397150" w:rsidP="00397150">
      <w:pPr>
        <w:pStyle w:val="Normaalweb"/>
        <w:spacing w:line="276" w:lineRule="auto"/>
        <w:contextualSpacing/>
        <w:rPr>
          <w:sz w:val="22"/>
          <w:szCs w:val="22"/>
          <w:lang w:val="en-GB"/>
        </w:rPr>
      </w:pPr>
      <w:r w:rsidRPr="004B5292">
        <w:rPr>
          <w:sz w:val="22"/>
          <w:szCs w:val="22"/>
          <w:vertAlign w:val="superscript"/>
          <w:lang w:val="en-GB"/>
        </w:rPr>
        <w:t xml:space="preserve">b </w:t>
      </w:r>
      <w:r w:rsidRPr="004B5292">
        <w:rPr>
          <w:sz w:val="22"/>
          <w:szCs w:val="22"/>
          <w:lang w:val="en-GB"/>
        </w:rPr>
        <w:t>Department of Philosophy, Washington University in St. Louis, St. Louis, MO, USA</w:t>
      </w:r>
    </w:p>
    <w:p w14:paraId="673AF9F3" w14:textId="77777777" w:rsidR="00397150" w:rsidRPr="004B5292" w:rsidRDefault="00397150" w:rsidP="00397150">
      <w:pPr>
        <w:pStyle w:val="Normaalweb"/>
        <w:spacing w:line="276" w:lineRule="auto"/>
        <w:contextualSpacing/>
        <w:rPr>
          <w:sz w:val="22"/>
          <w:szCs w:val="22"/>
          <w:lang w:val="en-GB"/>
        </w:rPr>
      </w:pPr>
      <w:r w:rsidRPr="004B5292">
        <w:rPr>
          <w:sz w:val="22"/>
          <w:szCs w:val="22"/>
          <w:vertAlign w:val="superscript"/>
          <w:lang w:val="en-GB"/>
        </w:rPr>
        <w:t xml:space="preserve">c </w:t>
      </w:r>
      <w:r w:rsidRPr="004B5292">
        <w:rPr>
          <w:sz w:val="22"/>
          <w:szCs w:val="22"/>
          <w:lang w:val="en-GB"/>
        </w:rPr>
        <w:t>Philosophy-Neuroscience-Psychology Program, Washington University in St. Louis, St. Louis, MO, USA</w:t>
      </w:r>
    </w:p>
    <w:p w14:paraId="16D4AD8F" w14:textId="0C0B68E0" w:rsidR="00C93CF8" w:rsidRPr="00397150" w:rsidRDefault="00C93CF8" w:rsidP="0063591B">
      <w:pPr>
        <w:spacing w:line="480" w:lineRule="auto"/>
        <w:jc w:val="center"/>
        <w:outlineLvl w:val="0"/>
        <w:rPr>
          <w:lang w:val="en-GB"/>
        </w:rPr>
      </w:pPr>
    </w:p>
    <w:p w14:paraId="2CC31BD7" w14:textId="77146639" w:rsidR="0063591B" w:rsidRPr="0063591B" w:rsidRDefault="0063591B" w:rsidP="0063591B">
      <w:pPr>
        <w:spacing w:line="480" w:lineRule="auto"/>
        <w:jc w:val="center"/>
        <w:outlineLvl w:val="0"/>
        <w:rPr>
          <w:lang w:val="en-US"/>
        </w:rPr>
      </w:pPr>
      <w:r>
        <w:rPr>
          <w:lang w:val="en-US"/>
        </w:rPr>
        <w:t>(Fo</w:t>
      </w:r>
      <w:r>
        <w:rPr>
          <w:lang w:val="en-US"/>
        </w:rPr>
        <w:t>r</w:t>
      </w:r>
      <w:r>
        <w:rPr>
          <w:lang w:val="en-US"/>
        </w:rPr>
        <w:t xml:space="preserve">thcoming in </w:t>
      </w:r>
      <w:proofErr w:type="spellStart"/>
      <w:r>
        <w:rPr>
          <w:i/>
          <w:iCs/>
          <w:lang w:val="en-US"/>
        </w:rPr>
        <w:t>Synthese</w:t>
      </w:r>
      <w:proofErr w:type="spellEnd"/>
      <w:r>
        <w:rPr>
          <w:lang w:val="en-US"/>
        </w:rPr>
        <w:t>, draft version—please cite the printed version)</w:t>
      </w:r>
    </w:p>
    <w:p w14:paraId="24C09B1D" w14:textId="77777777" w:rsidR="0063591B" w:rsidRPr="00C93CF8" w:rsidRDefault="0063591B" w:rsidP="001928E6">
      <w:pPr>
        <w:spacing w:line="480" w:lineRule="auto"/>
        <w:jc w:val="both"/>
        <w:outlineLvl w:val="0"/>
        <w:rPr>
          <w:lang w:val="en-US"/>
        </w:rPr>
      </w:pPr>
    </w:p>
    <w:p w14:paraId="4563F4A1" w14:textId="64F22847" w:rsidR="00DE426A" w:rsidRPr="00C93CF8" w:rsidRDefault="0089533C" w:rsidP="009702BC">
      <w:pPr>
        <w:pStyle w:val="Lijstalinea"/>
        <w:spacing w:line="480" w:lineRule="auto"/>
        <w:ind w:left="0"/>
        <w:jc w:val="both"/>
        <w:rPr>
          <w:rFonts w:ascii="Times New Roman" w:eastAsia="Times New Roman" w:hAnsi="Times New Roman" w:cs="Times New Roman"/>
          <w:lang w:val="en-US" w:eastAsia="en-GB"/>
        </w:rPr>
      </w:pPr>
      <w:r w:rsidRPr="00C93CF8">
        <w:rPr>
          <w:rFonts w:ascii="Times New Roman" w:eastAsia="Times New Roman" w:hAnsi="Times New Roman" w:cs="Times New Roman"/>
          <w:lang w:val="en-US" w:eastAsia="en-GB"/>
        </w:rPr>
        <w:t xml:space="preserve">The central task of cognitive </w:t>
      </w:r>
      <w:r w:rsidR="000E1572" w:rsidRPr="00C93CF8">
        <w:rPr>
          <w:rFonts w:ascii="Times New Roman" w:eastAsia="Times New Roman" w:hAnsi="Times New Roman" w:cs="Times New Roman"/>
          <w:lang w:val="en-US" w:eastAsia="en-GB"/>
        </w:rPr>
        <w:t>neuro</w:t>
      </w:r>
      <w:r w:rsidRPr="00C93CF8">
        <w:rPr>
          <w:rFonts w:ascii="Times New Roman" w:eastAsia="Times New Roman" w:hAnsi="Times New Roman" w:cs="Times New Roman"/>
          <w:lang w:val="en-US" w:eastAsia="en-GB"/>
        </w:rPr>
        <w:t>science to m</w:t>
      </w:r>
      <w:r w:rsidR="009702BC" w:rsidRPr="00C93CF8">
        <w:rPr>
          <w:rFonts w:ascii="Times New Roman" w:eastAsia="Times New Roman" w:hAnsi="Times New Roman" w:cs="Times New Roman"/>
          <w:lang w:val="en-US" w:eastAsia="en-GB"/>
        </w:rPr>
        <w:t xml:space="preserve">ap cognitive capacities </w:t>
      </w:r>
      <w:r w:rsidRPr="00C93CF8">
        <w:rPr>
          <w:rFonts w:ascii="Times New Roman" w:eastAsia="Times New Roman" w:hAnsi="Times New Roman" w:cs="Times New Roman"/>
          <w:lang w:val="en-US" w:eastAsia="en-GB"/>
        </w:rPr>
        <w:t>to</w:t>
      </w:r>
      <w:r w:rsidR="009702BC" w:rsidRPr="00C93CF8">
        <w:rPr>
          <w:rFonts w:ascii="Times New Roman" w:eastAsia="Times New Roman" w:hAnsi="Times New Roman" w:cs="Times New Roman"/>
          <w:lang w:val="en-US" w:eastAsia="en-GB"/>
        </w:rPr>
        <w:t xml:space="preserve"> neural mechanisms faces three interlocking </w:t>
      </w:r>
      <w:r w:rsidRPr="00C93CF8">
        <w:rPr>
          <w:rFonts w:ascii="Times New Roman" w:eastAsia="Times New Roman" w:hAnsi="Times New Roman" w:cs="Times New Roman"/>
          <w:lang w:val="en-US" w:eastAsia="en-GB"/>
        </w:rPr>
        <w:t xml:space="preserve">conceptual </w:t>
      </w:r>
      <w:r w:rsidR="009702BC" w:rsidRPr="00C93CF8">
        <w:rPr>
          <w:rFonts w:ascii="Times New Roman" w:eastAsia="Times New Roman" w:hAnsi="Times New Roman" w:cs="Times New Roman"/>
          <w:lang w:val="en-US" w:eastAsia="en-GB"/>
        </w:rPr>
        <w:t>problems</w:t>
      </w:r>
      <w:r w:rsidR="000E1572" w:rsidRPr="00C93CF8">
        <w:rPr>
          <w:rFonts w:ascii="Times New Roman" w:eastAsia="Times New Roman" w:hAnsi="Times New Roman" w:cs="Times New Roman"/>
          <w:lang w:val="en-US" w:eastAsia="en-GB"/>
        </w:rPr>
        <w:t xml:space="preserve"> that together frame the problem of cognitive ontology. </w:t>
      </w:r>
      <w:r w:rsidR="009702BC" w:rsidRPr="00C93CF8">
        <w:rPr>
          <w:rFonts w:ascii="Times New Roman" w:eastAsia="Times New Roman" w:hAnsi="Times New Roman" w:cs="Times New Roman"/>
          <w:lang w:val="en-US" w:eastAsia="en-GB"/>
        </w:rPr>
        <w:t xml:space="preserve">First, </w:t>
      </w:r>
      <w:r w:rsidRPr="00C93CF8">
        <w:rPr>
          <w:rFonts w:ascii="Times New Roman" w:eastAsia="Times New Roman" w:hAnsi="Times New Roman" w:cs="Times New Roman"/>
          <w:lang w:val="en-US" w:eastAsia="en-GB"/>
        </w:rPr>
        <w:t xml:space="preserve">they must establish </w:t>
      </w:r>
      <w:r w:rsidR="006E250F" w:rsidRPr="00C93CF8">
        <w:rPr>
          <w:rFonts w:ascii="Times New Roman" w:eastAsia="Times New Roman" w:hAnsi="Times New Roman" w:cs="Times New Roman"/>
          <w:lang w:val="en-US" w:eastAsia="en-GB"/>
        </w:rPr>
        <w:t>which</w:t>
      </w:r>
      <w:r w:rsidR="009702BC" w:rsidRPr="00C93CF8">
        <w:rPr>
          <w:rFonts w:ascii="Times New Roman" w:eastAsia="Times New Roman" w:hAnsi="Times New Roman" w:cs="Times New Roman"/>
          <w:lang w:val="en-US" w:eastAsia="en-GB"/>
        </w:rPr>
        <w:t xml:space="preserve"> tasks elicit </w:t>
      </w:r>
      <w:r w:rsidR="006E250F" w:rsidRPr="00C93CF8">
        <w:rPr>
          <w:rFonts w:ascii="Times New Roman" w:eastAsia="Times New Roman" w:hAnsi="Times New Roman" w:cs="Times New Roman"/>
          <w:lang w:val="en-US" w:eastAsia="en-GB"/>
        </w:rPr>
        <w:t xml:space="preserve">which </w:t>
      </w:r>
      <w:r w:rsidR="009702BC" w:rsidRPr="00C93CF8">
        <w:rPr>
          <w:rFonts w:ascii="Times New Roman" w:eastAsia="Times New Roman" w:hAnsi="Times New Roman" w:cs="Times New Roman"/>
          <w:lang w:val="en-US" w:eastAsia="en-GB"/>
        </w:rPr>
        <w:t>cognitive capacities</w:t>
      </w:r>
      <w:r w:rsidR="006E250F" w:rsidRPr="00C93CF8">
        <w:rPr>
          <w:rFonts w:ascii="Times New Roman" w:eastAsia="Times New Roman" w:hAnsi="Times New Roman" w:cs="Times New Roman"/>
          <w:lang w:val="en-US" w:eastAsia="en-GB"/>
        </w:rPr>
        <w:t xml:space="preserve">, and </w:t>
      </w:r>
      <w:r w:rsidR="00555926" w:rsidRPr="00C93CF8">
        <w:rPr>
          <w:rFonts w:ascii="Times New Roman" w:eastAsia="Times New Roman" w:hAnsi="Times New Roman" w:cs="Times New Roman"/>
          <w:lang w:val="en-US" w:eastAsia="en-GB"/>
        </w:rPr>
        <w:t xml:space="preserve">specifically </w:t>
      </w:r>
      <w:r w:rsidR="006E250F" w:rsidRPr="00C93CF8">
        <w:rPr>
          <w:rFonts w:ascii="Times New Roman" w:eastAsia="Times New Roman" w:hAnsi="Times New Roman" w:cs="Times New Roman"/>
          <w:lang w:val="en-US" w:eastAsia="en-GB"/>
        </w:rPr>
        <w:t xml:space="preserve">when </w:t>
      </w:r>
      <w:r w:rsidR="00555926" w:rsidRPr="00C93CF8">
        <w:rPr>
          <w:rFonts w:ascii="Times New Roman" w:eastAsia="Times New Roman" w:hAnsi="Times New Roman" w:cs="Times New Roman"/>
          <w:lang w:val="en-US" w:eastAsia="en-GB"/>
        </w:rPr>
        <w:t>different tasks elicits the same capacity</w:t>
      </w:r>
      <w:r w:rsidRPr="00C93CF8">
        <w:rPr>
          <w:rFonts w:ascii="Times New Roman" w:eastAsia="Times New Roman" w:hAnsi="Times New Roman" w:cs="Times New Roman"/>
          <w:lang w:val="en-US" w:eastAsia="en-GB"/>
        </w:rPr>
        <w:t>.</w:t>
      </w:r>
      <w:r w:rsidR="009702BC" w:rsidRPr="00C93CF8">
        <w:rPr>
          <w:rFonts w:ascii="Times New Roman" w:eastAsia="Times New Roman" w:hAnsi="Times New Roman" w:cs="Times New Roman"/>
          <w:lang w:val="en-US" w:eastAsia="en-GB"/>
        </w:rPr>
        <w:t xml:space="preserve"> To address this </w:t>
      </w:r>
      <w:r w:rsidR="009702BC" w:rsidRPr="00C93CF8">
        <w:rPr>
          <w:rFonts w:ascii="Times New Roman" w:eastAsia="Times New Roman" w:hAnsi="Times New Roman" w:cs="Times New Roman"/>
          <w:i/>
          <w:iCs/>
          <w:lang w:val="en-US" w:eastAsia="en-GB"/>
        </w:rPr>
        <w:t>operationalization problem</w:t>
      </w:r>
      <w:r w:rsidR="009702BC" w:rsidRPr="00C93CF8">
        <w:rPr>
          <w:rFonts w:ascii="Times New Roman" w:eastAsia="Times New Roman" w:hAnsi="Times New Roman" w:cs="Times New Roman"/>
          <w:lang w:val="en-US" w:eastAsia="en-GB"/>
        </w:rPr>
        <w:t xml:space="preserve">, scientists often assess whether </w:t>
      </w:r>
      <w:r w:rsidRPr="00C93CF8">
        <w:rPr>
          <w:rFonts w:ascii="Times New Roman" w:eastAsia="Times New Roman" w:hAnsi="Times New Roman" w:cs="Times New Roman"/>
          <w:lang w:val="en-US" w:eastAsia="en-GB"/>
        </w:rPr>
        <w:t xml:space="preserve">the </w:t>
      </w:r>
      <w:r w:rsidR="009702BC" w:rsidRPr="00C93CF8">
        <w:rPr>
          <w:rFonts w:ascii="Times New Roman" w:eastAsia="Times New Roman" w:hAnsi="Times New Roman" w:cs="Times New Roman"/>
          <w:lang w:val="en-US" w:eastAsia="en-GB"/>
        </w:rPr>
        <w:t xml:space="preserve">tasks engage the same neural mechanisms. </w:t>
      </w:r>
      <w:r w:rsidRPr="00C93CF8">
        <w:rPr>
          <w:rFonts w:ascii="Times New Roman" w:eastAsia="Times New Roman" w:hAnsi="Times New Roman" w:cs="Times New Roman"/>
          <w:lang w:val="en-US" w:eastAsia="en-GB"/>
        </w:rPr>
        <w:t>But t</w:t>
      </w:r>
      <w:r w:rsidR="009702BC" w:rsidRPr="00C93CF8">
        <w:rPr>
          <w:rFonts w:ascii="Times New Roman" w:eastAsia="Times New Roman" w:hAnsi="Times New Roman" w:cs="Times New Roman"/>
          <w:lang w:val="en-US" w:eastAsia="en-GB"/>
        </w:rPr>
        <w:t>o determine whether mechanisms are of the same</w:t>
      </w:r>
      <w:r w:rsidR="000E1572" w:rsidRPr="00C93CF8">
        <w:rPr>
          <w:rFonts w:ascii="Times New Roman" w:eastAsia="Times New Roman" w:hAnsi="Times New Roman" w:cs="Times New Roman"/>
          <w:lang w:val="en-US" w:eastAsia="en-GB"/>
        </w:rPr>
        <w:t xml:space="preserve"> or different</w:t>
      </w:r>
      <w:r w:rsidR="009702BC" w:rsidRPr="00C93CF8">
        <w:rPr>
          <w:rFonts w:ascii="Times New Roman" w:eastAsia="Times New Roman" w:hAnsi="Times New Roman" w:cs="Times New Roman"/>
          <w:lang w:val="en-US" w:eastAsia="en-GB"/>
        </w:rPr>
        <w:t xml:space="preserve"> kind</w:t>
      </w:r>
      <w:r w:rsidR="000E1572" w:rsidRPr="00C93CF8">
        <w:rPr>
          <w:rFonts w:ascii="Times New Roman" w:eastAsia="Times New Roman" w:hAnsi="Times New Roman" w:cs="Times New Roman"/>
          <w:lang w:val="en-US" w:eastAsia="en-GB"/>
        </w:rPr>
        <w:t>s</w:t>
      </w:r>
      <w:r w:rsidR="009702BC" w:rsidRPr="00C93CF8">
        <w:rPr>
          <w:rFonts w:ascii="Times New Roman" w:eastAsia="Times New Roman" w:hAnsi="Times New Roman" w:cs="Times New Roman"/>
          <w:lang w:val="en-US" w:eastAsia="en-GB"/>
        </w:rPr>
        <w:t>,</w:t>
      </w:r>
      <w:r w:rsidRPr="00C93CF8">
        <w:rPr>
          <w:rFonts w:ascii="Times New Roman" w:eastAsia="Times New Roman" w:hAnsi="Times New Roman" w:cs="Times New Roman"/>
          <w:lang w:val="en-US" w:eastAsia="en-GB"/>
        </w:rPr>
        <w:t xml:space="preserve"> </w:t>
      </w:r>
      <w:r w:rsidR="009702BC" w:rsidRPr="00C93CF8">
        <w:rPr>
          <w:rFonts w:ascii="Times New Roman" w:eastAsia="Times New Roman" w:hAnsi="Times New Roman" w:cs="Times New Roman"/>
          <w:lang w:val="en-US" w:eastAsia="en-GB"/>
        </w:rPr>
        <w:t xml:space="preserve">we need to solve the </w:t>
      </w:r>
      <w:r w:rsidR="009702BC" w:rsidRPr="00C93CF8">
        <w:rPr>
          <w:rFonts w:ascii="Times New Roman" w:eastAsia="Times New Roman" w:hAnsi="Times New Roman" w:cs="Times New Roman"/>
          <w:i/>
          <w:iCs/>
          <w:lang w:val="en-US" w:eastAsia="en-GB"/>
        </w:rPr>
        <w:t>abstraction problem</w:t>
      </w:r>
      <w:r w:rsidR="009702BC" w:rsidRPr="00C93CF8">
        <w:rPr>
          <w:rFonts w:ascii="Times New Roman" w:eastAsia="Times New Roman" w:hAnsi="Times New Roman" w:cs="Times New Roman"/>
          <w:lang w:val="en-US" w:eastAsia="en-GB"/>
        </w:rPr>
        <w:t xml:space="preserve"> by determining which </w:t>
      </w:r>
      <w:r w:rsidR="000E1572" w:rsidRPr="00C93CF8">
        <w:rPr>
          <w:rFonts w:ascii="Times New Roman" w:eastAsia="Times New Roman" w:hAnsi="Times New Roman" w:cs="Times New Roman"/>
          <w:lang w:val="en-US" w:eastAsia="en-GB"/>
        </w:rPr>
        <w:t>mechanistic</w:t>
      </w:r>
      <w:r w:rsidR="009702BC" w:rsidRPr="00C93CF8">
        <w:rPr>
          <w:rFonts w:ascii="Times New Roman" w:eastAsia="Times New Roman" w:hAnsi="Times New Roman" w:cs="Times New Roman"/>
          <w:lang w:val="en-US" w:eastAsia="en-GB"/>
        </w:rPr>
        <w:t xml:space="preserve"> differences </w:t>
      </w:r>
      <w:r w:rsidRPr="00C93CF8">
        <w:rPr>
          <w:rFonts w:ascii="Times New Roman" w:eastAsia="Times New Roman" w:hAnsi="Times New Roman" w:cs="Times New Roman"/>
          <w:lang w:val="en-US" w:eastAsia="en-GB"/>
        </w:rPr>
        <w:t>are and are not relevant</w:t>
      </w:r>
      <w:r w:rsidR="009702BC" w:rsidRPr="00C93CF8">
        <w:rPr>
          <w:rFonts w:ascii="Times New Roman" w:eastAsia="Times New Roman" w:hAnsi="Times New Roman" w:cs="Times New Roman"/>
          <w:lang w:val="en-US" w:eastAsia="en-GB"/>
        </w:rPr>
        <w:t>, and</w:t>
      </w:r>
      <w:r w:rsidRPr="00C93CF8">
        <w:rPr>
          <w:rFonts w:ascii="Times New Roman" w:eastAsia="Times New Roman" w:hAnsi="Times New Roman" w:cs="Times New Roman"/>
          <w:lang w:val="en-US" w:eastAsia="en-GB"/>
        </w:rPr>
        <w:t xml:space="preserve"> also</w:t>
      </w:r>
      <w:r w:rsidR="009702BC" w:rsidRPr="00C93CF8">
        <w:rPr>
          <w:rFonts w:ascii="Times New Roman" w:eastAsia="Times New Roman" w:hAnsi="Times New Roman" w:cs="Times New Roman"/>
          <w:lang w:val="en-US" w:eastAsia="en-GB"/>
        </w:rPr>
        <w:t xml:space="preserve"> the </w:t>
      </w:r>
      <w:r w:rsidR="009702BC" w:rsidRPr="00C93CF8">
        <w:rPr>
          <w:rFonts w:ascii="Times New Roman" w:eastAsia="Times New Roman" w:hAnsi="Times New Roman" w:cs="Times New Roman"/>
          <w:i/>
          <w:iCs/>
          <w:lang w:val="en-US" w:eastAsia="en-GB"/>
        </w:rPr>
        <w:t>boundary problem</w:t>
      </w:r>
      <w:r w:rsidR="009702BC" w:rsidRPr="00C93CF8">
        <w:rPr>
          <w:rFonts w:ascii="Times New Roman" w:eastAsia="Times New Roman" w:hAnsi="Times New Roman" w:cs="Times New Roman"/>
          <w:lang w:val="en-US" w:eastAsia="en-GB"/>
        </w:rPr>
        <w:t xml:space="preserve"> by distinguishing the mechanism from its background conditions. Solving these problems</w:t>
      </w:r>
      <w:r w:rsidRPr="00C93CF8">
        <w:rPr>
          <w:rFonts w:ascii="Times New Roman" w:eastAsia="Times New Roman" w:hAnsi="Times New Roman" w:cs="Times New Roman"/>
          <w:lang w:val="en-US" w:eastAsia="en-GB"/>
        </w:rPr>
        <w:t>, in turn,</w:t>
      </w:r>
      <w:r w:rsidR="009702BC" w:rsidRPr="00C93CF8">
        <w:rPr>
          <w:rFonts w:ascii="Times New Roman" w:eastAsia="Times New Roman" w:hAnsi="Times New Roman" w:cs="Times New Roman"/>
          <w:lang w:val="en-US" w:eastAsia="en-GB"/>
        </w:rPr>
        <w:t xml:space="preserve"> requires understanding how cognitive capacities are elicited in tasks. </w:t>
      </w:r>
      <w:r w:rsidR="000E1572" w:rsidRPr="00C93CF8">
        <w:rPr>
          <w:rFonts w:ascii="Times New Roman" w:eastAsia="Times New Roman" w:hAnsi="Times New Roman" w:cs="Times New Roman"/>
          <w:lang w:val="en-US" w:eastAsia="en-GB"/>
        </w:rPr>
        <w:t>These three problems, which have been noted and discussed elsewhere in the literature, together form a</w:t>
      </w:r>
      <w:r w:rsidR="009702BC" w:rsidRPr="00C93CF8">
        <w:rPr>
          <w:rFonts w:ascii="Times New Roman" w:eastAsia="Times New Roman" w:hAnsi="Times New Roman" w:cs="Times New Roman"/>
          <w:lang w:val="en-US" w:eastAsia="en-GB"/>
        </w:rPr>
        <w:t xml:space="preserve"> ‘cycle of kinds’ </w:t>
      </w:r>
      <w:r w:rsidR="000E1572" w:rsidRPr="00C93CF8">
        <w:rPr>
          <w:rFonts w:ascii="Times New Roman" w:eastAsia="Times New Roman" w:hAnsi="Times New Roman" w:cs="Times New Roman"/>
          <w:lang w:val="en-US" w:eastAsia="en-GB"/>
        </w:rPr>
        <w:t xml:space="preserve">that frames the central problem-space of cognitive ontology. We describe this cycle to clarify the intellectual challenges facing the cognitive </w:t>
      </w:r>
      <w:proofErr w:type="spellStart"/>
      <w:r w:rsidR="000E1572" w:rsidRPr="00C93CF8">
        <w:rPr>
          <w:rFonts w:ascii="Times New Roman" w:eastAsia="Times New Roman" w:hAnsi="Times New Roman" w:cs="Times New Roman"/>
          <w:lang w:val="en-US" w:eastAsia="en-GB"/>
        </w:rPr>
        <w:t>ontologist</w:t>
      </w:r>
      <w:proofErr w:type="spellEnd"/>
      <w:r w:rsidR="000E1572" w:rsidRPr="00C93CF8">
        <w:rPr>
          <w:rFonts w:ascii="Times New Roman" w:eastAsia="Times New Roman" w:hAnsi="Times New Roman" w:cs="Times New Roman"/>
          <w:lang w:val="en-US" w:eastAsia="en-GB"/>
        </w:rPr>
        <w:t xml:space="preserve"> and to reveal the kind of </w:t>
      </w:r>
      <w:r w:rsidR="009702BC" w:rsidRPr="00C93CF8">
        <w:rPr>
          <w:rFonts w:ascii="Times New Roman" w:eastAsia="Times New Roman" w:hAnsi="Times New Roman" w:cs="Times New Roman"/>
          <w:lang w:val="en-US" w:eastAsia="en-GB"/>
        </w:rPr>
        <w:t>iterative process</w:t>
      </w:r>
      <w:r w:rsidR="000E1572" w:rsidRPr="00C93CF8">
        <w:rPr>
          <w:rFonts w:ascii="Times New Roman" w:eastAsia="Times New Roman" w:hAnsi="Times New Roman" w:cs="Times New Roman"/>
          <w:lang w:val="en-US" w:eastAsia="en-GB"/>
        </w:rPr>
        <w:t xml:space="preserve"> by which ontological revision in cognitive neuroscience is likely to unfold. </w:t>
      </w:r>
    </w:p>
    <w:p w14:paraId="58C5AFB9" w14:textId="31917973" w:rsidR="009702BC" w:rsidRDefault="009702BC" w:rsidP="008E1037">
      <w:pPr>
        <w:spacing w:line="480" w:lineRule="auto"/>
        <w:jc w:val="both"/>
        <w:rPr>
          <w:b/>
          <w:bCs/>
          <w:lang w:val="en-US"/>
        </w:rPr>
      </w:pPr>
    </w:p>
    <w:p w14:paraId="34ED11A9" w14:textId="77777777" w:rsidR="00254913" w:rsidRPr="00C93CF8" w:rsidRDefault="00254913" w:rsidP="008E1037">
      <w:pPr>
        <w:spacing w:line="480" w:lineRule="auto"/>
        <w:jc w:val="both"/>
        <w:rPr>
          <w:b/>
          <w:bCs/>
          <w:lang w:val="en-US"/>
        </w:rPr>
      </w:pPr>
    </w:p>
    <w:p w14:paraId="7BB5BE90" w14:textId="047631DF" w:rsidR="00B01CD6" w:rsidRPr="00C93CF8" w:rsidRDefault="00F02A63" w:rsidP="001928E6">
      <w:pPr>
        <w:pStyle w:val="Lijstalinea"/>
        <w:numPr>
          <w:ilvl w:val="0"/>
          <w:numId w:val="1"/>
        </w:numPr>
        <w:spacing w:line="480" w:lineRule="auto"/>
        <w:jc w:val="both"/>
        <w:rPr>
          <w:rFonts w:ascii="Times New Roman" w:hAnsi="Times New Roman" w:cs="Times New Roman"/>
          <w:b/>
          <w:bCs/>
          <w:lang w:val="en-US"/>
        </w:rPr>
      </w:pPr>
      <w:r w:rsidRPr="00C93CF8">
        <w:rPr>
          <w:rFonts w:ascii="Times New Roman" w:hAnsi="Times New Roman" w:cs="Times New Roman"/>
          <w:b/>
          <w:bCs/>
          <w:lang w:val="en-US"/>
        </w:rPr>
        <w:lastRenderedPageBreak/>
        <w:t>I</w:t>
      </w:r>
      <w:r w:rsidR="00B01CD6" w:rsidRPr="00C93CF8">
        <w:rPr>
          <w:rFonts w:ascii="Times New Roman" w:hAnsi="Times New Roman" w:cs="Times New Roman"/>
          <w:b/>
          <w:bCs/>
          <w:lang w:val="en-US"/>
        </w:rPr>
        <w:t>ntroduction</w:t>
      </w:r>
    </w:p>
    <w:p w14:paraId="1A4BEB0E" w14:textId="1CA2A732" w:rsidR="0089533C" w:rsidRPr="00C93CF8" w:rsidRDefault="0078031A" w:rsidP="001928E6">
      <w:pPr>
        <w:spacing w:line="480" w:lineRule="auto"/>
        <w:jc w:val="both"/>
        <w:rPr>
          <w:lang w:val="en-GB"/>
        </w:rPr>
      </w:pPr>
      <w:r w:rsidRPr="00C93CF8">
        <w:rPr>
          <w:lang w:val="en-US"/>
        </w:rPr>
        <w:t xml:space="preserve">A fundamental goal of cognitive neuroscience is to explain the cognitive capacities that collectively </w:t>
      </w:r>
      <w:r w:rsidR="00225236" w:rsidRPr="00C93CF8">
        <w:rPr>
          <w:lang w:val="en-US"/>
        </w:rPr>
        <w:t>enable humans to live their complex lives</w:t>
      </w:r>
      <w:r w:rsidRPr="00C93CF8">
        <w:rPr>
          <w:lang w:val="en-US"/>
        </w:rPr>
        <w:t xml:space="preserve">. To achieve this goal, we must answer two basic questions: (1) What are these capacities? And (2) How do facts about brains explain them? </w:t>
      </w:r>
      <w:r w:rsidR="00710D18" w:rsidRPr="00C93CF8">
        <w:rPr>
          <w:lang w:val="en-US"/>
        </w:rPr>
        <w:t>In the past decade</w:t>
      </w:r>
      <w:r w:rsidR="00E97BDB" w:rsidRPr="00C93CF8">
        <w:rPr>
          <w:lang w:val="en-US"/>
        </w:rPr>
        <w:t xml:space="preserve">, there has been a </w:t>
      </w:r>
      <w:r w:rsidR="00E97BDB" w:rsidRPr="00C93CF8">
        <w:rPr>
          <w:lang w:val="en-GB"/>
        </w:rPr>
        <w:t>tremendous upsurge of work on</w:t>
      </w:r>
      <w:r w:rsidRPr="00C93CF8">
        <w:rPr>
          <w:lang w:val="en-GB"/>
        </w:rPr>
        <w:t xml:space="preserve"> both these questions</w:t>
      </w:r>
      <w:r w:rsidR="009F7434" w:rsidRPr="00C93CF8">
        <w:rPr>
          <w:lang w:val="en-GB"/>
        </w:rPr>
        <w:t>,</w:t>
      </w:r>
      <w:r w:rsidR="00E97BDB" w:rsidRPr="00C93CF8">
        <w:rPr>
          <w:lang w:val="en-GB"/>
        </w:rPr>
        <w:t xml:space="preserve"> </w:t>
      </w:r>
      <w:r w:rsidRPr="00C93CF8">
        <w:rPr>
          <w:lang w:val="en-GB"/>
        </w:rPr>
        <w:t xml:space="preserve">resulting in an exciting new, interdisciplinary </w:t>
      </w:r>
      <w:r w:rsidR="008D1C28" w:rsidRPr="00C93CF8">
        <w:rPr>
          <w:lang w:val="en-GB"/>
        </w:rPr>
        <w:t xml:space="preserve">field of </w:t>
      </w:r>
      <w:r w:rsidR="00981085" w:rsidRPr="00C93CF8">
        <w:rPr>
          <w:lang w:val="en-GB"/>
        </w:rPr>
        <w:t>C</w:t>
      </w:r>
      <w:r w:rsidR="00E97BDB" w:rsidRPr="00C93CF8">
        <w:rPr>
          <w:lang w:val="en-GB"/>
        </w:rPr>
        <w:t xml:space="preserve">ognitive </w:t>
      </w:r>
      <w:r w:rsidR="00981085" w:rsidRPr="00C93CF8">
        <w:rPr>
          <w:lang w:val="en-GB"/>
        </w:rPr>
        <w:t>O</w:t>
      </w:r>
      <w:r w:rsidR="00E97BDB" w:rsidRPr="00C93CF8">
        <w:rPr>
          <w:lang w:val="en-GB"/>
        </w:rPr>
        <w:t>ntology</w:t>
      </w:r>
      <w:r w:rsidR="000413FF" w:rsidRPr="00C93CF8">
        <w:rPr>
          <w:lang w:val="en-GB"/>
        </w:rPr>
        <w:t xml:space="preserve">, </w:t>
      </w:r>
      <w:r w:rsidR="000413FF" w:rsidRPr="00C93CF8">
        <w:rPr>
          <w:lang w:val="en-US"/>
        </w:rPr>
        <w:t xml:space="preserve">dedicated to regimenting the </w:t>
      </w:r>
      <w:r w:rsidR="00981085" w:rsidRPr="00C93CF8">
        <w:rPr>
          <w:lang w:val="en-US"/>
        </w:rPr>
        <w:t xml:space="preserve">scientific </w:t>
      </w:r>
      <w:r w:rsidR="000413FF" w:rsidRPr="00C93CF8">
        <w:rPr>
          <w:lang w:val="en-US"/>
        </w:rPr>
        <w:t>taxonomy of cognitive capacities</w:t>
      </w:r>
      <w:r w:rsidR="009F7434" w:rsidRPr="00C93CF8">
        <w:rPr>
          <w:lang w:val="en-US"/>
        </w:rPr>
        <w:t xml:space="preserve"> (see e.g. </w:t>
      </w:r>
      <w:proofErr w:type="spellStart"/>
      <w:r w:rsidR="009F7434" w:rsidRPr="00C93CF8">
        <w:rPr>
          <w:lang w:val="en-US"/>
        </w:rPr>
        <w:t>Poldrack</w:t>
      </w:r>
      <w:proofErr w:type="spellEnd"/>
      <w:r w:rsidR="00981085" w:rsidRPr="00C93CF8">
        <w:rPr>
          <w:lang w:val="en-US"/>
        </w:rPr>
        <w:t xml:space="preserve"> et al.’s (2011) compelling case for the Cognitive Atlas</w:t>
      </w:r>
      <w:r w:rsidR="009F7434" w:rsidRPr="00C93CF8">
        <w:rPr>
          <w:lang w:val="en-US"/>
        </w:rPr>
        <w:t xml:space="preserve">; </w:t>
      </w:r>
      <w:proofErr w:type="spellStart"/>
      <w:r w:rsidR="009F7434" w:rsidRPr="00C93CF8">
        <w:rPr>
          <w:lang w:val="en-US"/>
        </w:rPr>
        <w:t>L</w:t>
      </w:r>
      <w:r w:rsidR="00981085" w:rsidRPr="00C93CF8">
        <w:rPr>
          <w:lang w:val="en-US"/>
        </w:rPr>
        <w:t>enartowicz</w:t>
      </w:r>
      <w:proofErr w:type="spellEnd"/>
      <w:r w:rsidR="00981085" w:rsidRPr="00C93CF8">
        <w:rPr>
          <w:lang w:val="en-US"/>
        </w:rPr>
        <w:t xml:space="preserve"> et </w:t>
      </w:r>
      <w:proofErr w:type="spellStart"/>
      <w:r w:rsidR="00981085" w:rsidRPr="00C93CF8">
        <w:rPr>
          <w:lang w:val="en-US"/>
        </w:rPr>
        <w:t>al’s</w:t>
      </w:r>
      <w:proofErr w:type="spellEnd"/>
      <w:r w:rsidR="00981085" w:rsidRPr="00C93CF8">
        <w:rPr>
          <w:lang w:val="en-US"/>
        </w:rPr>
        <w:t xml:space="preserve"> (2020) case study on the ontology of cognitive control)</w:t>
      </w:r>
      <w:r w:rsidR="009F7434" w:rsidRPr="00C93CF8">
        <w:rPr>
          <w:lang w:val="en-US"/>
        </w:rPr>
        <w:t>.</w:t>
      </w:r>
      <w:r w:rsidR="00E97BDB" w:rsidRPr="00C93CF8">
        <w:rPr>
          <w:lang w:val="en-GB"/>
        </w:rPr>
        <w:t xml:space="preserve"> </w:t>
      </w:r>
      <w:r w:rsidR="0089533C" w:rsidRPr="00C93CF8">
        <w:rPr>
          <w:lang w:val="en-GB"/>
        </w:rPr>
        <w:t xml:space="preserve">Here, we </w:t>
      </w:r>
      <w:r w:rsidR="009F7434" w:rsidRPr="00C93CF8">
        <w:rPr>
          <w:lang w:val="en-GB"/>
        </w:rPr>
        <w:t xml:space="preserve">describe </w:t>
      </w:r>
      <w:r w:rsidR="0089533C" w:rsidRPr="00C93CF8">
        <w:rPr>
          <w:lang w:val="en-GB"/>
        </w:rPr>
        <w:t xml:space="preserve">three core problems any such regimentation must solve. </w:t>
      </w:r>
      <w:r w:rsidR="008D1C28" w:rsidRPr="00C93CF8">
        <w:rPr>
          <w:lang w:val="en-GB"/>
        </w:rPr>
        <w:t>These problems have been identified</w:t>
      </w:r>
      <w:r w:rsidR="000B454C" w:rsidRPr="00C93CF8">
        <w:rPr>
          <w:lang w:val="en-GB"/>
        </w:rPr>
        <w:t xml:space="preserve"> individually</w:t>
      </w:r>
      <w:r w:rsidR="008D1C28" w:rsidRPr="00C93CF8">
        <w:rPr>
          <w:lang w:val="en-GB"/>
        </w:rPr>
        <w:t xml:space="preserve"> by</w:t>
      </w:r>
      <w:r w:rsidR="000B454C" w:rsidRPr="00C93CF8">
        <w:rPr>
          <w:lang w:val="en-GB"/>
        </w:rPr>
        <w:t xml:space="preserve"> ourselves and</w:t>
      </w:r>
      <w:r w:rsidR="008D1C28" w:rsidRPr="00C93CF8">
        <w:rPr>
          <w:lang w:val="en-GB"/>
        </w:rPr>
        <w:t xml:space="preserve"> others</w:t>
      </w:r>
      <w:r w:rsidR="000B454C" w:rsidRPr="00C93CF8">
        <w:rPr>
          <w:lang w:val="en-GB"/>
        </w:rPr>
        <w:t xml:space="preserve"> before</w:t>
      </w:r>
      <w:r w:rsidR="008D1C28" w:rsidRPr="00C93CF8">
        <w:rPr>
          <w:lang w:val="en-GB"/>
        </w:rPr>
        <w:t xml:space="preserve">. </w:t>
      </w:r>
      <w:r w:rsidR="00981085" w:rsidRPr="00C93CF8">
        <w:rPr>
          <w:lang w:val="en-GB"/>
        </w:rPr>
        <w:t>W</w:t>
      </w:r>
      <w:r w:rsidR="000B454C" w:rsidRPr="00C93CF8">
        <w:rPr>
          <w:lang w:val="en-GB"/>
        </w:rPr>
        <w:t>e show</w:t>
      </w:r>
      <w:r w:rsidR="0089533C" w:rsidRPr="00C93CF8">
        <w:rPr>
          <w:lang w:val="en-GB"/>
        </w:rPr>
        <w:t xml:space="preserve"> that these three problems require simultaneous solutions, as the solution to any one of them constrains and helps to frame what the acceptable solutions to the others must be.</w:t>
      </w:r>
      <w:r w:rsidR="008D1C28" w:rsidRPr="00C93CF8">
        <w:rPr>
          <w:lang w:val="en-GB"/>
        </w:rPr>
        <w:t xml:space="preserve"> We think the resulting circularity speaks strongly against a </w:t>
      </w:r>
      <w:r w:rsidR="00B94548" w:rsidRPr="00C93CF8">
        <w:rPr>
          <w:lang w:val="en-GB"/>
        </w:rPr>
        <w:t xml:space="preserve">revisionist </w:t>
      </w:r>
      <w:r w:rsidR="008D1C28" w:rsidRPr="00C93CF8">
        <w:rPr>
          <w:lang w:val="en-GB"/>
        </w:rPr>
        <w:t>bottom-up, brain-</w:t>
      </w:r>
      <w:r w:rsidR="00B94548" w:rsidRPr="00C93CF8">
        <w:rPr>
          <w:lang w:val="en-GB"/>
        </w:rPr>
        <w:t>driven</w:t>
      </w:r>
      <w:r w:rsidR="008D1C28" w:rsidRPr="00C93CF8">
        <w:rPr>
          <w:lang w:val="en-GB"/>
        </w:rPr>
        <w:t xml:space="preserve"> reform</w:t>
      </w:r>
      <w:r w:rsidR="00B94548" w:rsidRPr="00C93CF8">
        <w:rPr>
          <w:lang w:val="en-GB"/>
        </w:rPr>
        <w:t xml:space="preserve"> </w:t>
      </w:r>
      <w:r w:rsidR="009F7434" w:rsidRPr="00C93CF8">
        <w:rPr>
          <w:lang w:val="en-GB"/>
        </w:rPr>
        <w:t xml:space="preserve">and in </w:t>
      </w:r>
      <w:proofErr w:type="spellStart"/>
      <w:r w:rsidR="009F7434" w:rsidRPr="00C93CF8">
        <w:rPr>
          <w:lang w:val="en-GB"/>
        </w:rPr>
        <w:t>favor</w:t>
      </w:r>
      <w:proofErr w:type="spellEnd"/>
      <w:r w:rsidR="009F7434" w:rsidRPr="00C93CF8">
        <w:rPr>
          <w:lang w:val="en-GB"/>
        </w:rPr>
        <w:t xml:space="preserve"> </w:t>
      </w:r>
      <w:r w:rsidR="00B94548" w:rsidRPr="00C93CF8">
        <w:rPr>
          <w:lang w:val="en-GB"/>
        </w:rPr>
        <w:t xml:space="preserve">of </w:t>
      </w:r>
      <w:r w:rsidR="009F7434" w:rsidRPr="00C93CF8">
        <w:rPr>
          <w:lang w:val="en-GB"/>
        </w:rPr>
        <w:t xml:space="preserve">careful attention to </w:t>
      </w:r>
      <w:r w:rsidR="000B454C" w:rsidRPr="00C93CF8">
        <w:rPr>
          <w:lang w:val="en-GB"/>
        </w:rPr>
        <w:t xml:space="preserve">the </w:t>
      </w:r>
      <w:proofErr w:type="spellStart"/>
      <w:r w:rsidR="009F7434" w:rsidRPr="00C93CF8">
        <w:rPr>
          <w:lang w:val="en-GB"/>
        </w:rPr>
        <w:t>behaviors</w:t>
      </w:r>
      <w:proofErr w:type="spellEnd"/>
      <w:r w:rsidR="009F7434" w:rsidRPr="00C93CF8">
        <w:rPr>
          <w:lang w:val="en-GB"/>
        </w:rPr>
        <w:t xml:space="preserve"> and tasks </w:t>
      </w:r>
      <w:r w:rsidR="000B454C" w:rsidRPr="00C93CF8">
        <w:rPr>
          <w:lang w:val="en-GB"/>
        </w:rPr>
        <w:t xml:space="preserve">that frame </w:t>
      </w:r>
      <w:r w:rsidR="009F7434" w:rsidRPr="00C93CF8">
        <w:rPr>
          <w:lang w:val="en-GB"/>
        </w:rPr>
        <w:t>the mechanisms bottom-up approaches privilege in their ontological reforms. The bottom-up approach, we argue, reflects a scientifically untenable and incomplete understanding of the inferential constraints driving conceptual development in cognitive neuroscience.</w:t>
      </w:r>
    </w:p>
    <w:p w14:paraId="7D988050" w14:textId="1DD7CDB0" w:rsidR="00DF47BB" w:rsidRPr="00C93CF8" w:rsidRDefault="00DF47BB" w:rsidP="001928E6">
      <w:pPr>
        <w:spacing w:line="480" w:lineRule="auto"/>
        <w:ind w:firstLine="720"/>
        <w:jc w:val="both"/>
        <w:rPr>
          <w:lang w:val="en-US"/>
        </w:rPr>
      </w:pPr>
      <w:r w:rsidRPr="00C93CF8">
        <w:rPr>
          <w:lang w:val="en-US"/>
        </w:rPr>
        <w:t xml:space="preserve">In answering (2), a prevailing idea in both science and philosophy is that the brain </w:t>
      </w:r>
      <w:r w:rsidR="00726CF1" w:rsidRPr="00C93CF8">
        <w:rPr>
          <w:lang w:val="en-US"/>
        </w:rPr>
        <w:t>has these</w:t>
      </w:r>
      <w:r w:rsidRPr="00C93CF8">
        <w:rPr>
          <w:lang w:val="en-US"/>
        </w:rPr>
        <w:t xml:space="preserve"> definitive capacities in virtue of containing mechanisms that underlie (or mediate</w:t>
      </w:r>
      <w:r w:rsidR="00726CF1" w:rsidRPr="00C93CF8">
        <w:rPr>
          <w:lang w:val="en-US"/>
        </w:rPr>
        <w:t>, or implement</w:t>
      </w:r>
      <w:r w:rsidRPr="00C93CF8">
        <w:rPr>
          <w:lang w:val="en-US"/>
        </w:rPr>
        <w:t>) those capacities</w:t>
      </w:r>
      <w:r w:rsidR="00675572" w:rsidRPr="00C93CF8">
        <w:rPr>
          <w:lang w:val="en-US"/>
        </w:rPr>
        <w:t xml:space="preserve"> </w:t>
      </w:r>
      <w:r w:rsidR="00675572" w:rsidRPr="00C93CF8">
        <w:rPr>
          <w:lang w:val="en-US"/>
        </w:rPr>
        <w:fldChar w:fldCharType="begin" w:fldLock="1"/>
      </w:r>
      <w:r w:rsidR="00B11607" w:rsidRPr="00C93CF8">
        <w:rPr>
          <w:lang w:val="en-US"/>
        </w:rPr>
        <w:instrText>ADDIN CSL_CITATION { "citationItems" : [ { "id" : "ITEM-1", "itemData" : { "author" : [ { "dropping-particle" : "", "family" : "Craver", "given" : "C.F.", "non-dropping-particle" : "", "parse-names" : false, "suffix" : "" } ], "id" : "ITEM-1", "issued" : { "date-parts" : [ [ "2007" ] ] }, "number-of-pages" : "1-328", "publisher" : "Oxford University Press", "publisher-place" : "Oxford", "title" : "Explaining the Brain", "type" : "book" }, "uris" : [ "http://www.mendeley.com/documents/?uuid=42305764-1c11-44c7-9ca2-06354d7a0e2e" ] }, { "id" : "ITEM-2", "itemData" : { "author" : [ { "dropping-particle" : "", "family" : "Craver", "given" : "C.F.", "non-dropping-particle" : "", "parse-names" : false, "suffix" : "" }, { "dropping-particle" : "", "family" : "Darden", "given" : "L.", "non-dropping-particle" : "", "parse-names" : false, "suffix" : "" } ], "container-title" : "Theory and Method in the Neurosciences", "editor" : [ { "dropping-particle" : "", "family" : "Machamer", "given" : "P.K.", "non-dropping-particle" : "", "parse-names" : false, "suffix" : "" }, { "dropping-particle" : "", "family" : "Grush", "given" : "R.", "non-dropping-particle" : "", "parse-names" : false, "suffix" : "" }, { "dropping-particle" : "", "family" : "McLaughlin", "given" : "P.", "non-dropping-particle" : "", "parse-names" : false, "suffix" : "" } ], "id" : "ITEM-2", "issued" : { "date-parts" : [ [ "2001" ] ] }, "page" : "112-137", "publisher" : "University of Pitt Press", "publisher-place" : "Pittsburgh", "title" : "Discovering mechanisms in neurobiology: The case of spatial memory", "type" : "chapter" }, "uris" : [ "http://www.mendeley.com/documents/?uuid=ed51a793-888c-4025-a226-87d14452d850" ] }, { "id" : "ITEM-3", "itemData" : { "abstract" : "A variety of scientific disciplines have set as their task explaining mental activities, recognizing that in some way these activities depend upon our brain. But, until recently, the opportunities to conduct experiments directly on our brains were limited. As a result, research efforts were split between disciplines such as cognitive psychology, linguistics, and artificial intelligence that investigated behavior while disciplines such as neuroanatomy, neurophysiology, and genetics experimented on the brains of non-human animals. In recent decades these disciplines integrated, and with the advent of techniques for imaging activity in human brains, the term cognitive neuroscience has been applied to the integrated investigations of mind and brain. This book is a philosophical examination of how these disciplines continue in the mission of explaining our mental capacities.", "author" : [ { "dropping-particle" : "", "family" : "Bechtel", "given" : "W.", "non-dropping-particle" : "", "parse-names" : false, "suffix" : "" } ], "id" : "ITEM-3", "issued" : { "date-parts" : [ [ "2008" ] ] }, "publisher" : "Taylor &amp; Francis Group", "title" : "Mental Mechanisms: Philosophical Perspectives on Cognitive Neuroscience", "type" : "book" }, "uris" : [ "http://www.mendeley.com/documents/?uuid=596e21b5-5d52-40f9-9c73-50ffb5733f92" ] }, { "id" : "ITEM-4", "itemData" : { "author" : [ { "dropping-particle" : "", "family" : "Piccinini", "given" : "G.", "non-dropping-particle" : "", "parse-names" : false, "suffix" : "" } ], "id" : "ITEM-4", "issued" : { "date-parts" : [ [ "2020" ] ] }, "publisher" : "Oxford University Press", "title" : "Neurocognitive Mechanisms", "type" : "book" }, "uris" : [ "http://www.mendeley.com/documents/?uuid=2a56c052-2c95-4ff4-b94d-c2b1b7c30979" ] } ], "mendeley" : { "formattedCitation" : "(Craver 2007; Craver and Darden 2001; Bechtel 2008; Piccinini 2020)", "plainTextFormattedCitation" : "(Craver 2007; Craver and Darden 2001; Bechtel 2008; Piccinini 2020)", "previouslyFormattedCitation" : "(Craver 2007; Craver and Darden 2001; Bechtel 2008; Piccinini 2020)" }, "properties" : { "noteIndex" : 0 }, "schema" : "https://github.com/citation-style-language/schema/raw/master/csl-citation.json" }</w:instrText>
      </w:r>
      <w:r w:rsidR="00675572" w:rsidRPr="00C93CF8">
        <w:rPr>
          <w:lang w:val="en-US"/>
        </w:rPr>
        <w:fldChar w:fldCharType="separate"/>
      </w:r>
      <w:r w:rsidR="00DE426A" w:rsidRPr="00C93CF8">
        <w:rPr>
          <w:noProof/>
          <w:lang w:val="en-US"/>
        </w:rPr>
        <w:t>(Craver 2007; Craver and Darden 2001; Bechtel 2008; Piccinini 2020)</w:t>
      </w:r>
      <w:r w:rsidR="00675572" w:rsidRPr="00C93CF8">
        <w:rPr>
          <w:lang w:val="en-US"/>
        </w:rPr>
        <w:fldChar w:fldCharType="end"/>
      </w:r>
      <w:r w:rsidRPr="00C93CF8">
        <w:rPr>
          <w:lang w:val="en-US"/>
        </w:rPr>
        <w:t xml:space="preserve">. If capacities are defined in </w:t>
      </w:r>
      <w:r w:rsidR="00225236" w:rsidRPr="00C93CF8">
        <w:rPr>
          <w:lang w:val="en-US"/>
        </w:rPr>
        <w:t xml:space="preserve">functional </w:t>
      </w:r>
      <w:r w:rsidRPr="00C93CF8">
        <w:rPr>
          <w:lang w:val="en-US"/>
        </w:rPr>
        <w:t>terms</w:t>
      </w:r>
      <w:r w:rsidR="00225236" w:rsidRPr="00C93CF8">
        <w:rPr>
          <w:lang w:val="en-US"/>
        </w:rPr>
        <w:t xml:space="preserve">, for example </w:t>
      </w:r>
      <w:r w:rsidR="000B454C" w:rsidRPr="00C93CF8">
        <w:rPr>
          <w:lang w:val="en-US"/>
        </w:rPr>
        <w:t>as</w:t>
      </w:r>
      <w:r w:rsidR="00225236" w:rsidRPr="00C93CF8">
        <w:rPr>
          <w:lang w:val="en-US"/>
        </w:rPr>
        <w:t xml:space="preserve"> </w:t>
      </w:r>
      <w:r w:rsidRPr="00C93CF8">
        <w:rPr>
          <w:lang w:val="en-US"/>
        </w:rPr>
        <w:t xml:space="preserve">relating input to output, the mechanism for a capacity involves the causally organized interactions </w:t>
      </w:r>
      <w:r w:rsidR="002B2ADB" w:rsidRPr="00C93CF8">
        <w:rPr>
          <w:lang w:val="en-US"/>
        </w:rPr>
        <w:t>of</w:t>
      </w:r>
      <w:r w:rsidRPr="00C93CF8">
        <w:rPr>
          <w:lang w:val="en-US"/>
        </w:rPr>
        <w:t xml:space="preserve"> entities and activities </w:t>
      </w:r>
      <w:r w:rsidR="002B2ADB" w:rsidRPr="00C93CF8">
        <w:rPr>
          <w:lang w:val="en-US"/>
        </w:rPr>
        <w:t>in</w:t>
      </w:r>
      <w:r w:rsidRPr="00C93CF8">
        <w:rPr>
          <w:lang w:val="en-US"/>
        </w:rPr>
        <w:t xml:space="preserve"> virtue of which the input is transformed into output.</w:t>
      </w:r>
      <w:r w:rsidR="00C42099" w:rsidRPr="00C93CF8">
        <w:rPr>
          <w:lang w:val="en-US"/>
        </w:rPr>
        <w:t xml:space="preserve"> </w:t>
      </w:r>
      <w:r w:rsidR="002B2ADB" w:rsidRPr="00C93CF8">
        <w:rPr>
          <w:lang w:val="en-US"/>
        </w:rPr>
        <w:t>Such m</w:t>
      </w:r>
      <w:r w:rsidR="00A66249" w:rsidRPr="00C93CF8">
        <w:rPr>
          <w:lang w:val="en-US"/>
        </w:rPr>
        <w:t>echanistic explanations</w:t>
      </w:r>
      <w:r w:rsidRPr="00C93CF8">
        <w:rPr>
          <w:lang w:val="en-US"/>
        </w:rPr>
        <w:t xml:space="preserve"> frequently span multiple levels of organization</w:t>
      </w:r>
      <w:r w:rsidR="00A66249" w:rsidRPr="00C93CF8">
        <w:rPr>
          <w:lang w:val="en-US"/>
        </w:rPr>
        <w:t xml:space="preserve">: </w:t>
      </w:r>
      <w:r w:rsidR="003150E9" w:rsidRPr="00C93CF8">
        <w:rPr>
          <w:lang w:val="en-US"/>
        </w:rPr>
        <w:t>T</w:t>
      </w:r>
      <w:r w:rsidR="00A66249" w:rsidRPr="00C93CF8">
        <w:rPr>
          <w:lang w:val="en-US"/>
        </w:rPr>
        <w:t xml:space="preserve">he </w:t>
      </w:r>
      <w:r w:rsidRPr="00C93CF8">
        <w:rPr>
          <w:lang w:val="en-US"/>
        </w:rPr>
        <w:t xml:space="preserve">activities and interactions </w:t>
      </w:r>
      <w:r w:rsidR="002B2ADB" w:rsidRPr="00C93CF8">
        <w:rPr>
          <w:lang w:val="en-US"/>
        </w:rPr>
        <w:t>composing</w:t>
      </w:r>
      <w:r w:rsidRPr="00C93CF8">
        <w:rPr>
          <w:lang w:val="en-US"/>
        </w:rPr>
        <w:t xml:space="preserve"> </w:t>
      </w:r>
      <w:r w:rsidR="00A66249" w:rsidRPr="00C93CF8">
        <w:rPr>
          <w:lang w:val="en-US"/>
        </w:rPr>
        <w:t xml:space="preserve">a neural mechanism </w:t>
      </w:r>
      <w:r w:rsidRPr="00C93CF8">
        <w:rPr>
          <w:lang w:val="en-US"/>
        </w:rPr>
        <w:t xml:space="preserve">are themselves explained by lower-level mechanisms. </w:t>
      </w:r>
    </w:p>
    <w:p w14:paraId="3E02D83E" w14:textId="77777777" w:rsidR="003B5879" w:rsidRPr="00C93CF8" w:rsidRDefault="00DF47BB" w:rsidP="007E3CC7">
      <w:pPr>
        <w:pStyle w:val="Normaalweb"/>
        <w:spacing w:line="480" w:lineRule="auto"/>
        <w:ind w:firstLine="720"/>
        <w:rPr>
          <w:lang w:val="en-US"/>
        </w:rPr>
      </w:pPr>
      <w:r w:rsidRPr="00C93CF8">
        <w:rPr>
          <w:lang w:val="en-US"/>
        </w:rPr>
        <w:lastRenderedPageBreak/>
        <w:t>Question (1)</w:t>
      </w:r>
      <w:r w:rsidR="00CF05B2" w:rsidRPr="00C93CF8">
        <w:rPr>
          <w:lang w:val="en-US"/>
        </w:rPr>
        <w:t xml:space="preserve"> asks </w:t>
      </w:r>
      <w:r w:rsidR="0089533C" w:rsidRPr="00C93CF8">
        <w:rPr>
          <w:lang w:val="en-US"/>
        </w:rPr>
        <w:t>for a taxonomy of</w:t>
      </w:r>
      <w:r w:rsidR="00CF05B2" w:rsidRPr="00C93CF8">
        <w:rPr>
          <w:lang w:val="en-US"/>
        </w:rPr>
        <w:t xml:space="preserve"> cognitive capacities, which</w:t>
      </w:r>
      <w:r w:rsidRPr="00C93CF8">
        <w:rPr>
          <w:lang w:val="en-US"/>
        </w:rPr>
        <w:t xml:space="preserve"> is the</w:t>
      </w:r>
      <w:r w:rsidR="003A1965" w:rsidRPr="00C93CF8">
        <w:rPr>
          <w:lang w:val="en-US"/>
        </w:rPr>
        <w:t xml:space="preserve"> main</w:t>
      </w:r>
      <w:r w:rsidRPr="00C93CF8">
        <w:rPr>
          <w:lang w:val="en-US"/>
        </w:rPr>
        <w:t xml:space="preserve"> focus of research </w:t>
      </w:r>
      <w:r w:rsidR="0089533C" w:rsidRPr="00C93CF8">
        <w:rPr>
          <w:lang w:val="en-US"/>
        </w:rPr>
        <w:t>o</w:t>
      </w:r>
      <w:r w:rsidR="000413FF" w:rsidRPr="00C93CF8">
        <w:rPr>
          <w:lang w:val="en-US"/>
        </w:rPr>
        <w:t xml:space="preserve">n </w:t>
      </w:r>
      <w:r w:rsidR="00A66249" w:rsidRPr="00C93CF8">
        <w:rPr>
          <w:lang w:val="en-US"/>
        </w:rPr>
        <w:t>cognitive ontolog</w:t>
      </w:r>
      <w:r w:rsidRPr="00C93CF8">
        <w:rPr>
          <w:lang w:val="en-US"/>
        </w:rPr>
        <w:t>y</w:t>
      </w:r>
      <w:r w:rsidR="000413FF" w:rsidRPr="00C93CF8">
        <w:rPr>
          <w:lang w:val="en-US"/>
        </w:rPr>
        <w:t>.</w:t>
      </w:r>
      <w:r w:rsidR="001D1E1A" w:rsidRPr="00C93CF8">
        <w:rPr>
          <w:lang w:val="en-US"/>
        </w:rPr>
        <w:t xml:space="preserve"> </w:t>
      </w:r>
      <w:r w:rsidR="002B2ADB" w:rsidRPr="00C93CF8">
        <w:rPr>
          <w:lang w:val="en-US"/>
        </w:rPr>
        <w:t xml:space="preserve">Fierce controversies arise both locally and globally with some frequency over how </w:t>
      </w:r>
      <w:r w:rsidR="004572B0" w:rsidRPr="00C93CF8">
        <w:rPr>
          <w:lang w:val="en-US"/>
        </w:rPr>
        <w:t>to de</w:t>
      </w:r>
      <w:r w:rsidRPr="00C93CF8">
        <w:rPr>
          <w:lang w:val="en-US"/>
        </w:rPr>
        <w:t>fine</w:t>
      </w:r>
      <w:r w:rsidR="004572B0" w:rsidRPr="00C93CF8">
        <w:rPr>
          <w:lang w:val="en-US"/>
        </w:rPr>
        <w:t xml:space="preserve"> cognitive capacities</w:t>
      </w:r>
      <w:r w:rsidRPr="00C93CF8">
        <w:rPr>
          <w:lang w:val="en-US"/>
        </w:rPr>
        <w:t xml:space="preserve"> and</w:t>
      </w:r>
      <w:r w:rsidR="002B2ADB" w:rsidRPr="00C93CF8">
        <w:rPr>
          <w:lang w:val="en-US"/>
        </w:rPr>
        <w:t xml:space="preserve"> how to</w:t>
      </w:r>
      <w:r w:rsidRPr="00C93CF8">
        <w:rPr>
          <w:lang w:val="en-US"/>
        </w:rPr>
        <w:t xml:space="preserve"> distinguish them from </w:t>
      </w:r>
      <w:r w:rsidR="009C77C5" w:rsidRPr="00C93CF8">
        <w:rPr>
          <w:lang w:val="en-US"/>
        </w:rPr>
        <w:t xml:space="preserve">each </w:t>
      </w:r>
      <w:r w:rsidRPr="00C93CF8">
        <w:rPr>
          <w:lang w:val="en-US"/>
        </w:rPr>
        <w:t>other</w:t>
      </w:r>
      <w:r w:rsidR="000B04F7" w:rsidRPr="00C93CF8">
        <w:rPr>
          <w:lang w:val="en-US"/>
        </w:rPr>
        <w:t xml:space="preserve"> </w:t>
      </w:r>
      <w:r w:rsidR="000B04F7" w:rsidRPr="00C93CF8">
        <w:rPr>
          <w:lang w:val="en-US"/>
        </w:rPr>
        <w:fldChar w:fldCharType="begin" w:fldLock="1"/>
      </w:r>
      <w:r w:rsidR="00B11607" w:rsidRPr="00C93CF8">
        <w:rPr>
          <w:lang w:val="en-US"/>
        </w:rPr>
        <w:instrText>ADDIN CSL_CITATION { "citationItems" : [ { "id" : "ITEM-1", "itemData" : { "abstract" : "This special issue brings together philosophical perspectives on the debate over cognitive ontology. We contextualize the papers in this issue by considering several different senses of the term \u201ccognitive ontology\u201d and linking those debates to traditional debates in philosophy of mind.", "author" : [ { "dropping-particle" : "", "family" : "Janssen", "given" : "Annelli", "non-dropping-particle" : "", "parse-names" : false, "suffix" : "" }, { "dropping-particle" : "", "family" : "Klein", "given" : "Colin", "non-dropping-particle" : "", "parse-names" : false, "suffix" : "" }, { "dropping-particle" : "", "family" : "Slors", "given" : "Marc", "non-dropping-particle" : "", "parse-names" : false, "suffix" : "" } ], "container-title" : "Philosophical Explorations", "id" : "ITEM-1", "issue" : "2", "issued" : { "date-parts" : [ [ "2017", "5", "4" ] ] }, "page" : "123-128", "publisher" : "Routledge", "title" : "What is a cognitive ontology, anyway?", "type" : "article-journal", "volume" : "20" }, "uris" : [ "http://www.mendeley.com/documents/?uuid=e0b3ad64-a426-3ae1-b060-8e166153da62" ] }, { "id" : "ITEM-2", "itemData" : { "abstract" : "The interpretation of functional imaging experiments is complicated by the pluripotency of brain regions. As there is a many-to-one mapping between cognitive functions and their neural substrates, region-based analyses of imaging data provide only weak support for cognitive theories. Price and Friston argue that we need a \u2018cognitive ontology\u2019 that abstractly categorizes the function of regions. I argue that abstract characterizations are unlikely to be cognitively interesting. I argue instead that we should attribute functions to regions in a context-sensitive manner. I review recent meta-analyses that approach fMRI data in this light and argue that they have revisionary potential.", "author" : [ { "dropping-particle" : "", "family" : "Klein", "given" : "Colin", "non-dropping-particle" : "", "parse-names" : false, "suffix" : "" } ], "container-title" : "Philosophy of Science", "id" : "ITEM-2", "issue" : "5", "issued" : { "date-parts" : [ [ "2012" ] ] }, "page" : "952-960", "title" : "Cognitive Ontology and Region- versus Network-Oriented Analyses", "type" : "article-journal", "volume" : "79" }, "uris" : [ "http://www.mendeley.com/documents/?uuid=8bf9b54b-0304-4e30-913c-362fe2a62511" ] }, { "id" : "ITEM-3", "itemData" : { "abstract" : "In this paper, I summarize an emerging debate in the cognitive sciences over the right taxonomy for understanding cognition \u2013 the right theory of and vocabulary for describing the structure of the mind \u2013 and the proper role of neuroscientific evidence in specifying this taxonomy. In part because the discussion clearly entails a deep reconsideration of the supposed autonomy of psychology from neuroscience, this is a debate in which philosophers should be interested, with which they should be familiar, and to which they should contribute. Here, I outline some of the positions being advocated, and reflect on some of the possible implications of this work both for scientific and folk psychology. Everyone in the psychological sciences is united in the assumption that the mind is organized, but quite naturally there have been and continue to be debates about the best way for this organization to be described. The concepts and categories of psychology have generally emerged from the interactions between our stock of folk-psychological notions, large-scale metaphysical assumptions (e.g. biological mechanism), the analytic frameworks such as signal-detection and information processing theory that have been widely adopted in scientific psychology, and the need to explain specific observations. Thus, for instance, the psychological construct of 'motivation' emerged in part from a combination of the assumptions underlying the mechanistic perspective (every machine needs its driver) and the need to explain the fact that intelligence tests were often poor predictors of scholastic achievement. 'Motivation' was invented to explain, among other things, what a smart underachiever might be missing (see Danziger 1997 for an interesting extended discussion). It has recently occurred to many in psychology that the question of its ontology 1 might usefully be considered in a new light. Some early proponents of this basic perspective express it as follows:", "author" : [ { "dropping-particle" : "", "family" : "Anderson", "given" : "Michael L.", "non-dropping-particle" : "", "parse-names" : false, "suffix" : "" } ], "container-title" : "Philosophy Compass", "id" : "ITEM-3", "issue" : "1", "issued" : { "date-parts" : [ [ "2015" ] ] }, "page" : "68-77", "title" : "Mining the brain for a new taxonomy of the mind", "type" : "article-journal", "volume" : "10" }, "uris" : [ "http://www.mendeley.com/documents/?uuid=33914fe7-5179-4889-97e5-736c4830b608" ] }, { "id" : "ITEM-4", "itemData" : { "abstract" : "Intelligence, motivation, personality, learning, stimulation, behaviour and attitude are just some of the categories that map the terrain of `psychological reality'. These are the concepts which, among others, underpin theoretical and empirical work in modern psychology - and yet these concepts have only recently taken on their contemporary meanings. This fascinating work is a persuasive explanation of how modern psychology found its language. Kurt Danziger develops an account that goes beyond the taken-for-granted quality of psychological discourse to offer a profound and broad-ranging analysis of the recent evolution of the concepts and categories on which it depends. Danziger explores this process and shows how its conse", "author" : [ { "dropping-particle" : "", "family" : "Danziger", "given" : "Kurt", "non-dropping-particle" : "", "parse-names" : false, "suffix" : "" } ], "id" : "ITEM-4", "issued" : { "date-parts" : [ [ "1997" ] ] }, "publisher" : "SAGE Publications", "publisher-place" : "London", "title" : "Naming the Mind: How psychology found its language", "type" : "book" }, "uris" : [ "http://www.mendeley.com/documents/?uuid=9edef872-99ec-40f8-bb02-89038166184d" ] }, { "id" : "ITEM-5", "itemData" : { "abstract" : "The goal of cognitive neuroscience is to identify the mapping between brain function and mental processing. In this article, I examine the strategies that have been used to identify such mappings and argue that they may be fundamentally unable to identify selective structure\u2013function mappings. To understand the functional anatomy of mental processes, it will be necessary for researchers to move from the brain-mapping strategies that the field has employed toward a search for selective associations. This will require a greater focus on the structure of cognitive processes, which can be achieved through the development of for- mal ontologies that describe the structure of mental processes. In this article, I outline the Cognitive Atlas Project, which is devel- oping such ontologies, and show how this knowledge could be used in conjunction with data-mining approaches to more directly relate mental processes and brain function.", "author" : [ { "dropping-particle" : "", "family" : "Poldrack", "given" : "Russell A.", "non-dropping-particle" : "", "parse-names" : false, "suffix" : "" } ], "container-title" : "Perspectives on Psychological Science", "id" : "ITEM-5", "issue" : "6", "issued" : { "date-parts" : [ [ "2010" ] ] }, "page" : "753-761", "title" : "Mapping Mental Function to Brain Structure: How Can Cognitive Neuroimaging Succeed?", "type" : "article-journal", "volume" : "5" }, "uris" : [ "http://www.mendeley.com/documents/?uuid=4c6be151-1cd5-4bee-8e7b-66ab23faf1a9" ] }, { "id" : "ITEM-6", "itemData" : { "abstract" : "In an effort to prove itself a hard science, psychology may have thrown away one of its most important methodological tools\u2014a critical analysis of the fundamental assumptions that underlie day-to-day empirical research. In this book, the author addresses the question of localization: whether psychological processes can be defined and isolated in a way that permits them to be associated with particular brain regions.", "author" : [ { "dropping-particle" : "", "family" : "Uttal", "given" : "William R.", "non-dropping-particle" : "", "parse-names" : false, "suffix" : "" } ], "id" : "ITEM-6", "issued" : { "date-parts" : [ [ "2001" ] ] }, "publisher" : "MIT Press", "publisher-place" : "Cambridge", "title" : "The new phrenology: The limits of localizing cognitive processes in the brain.", "type" : "book" }, "uris" : [ "http://www.mendeley.com/documents/?uuid=850cbc4a-935c-4218-8c3c-f0afe2a09715" ] }, { "id" : "ITEM-7", "itemData" : { "abstract" : "A major goal of cognitive neuroscience is to delineate how brain systems give rise to mental function. Here we review the increasingly large role informatics-driven approaches are playing in such efforts. We begin by reviewing a number of challenges conventional neuroimaging approaches face in trying to delineate brain-cognition mappings-for example, the difficulty in establishing the specificity of postulated associations. Next, we demonstrate how these limitations can potentially be overcome using complementary approaches that emphasize large-scale analysis-including meta-analytic methods that synthesize hundreds or thousands of studies at a time; latent-variable approaches that seek to extract structure from data in a bottom-up manner; and predictive modeling approaches capable of quantitatively inferring mental states from patterns of brain activity. We highlight the underappreciated but critical role for formal cognitive ontologies in helping to clarify, refine, and test theories of brain and cognitive function. Finally, we conclude with a speculative discussion of what future informatics developments may hold for cognitive neuroscience.", "author" : [ { "dropping-particle" : "", "family" : "Poldrack", "given" : "Russell A.", "non-dropping-particle" : "", "parse-names" : false, "suffix" : "" }, { "dropping-particle" : "", "family" : "Yarkoni", "given" : "Tal", "non-dropping-particle" : "", "parse-names" : false, "suffix" : "" } ], "container-title" : "Annual Review of Psychology", "id" : "ITEM-7", "issued" : { "date-parts" : [ [ "2016" ] ] }, "page" : "587\u2013612", "title" : "From brain maps to cognitive ontologies: Informatics and the search for mental structure", "type" : "article-journal", "volume" : "67" }, "uris" : [ "http://www.mendeley.com/documents/?uuid=0c63ce06-52de-4846-88ce-b71c69c02b32" ] }, { "id" : "ITEM-8", "itemData" : { "abstract" : "I will begin by proposing a taxonomy of taxonomic positions regarding the mind\u2013brain: localism, globalism, revisionism, and contextualism, and will go on to focus on the last position. Although some versions of contextualism have been defended by various researchers, they largely limit themselves to a version of neural contextualism: different brain regions perform different functions in different neural contexts. I will defend what I call \u201cenvironmental-etiological contextualism,\u201d according to which the psychological functions carried out by various neural regions can only be identified and individuated against an environmental context or with reference to a causal history. While this idea may seem innocuous enough, it has important implications for a structure-to-function mapping in the mind and brain sciences. It entails that the same neural structures can subserve different psychological functions in different contexts, leading to crosscutting psycho-neural mappings. I will try to illustrate how this can occur with reference to recent research on episodic memory.", "author" : [ { "dropping-particle" : "", "family" : "Khalidi", "given" : "Muhammad Ali", "non-dropping-particle" : "", "parse-names" : false, "suffix" : "" } ], "container-title" : "Philosophical Explorations", "id" : "ITEM-8", "issue" : "2", "issued" : { "date-parts" : [ [ "2017" ] ] }, "page" : "191-208", "title" : "Crosscutting psycho-neural taxonomies: the case of episodic memory", "type" : "article-journal", "volume" : "20" }, "uris" : [ "http://www.mendeley.com/documents/?uuid=19c99190-093b-485f-b4b9-de6c4ad84604" ] }, { "id" : "ITEM-9", "itemData" : { "abstract" : "Cognitive scientists have traditionally specified the functional components of cognitive skills on the basis of behavioural studies of normal and neurologically impaired subjects. The results of functional imaging studies are challenging these classical models because there is a high degree of overlap among the neural systems activated by tasks that share no cognitive components. This suggests that a given neuronal structure can perform multiple functions that depend on the areas with which it interacts. However, there will be a limited range of functions that an area can perform given that its anatomical (intrinsic and extrinsic) connectivity is fixed. Assigning labels that encompass the operations that each area performs should enable a task to be re-described in terms of the functions of the areas activated. In other words, function should predict the structure and conversely structure should predict function. These systematic descriptions are referred to as ontologies. We argue that a systematic ontology for cognition would facilitate the integration of cognitive and anatomical models and organise the cognitive components of diverse tasks into a single framework. These points are illustrated with cognitive and anatomical models of reading and object recognition.", "author" : [ { "dropping-particle" : "", "family" : "Price", "given" : "Cathy J.", "non-dropping-particle" : "", "parse-names" : false, "suffix" : "" }, { "dropping-particle" : "", "family" : "Friston", "given" : "Karl J.", "non-dropping-particle" : "", "parse-names" : false, "suffix" : "" } ], "container-title" : "Cognitive Neuropsychology", "id" : "ITEM-9", "issue" : "3-4", "issued" : { "date-parts" : [ [ "2005" ] ] }, "page" : "262-275", "title" : "Functional ontologies for cognition: The systematic definition of structure and function", "type" : "article-journal", "volume" : "22" }, "uris" : [ "http://www.mendeley.com/documents/?uuid=ffcae038-2600-470e-9966-9b6e9b5ae529" ] } ], "mendeley" : { "formattedCitation" : "(Janssen, Klein, and Slors 2017; Klein 2012; Anderson 2015; Danziger 1997; Poldrack 2010; Uttal 2001; Poldrack and Yarkoni 2016; Khalidi 2017; Price and Friston 2005)", "plainTextFormattedCitation" : "(Janssen, Klein, and Slors 2017; Klein 2012; Anderson 2015; Danziger 1997; Poldrack 2010; Uttal 2001; Poldrack and Yarkoni 2016; Khalidi 2017; Price and Friston 2005)", "previouslyFormattedCitation" : "(Janssen, Klein, and Slors 2017; Klein 2012; Anderson 2015; Danziger 1997; Poldrack 2010; Uttal 2001; Poldrack and Yarkoni 2016; Khalidi 2017; Price and Friston 2005)" }, "properties" : { "noteIndex" : 0 }, "schema" : "https://github.com/citation-style-language/schema/raw/master/csl-citation.json" }</w:instrText>
      </w:r>
      <w:r w:rsidR="000B04F7" w:rsidRPr="00C93CF8">
        <w:rPr>
          <w:lang w:val="en-US"/>
        </w:rPr>
        <w:fldChar w:fldCharType="separate"/>
      </w:r>
      <w:r w:rsidR="00DE426A" w:rsidRPr="00C93CF8">
        <w:rPr>
          <w:noProof/>
          <w:lang w:val="en-US"/>
        </w:rPr>
        <w:t>(</w:t>
      </w:r>
      <w:r w:rsidR="005E7336" w:rsidRPr="00C93CF8">
        <w:rPr>
          <w:noProof/>
          <w:lang w:val="en-US"/>
        </w:rPr>
        <w:t xml:space="preserve">e.g. </w:t>
      </w:r>
      <w:r w:rsidR="00AD34DE" w:rsidRPr="00C93CF8">
        <w:rPr>
          <w:noProof/>
          <w:lang w:val="en-US"/>
        </w:rPr>
        <w:t>Anderson 2015; Cola</w:t>
      </w:r>
      <w:r w:rsidR="00784532" w:rsidRPr="00C93CF8">
        <w:rPr>
          <w:noProof/>
          <w:lang w:val="en-US"/>
        </w:rPr>
        <w:t>ç</w:t>
      </w:r>
      <w:r w:rsidR="00AD34DE" w:rsidRPr="00C93CF8">
        <w:rPr>
          <w:noProof/>
          <w:lang w:val="en-US"/>
        </w:rPr>
        <w:t xml:space="preserve">o 2017; 2020; Danziger 1997; Feest 2017; </w:t>
      </w:r>
      <w:r w:rsidR="00DE426A" w:rsidRPr="00C93CF8">
        <w:rPr>
          <w:noProof/>
          <w:lang w:val="en-US"/>
        </w:rPr>
        <w:t xml:space="preserve">Janssen, Klein, and Slors 2017; </w:t>
      </w:r>
      <w:r w:rsidR="00AD34DE" w:rsidRPr="00C93CF8">
        <w:rPr>
          <w:noProof/>
          <w:lang w:val="en-US"/>
        </w:rPr>
        <w:t xml:space="preserve">Khalidi 2017; </w:t>
      </w:r>
      <w:r w:rsidR="00DE426A" w:rsidRPr="00C93CF8">
        <w:rPr>
          <w:noProof/>
          <w:lang w:val="en-US"/>
        </w:rPr>
        <w:t>Klein 2012; Poldrack 2010; Poldrack and Yarkoni 2016;</w:t>
      </w:r>
      <w:r w:rsidR="00AD34DE" w:rsidRPr="00C93CF8">
        <w:rPr>
          <w:noProof/>
          <w:lang w:val="en-US"/>
        </w:rPr>
        <w:t xml:space="preserve"> Price and Friston 2005;</w:t>
      </w:r>
      <w:r w:rsidR="00DE426A" w:rsidRPr="00C93CF8">
        <w:rPr>
          <w:noProof/>
          <w:lang w:val="en-US"/>
        </w:rPr>
        <w:t xml:space="preserve"> </w:t>
      </w:r>
      <w:r w:rsidR="00AD34DE" w:rsidRPr="00C93CF8">
        <w:rPr>
          <w:noProof/>
          <w:lang w:val="en-US"/>
        </w:rPr>
        <w:t>Sullivan 2017; Uttal 2001</w:t>
      </w:r>
      <w:r w:rsidR="00DE426A" w:rsidRPr="00C93CF8">
        <w:rPr>
          <w:noProof/>
          <w:lang w:val="en-US"/>
        </w:rPr>
        <w:t>)</w:t>
      </w:r>
      <w:r w:rsidR="000B04F7" w:rsidRPr="00C93CF8">
        <w:rPr>
          <w:lang w:val="en-US"/>
        </w:rPr>
        <w:fldChar w:fldCharType="end"/>
      </w:r>
      <w:r w:rsidR="000B04F7" w:rsidRPr="00C93CF8">
        <w:rPr>
          <w:lang w:val="en-US"/>
        </w:rPr>
        <w:t xml:space="preserve">. </w:t>
      </w:r>
      <w:r w:rsidR="00597CD8" w:rsidRPr="00C93CF8">
        <w:rPr>
          <w:lang w:val="en-US"/>
        </w:rPr>
        <w:t>Characterizations of cognitive capacities often take the form of functional, ‘causal role’ definitions</w:t>
      </w:r>
      <w:r w:rsidR="0089533C" w:rsidRPr="00C93CF8">
        <w:rPr>
          <w:lang w:val="en-US"/>
        </w:rPr>
        <w:t>.</w:t>
      </w:r>
      <w:r w:rsidR="00597CD8" w:rsidRPr="00C93CF8">
        <w:rPr>
          <w:lang w:val="en-US"/>
        </w:rPr>
        <w:t xml:space="preserve"> </w:t>
      </w:r>
      <w:r w:rsidR="0089533C" w:rsidRPr="00C93CF8">
        <w:rPr>
          <w:lang w:val="en-US"/>
        </w:rPr>
        <w:t>F</w:t>
      </w:r>
      <w:r w:rsidR="00597CD8" w:rsidRPr="00C93CF8">
        <w:rPr>
          <w:lang w:val="en-US"/>
        </w:rPr>
        <w:t xml:space="preserve">or example, memory can be defined, broadly, as </w:t>
      </w:r>
      <w:r w:rsidR="005E7336" w:rsidRPr="00C93CF8">
        <w:rPr>
          <w:lang w:val="en-US"/>
        </w:rPr>
        <w:t>“</w:t>
      </w:r>
      <w:r w:rsidR="00597CD8" w:rsidRPr="00C93CF8">
        <w:rPr>
          <w:rFonts w:ascii="TimesNewRomanPSMT" w:eastAsia="Times New Roman" w:hAnsi="TimesNewRomanPSMT" w:cs="TimesNewRomanPSMT"/>
          <w:lang w:val="en-US" w:eastAsia="nl-NL"/>
        </w:rPr>
        <w:t>experience-dependent modification of internal structure, in a stimulus-specific manner that alters the way the system will respond to stimuli in the future as a function of its past” (</w:t>
      </w:r>
      <w:proofErr w:type="spellStart"/>
      <w:r w:rsidR="00597CD8" w:rsidRPr="00C93CF8">
        <w:rPr>
          <w:rFonts w:ascii="TimesNewRomanPSMT" w:eastAsia="Times New Roman" w:hAnsi="TimesNewRomanPSMT" w:cs="TimesNewRomanPSMT"/>
          <w:lang w:val="en-US" w:eastAsia="nl-NL"/>
        </w:rPr>
        <w:t>Baluška</w:t>
      </w:r>
      <w:proofErr w:type="spellEnd"/>
      <w:r w:rsidR="00597CD8" w:rsidRPr="00C93CF8">
        <w:rPr>
          <w:rFonts w:ascii="TimesNewRomanPSMT" w:eastAsia="Times New Roman" w:hAnsi="TimesNewRomanPSMT" w:cs="TimesNewRomanPSMT"/>
          <w:lang w:val="en-US" w:eastAsia="nl-NL"/>
        </w:rPr>
        <w:t xml:space="preserve"> and Levin 2016, 2). If so, questions about the reality and/or delineation of such cognitive capacities </w:t>
      </w:r>
      <w:r w:rsidR="00F65615" w:rsidRPr="00C93CF8">
        <w:rPr>
          <w:rFonts w:ascii="TimesNewRomanPSMT" w:eastAsia="Times New Roman" w:hAnsi="TimesNewRomanPSMT" w:cs="TimesNewRomanPSMT"/>
          <w:lang w:val="en-US" w:eastAsia="nl-NL"/>
        </w:rPr>
        <w:t>may</w:t>
      </w:r>
      <w:r w:rsidR="00597CD8" w:rsidRPr="00C93CF8">
        <w:rPr>
          <w:rFonts w:ascii="TimesNewRomanPSMT" w:eastAsia="Times New Roman" w:hAnsi="TimesNewRomanPSMT" w:cs="TimesNewRomanPSMT"/>
          <w:lang w:val="en-US" w:eastAsia="nl-NL"/>
        </w:rPr>
        <w:t xml:space="preserve"> be answerable by looking at the ‘realization base’ of such concepts—that is, by invoking</w:t>
      </w:r>
      <w:r w:rsidRPr="00C93CF8">
        <w:rPr>
          <w:lang w:val="en-US"/>
        </w:rPr>
        <w:t xml:space="preserve"> </w:t>
      </w:r>
      <w:r w:rsidR="00E14ABA" w:rsidRPr="00C93CF8">
        <w:rPr>
          <w:lang w:val="en-US"/>
        </w:rPr>
        <w:t xml:space="preserve">mechanistic </w:t>
      </w:r>
      <w:r w:rsidRPr="00C93CF8">
        <w:rPr>
          <w:lang w:val="en-US"/>
        </w:rPr>
        <w:t>answer</w:t>
      </w:r>
      <w:r w:rsidR="00597CD8" w:rsidRPr="00C93CF8">
        <w:rPr>
          <w:lang w:val="en-US"/>
        </w:rPr>
        <w:t>s</w:t>
      </w:r>
      <w:r w:rsidRPr="00C93CF8">
        <w:rPr>
          <w:lang w:val="en-US"/>
        </w:rPr>
        <w:t xml:space="preserve"> to (2)</w:t>
      </w:r>
      <w:r w:rsidR="0089533C" w:rsidRPr="00C93CF8">
        <w:rPr>
          <w:lang w:val="en-US"/>
        </w:rPr>
        <w:t>.</w:t>
      </w:r>
      <w:r w:rsidR="002B2ADB" w:rsidRPr="00C93CF8">
        <w:rPr>
          <w:lang w:val="en-US"/>
        </w:rPr>
        <w:t xml:space="preserve"> </w:t>
      </w:r>
      <w:r w:rsidR="0089533C" w:rsidRPr="00C93CF8">
        <w:rPr>
          <w:lang w:val="en-US"/>
        </w:rPr>
        <w:t>F</w:t>
      </w:r>
      <w:r w:rsidR="00597CD8" w:rsidRPr="00C93CF8">
        <w:rPr>
          <w:lang w:val="en-US"/>
        </w:rPr>
        <w:t xml:space="preserve">or example, given the broad definition of memory mentioned above, the question whether memory is transferable after transplants </w:t>
      </w:r>
      <w:r w:rsidR="00F65615" w:rsidRPr="00C93CF8">
        <w:rPr>
          <w:lang w:val="en-US"/>
        </w:rPr>
        <w:t xml:space="preserve">is answered by </w:t>
      </w:r>
      <w:r w:rsidR="00597CD8" w:rsidRPr="00C93CF8">
        <w:rPr>
          <w:rFonts w:ascii="TimesNewRomanPSMT" w:eastAsia="Times New Roman" w:hAnsi="TimesNewRomanPSMT" w:cs="TimesNewRomanPSMT"/>
          <w:lang w:val="en-US" w:eastAsia="nl-NL"/>
        </w:rPr>
        <w:t xml:space="preserve">researchers from the laboratory of </w:t>
      </w:r>
      <w:proofErr w:type="spellStart"/>
      <w:r w:rsidR="00597CD8" w:rsidRPr="00C93CF8">
        <w:rPr>
          <w:rFonts w:ascii="TimesNewRomanPSMT" w:eastAsia="Times New Roman" w:hAnsi="TimesNewRomanPSMT" w:cs="TimesNewRomanPSMT"/>
          <w:lang w:val="en-US" w:eastAsia="nl-NL"/>
        </w:rPr>
        <w:t>Glanzman</w:t>
      </w:r>
      <w:proofErr w:type="spellEnd"/>
      <w:r w:rsidR="00597CD8" w:rsidRPr="00C93CF8">
        <w:rPr>
          <w:rFonts w:ascii="TimesNewRomanPSMT" w:eastAsia="Times New Roman" w:hAnsi="TimesNewRomanPSMT" w:cs="TimesNewRomanPSMT"/>
          <w:lang w:val="en-US" w:eastAsia="nl-NL"/>
        </w:rPr>
        <w:t xml:space="preserve"> </w:t>
      </w:r>
      <w:r w:rsidR="00F65615" w:rsidRPr="00C93CF8">
        <w:rPr>
          <w:rFonts w:ascii="TimesNewRomanPSMT" w:eastAsia="Times New Roman" w:hAnsi="TimesNewRomanPSMT" w:cs="TimesNewRomanPSMT"/>
          <w:lang w:val="en-US" w:eastAsia="nl-NL"/>
        </w:rPr>
        <w:t>by referring to the</w:t>
      </w:r>
      <w:r w:rsidR="00597CD8" w:rsidRPr="00C93CF8">
        <w:rPr>
          <w:rFonts w:ascii="TimesNewRomanPSMT" w:eastAsia="Times New Roman" w:hAnsi="TimesNewRomanPSMT" w:cs="TimesNewRomanPSMT"/>
          <w:lang w:val="en-US" w:eastAsia="nl-NL"/>
        </w:rPr>
        <w:t xml:space="preserve"> “transplant” of sensitization via the transfer of RNA in </w:t>
      </w:r>
      <w:proofErr w:type="spellStart"/>
      <w:r w:rsidR="00597CD8" w:rsidRPr="00C93CF8">
        <w:rPr>
          <w:rFonts w:ascii="TimesNewRomanPSMT" w:eastAsia="Times New Roman" w:hAnsi="TimesNewRomanPSMT" w:cs="TimesNewRomanPSMT"/>
          <w:lang w:val="en-US" w:eastAsia="nl-NL"/>
        </w:rPr>
        <w:t>aplysia</w:t>
      </w:r>
      <w:proofErr w:type="spellEnd"/>
      <w:r w:rsidR="00597CD8" w:rsidRPr="00C93CF8">
        <w:rPr>
          <w:rFonts w:ascii="TimesNewRomanPSMT" w:eastAsia="Times New Roman" w:hAnsi="TimesNewRomanPSMT" w:cs="TimesNewRomanPSMT"/>
          <w:lang w:val="en-US" w:eastAsia="nl-NL"/>
        </w:rPr>
        <w:t xml:space="preserve"> sea </w:t>
      </w:r>
      <w:r w:rsidR="00784532" w:rsidRPr="00C93CF8">
        <w:rPr>
          <w:rFonts w:ascii="TimesNewRomanPSMT" w:eastAsia="Times New Roman" w:hAnsi="TimesNewRomanPSMT" w:cs="TimesNewRomanPSMT"/>
          <w:lang w:val="en-US" w:eastAsia="nl-NL"/>
        </w:rPr>
        <w:t>slugs</w:t>
      </w:r>
      <w:r w:rsidR="00597CD8" w:rsidRPr="00C93CF8">
        <w:rPr>
          <w:rFonts w:ascii="TimesNewRomanPSMT" w:eastAsia="Times New Roman" w:hAnsi="TimesNewRomanPSMT" w:cs="TimesNewRomanPSMT"/>
          <w:lang w:val="en-US" w:eastAsia="nl-NL"/>
        </w:rPr>
        <w:t>, a model organism (</w:t>
      </w:r>
      <w:proofErr w:type="spellStart"/>
      <w:r w:rsidR="00597CD8" w:rsidRPr="00C93CF8">
        <w:rPr>
          <w:rFonts w:ascii="TimesNewRomanPSMT" w:eastAsia="Times New Roman" w:hAnsi="TimesNewRomanPSMT" w:cs="TimesNewRomanPSMT"/>
          <w:shd w:val="clear" w:color="auto" w:fill="FFFFFF"/>
          <w:lang w:val="en-US" w:eastAsia="nl-NL"/>
        </w:rPr>
        <w:t>Bédécarrats</w:t>
      </w:r>
      <w:proofErr w:type="spellEnd"/>
      <w:r w:rsidR="00597CD8" w:rsidRPr="00C93CF8">
        <w:rPr>
          <w:rFonts w:ascii="TimesNewRomanPSMT" w:eastAsia="Times New Roman" w:hAnsi="TimesNewRomanPSMT" w:cs="TimesNewRomanPSMT"/>
          <w:shd w:val="clear" w:color="auto" w:fill="FFFFFF"/>
          <w:lang w:val="en-US" w:eastAsia="nl-NL"/>
        </w:rPr>
        <w:t xml:space="preserve"> et al. 2018</w:t>
      </w:r>
      <w:r w:rsidR="00597CD8" w:rsidRPr="00C93CF8">
        <w:rPr>
          <w:rFonts w:ascii="TimesNewRomanPSMT" w:eastAsia="Times New Roman" w:hAnsi="TimesNewRomanPSMT" w:cs="TimesNewRomanPSMT"/>
          <w:lang w:val="en-US" w:eastAsia="nl-NL"/>
        </w:rPr>
        <w:t>)</w:t>
      </w:r>
      <w:r w:rsidR="00F65615" w:rsidRPr="00C93CF8">
        <w:rPr>
          <w:rFonts w:ascii="TimesNewRomanPSMT" w:eastAsia="Times New Roman" w:hAnsi="TimesNewRomanPSMT" w:cs="TimesNewRomanPSMT"/>
          <w:lang w:val="en-US" w:eastAsia="nl-NL"/>
        </w:rPr>
        <w:t>.</w:t>
      </w:r>
      <w:r w:rsidR="00F65615" w:rsidRPr="00C93CF8">
        <w:rPr>
          <w:rFonts w:eastAsia="Times New Roman"/>
          <w:lang w:val="en-US" w:eastAsia="nl-NL"/>
        </w:rPr>
        <w:t xml:space="preserve"> </w:t>
      </w:r>
      <w:r w:rsidR="002B2ADB" w:rsidRPr="00C93CF8">
        <w:rPr>
          <w:lang w:val="en-US"/>
        </w:rPr>
        <w:t>The legitimate ontology of cognitive capacities</w:t>
      </w:r>
      <w:r w:rsidR="00F65615" w:rsidRPr="00C93CF8">
        <w:rPr>
          <w:lang w:val="en-US"/>
        </w:rPr>
        <w:t xml:space="preserve"> is hence thought to</w:t>
      </w:r>
      <w:r w:rsidR="002B2ADB" w:rsidRPr="00C93CF8">
        <w:rPr>
          <w:lang w:val="en-US"/>
        </w:rPr>
        <w:t xml:space="preserve"> correspond to the </w:t>
      </w:r>
      <w:r w:rsidR="0089533C" w:rsidRPr="00C93CF8">
        <w:rPr>
          <w:lang w:val="en-US"/>
        </w:rPr>
        <w:t xml:space="preserve">correct </w:t>
      </w:r>
      <w:r w:rsidR="002B2ADB" w:rsidRPr="00C93CF8">
        <w:rPr>
          <w:lang w:val="en-US"/>
        </w:rPr>
        <w:t xml:space="preserve">catalogue of </w:t>
      </w:r>
      <w:r w:rsidR="0089533C" w:rsidRPr="00C93CF8">
        <w:rPr>
          <w:lang w:val="en-US"/>
        </w:rPr>
        <w:t xml:space="preserve">identifiable </w:t>
      </w:r>
      <w:r w:rsidRPr="00C93CF8">
        <w:rPr>
          <w:lang w:val="en-US"/>
        </w:rPr>
        <w:t>neural mechanisms</w:t>
      </w:r>
      <w:r w:rsidR="0089533C" w:rsidRPr="00C93CF8">
        <w:rPr>
          <w:lang w:val="en-US"/>
        </w:rPr>
        <w:t xml:space="preserve">. Facts about neural mechanisms are thus supposed to anchor facts about cognitive ontology. </w:t>
      </w:r>
    </w:p>
    <w:p w14:paraId="2D4B73B7" w14:textId="033140B0" w:rsidR="000134BB" w:rsidRPr="00C93CF8" w:rsidRDefault="00AF75B0" w:rsidP="001D6006">
      <w:pPr>
        <w:pStyle w:val="Normaalweb"/>
        <w:spacing w:line="480" w:lineRule="auto"/>
        <w:ind w:firstLine="720"/>
        <w:rPr>
          <w:lang w:val="en-US"/>
        </w:rPr>
      </w:pPr>
      <w:r w:rsidRPr="00C93CF8">
        <w:rPr>
          <w:lang w:val="en-US"/>
        </w:rPr>
        <w:t xml:space="preserve">This picture of the </w:t>
      </w:r>
      <w:r w:rsidR="000B454C" w:rsidRPr="00C93CF8">
        <w:rPr>
          <w:lang w:val="en-US"/>
        </w:rPr>
        <w:t>“</w:t>
      </w:r>
      <w:r w:rsidRPr="00C93CF8">
        <w:rPr>
          <w:lang w:val="en-US"/>
        </w:rPr>
        <w:t>mechanistic anchoring approach</w:t>
      </w:r>
      <w:r w:rsidR="000B454C" w:rsidRPr="00C93CF8">
        <w:rPr>
          <w:lang w:val="en-US"/>
        </w:rPr>
        <w:t>”</w:t>
      </w:r>
      <w:r w:rsidRPr="00C93CF8">
        <w:rPr>
          <w:lang w:val="en-US"/>
        </w:rPr>
        <w:t xml:space="preserve"> to cognitive ontology is idealized. </w:t>
      </w:r>
      <w:r w:rsidR="003B5879" w:rsidRPr="00C93CF8">
        <w:rPr>
          <w:lang w:val="en-US"/>
        </w:rPr>
        <w:t>W</w:t>
      </w:r>
      <w:r w:rsidRPr="00C93CF8">
        <w:rPr>
          <w:lang w:val="en-US"/>
        </w:rPr>
        <w:t xml:space="preserve">e argue that </w:t>
      </w:r>
      <w:r w:rsidR="003B5879" w:rsidRPr="00C93CF8">
        <w:rPr>
          <w:lang w:val="en-US"/>
        </w:rPr>
        <w:t>just as the delineation of existing cognitive capacities</w:t>
      </w:r>
      <w:r w:rsidRPr="00C93CF8">
        <w:rPr>
          <w:lang w:val="en-US"/>
        </w:rPr>
        <w:t xml:space="preserve"> </w:t>
      </w:r>
      <w:r w:rsidR="003B5879" w:rsidRPr="00C93CF8">
        <w:rPr>
          <w:lang w:val="en-US"/>
        </w:rPr>
        <w:t xml:space="preserve">depends on the mechanisms that are implemented by the brain, the delineation of what counts as the relevant mechanisms depends on what we take these capacities to be. </w:t>
      </w:r>
      <w:r w:rsidR="00E04FBB" w:rsidRPr="00C93CF8">
        <w:rPr>
          <w:lang w:val="en-US"/>
        </w:rPr>
        <w:t>In order to see this circularity, we concentrate on</w:t>
      </w:r>
      <w:r w:rsidR="003B5879" w:rsidRPr="00C93CF8">
        <w:rPr>
          <w:lang w:val="en-US"/>
        </w:rPr>
        <w:t xml:space="preserve"> three problems</w:t>
      </w:r>
      <w:r w:rsidR="00E04FBB" w:rsidRPr="00C93CF8">
        <w:rPr>
          <w:lang w:val="en-US"/>
        </w:rPr>
        <w:t xml:space="preserve"> faced by the mechanistic anchoring approach</w:t>
      </w:r>
      <w:r w:rsidR="002A0CC8" w:rsidRPr="00C93CF8">
        <w:rPr>
          <w:lang w:val="en-US"/>
        </w:rPr>
        <w:t>:</w:t>
      </w:r>
      <w:r w:rsidR="00DF47BB" w:rsidRPr="00C93CF8">
        <w:rPr>
          <w:lang w:val="en-US"/>
        </w:rPr>
        <w:t xml:space="preserve"> </w:t>
      </w:r>
      <w:r w:rsidR="009150D2" w:rsidRPr="00C93CF8">
        <w:rPr>
          <w:lang w:val="en-US"/>
        </w:rPr>
        <w:t xml:space="preserve"> </w:t>
      </w:r>
      <w:r w:rsidR="002A0CC8" w:rsidRPr="00C93CF8">
        <w:rPr>
          <w:lang w:val="en-US"/>
        </w:rPr>
        <w:t xml:space="preserve">the </w:t>
      </w:r>
      <w:r w:rsidR="005D5C42" w:rsidRPr="00C93CF8">
        <w:rPr>
          <w:lang w:val="en-US"/>
        </w:rPr>
        <w:t>O</w:t>
      </w:r>
      <w:r w:rsidR="009150D2" w:rsidRPr="00C93CF8">
        <w:rPr>
          <w:lang w:val="en-US"/>
        </w:rPr>
        <w:t xml:space="preserve">perationalization </w:t>
      </w:r>
      <w:r w:rsidR="005D5C42" w:rsidRPr="00C93CF8">
        <w:rPr>
          <w:lang w:val="en-US"/>
        </w:rPr>
        <w:t>P</w:t>
      </w:r>
      <w:r w:rsidR="009150D2" w:rsidRPr="00C93CF8">
        <w:rPr>
          <w:lang w:val="en-US"/>
        </w:rPr>
        <w:t xml:space="preserve">roblem (Section 2), the </w:t>
      </w:r>
      <w:r w:rsidR="00C51281" w:rsidRPr="00C93CF8">
        <w:rPr>
          <w:lang w:val="en-US"/>
        </w:rPr>
        <w:t>A</w:t>
      </w:r>
      <w:r w:rsidR="009150D2" w:rsidRPr="00C93CF8">
        <w:rPr>
          <w:lang w:val="en-US"/>
        </w:rPr>
        <w:t xml:space="preserve">bstraction </w:t>
      </w:r>
      <w:r w:rsidR="00C51281" w:rsidRPr="00C93CF8">
        <w:rPr>
          <w:lang w:val="en-US"/>
        </w:rPr>
        <w:t>P</w:t>
      </w:r>
      <w:r w:rsidR="009150D2" w:rsidRPr="00C93CF8">
        <w:rPr>
          <w:lang w:val="en-US"/>
        </w:rPr>
        <w:t xml:space="preserve">roblem (Section 3), and the </w:t>
      </w:r>
      <w:r w:rsidR="008138DF" w:rsidRPr="00C93CF8">
        <w:rPr>
          <w:lang w:val="en-US"/>
        </w:rPr>
        <w:t>B</w:t>
      </w:r>
      <w:r w:rsidR="009150D2" w:rsidRPr="00C93CF8">
        <w:rPr>
          <w:lang w:val="en-US"/>
        </w:rPr>
        <w:t xml:space="preserve">oundary </w:t>
      </w:r>
      <w:r w:rsidR="008138DF" w:rsidRPr="00C93CF8">
        <w:rPr>
          <w:lang w:val="en-US"/>
        </w:rPr>
        <w:t>P</w:t>
      </w:r>
      <w:r w:rsidR="009150D2" w:rsidRPr="00C93CF8">
        <w:rPr>
          <w:lang w:val="en-US"/>
        </w:rPr>
        <w:t>roblem (Section 4).</w:t>
      </w:r>
      <w:r w:rsidR="00CB1DD9" w:rsidRPr="00C93CF8">
        <w:rPr>
          <w:lang w:val="en-US"/>
        </w:rPr>
        <w:t xml:space="preserve"> </w:t>
      </w:r>
      <w:r w:rsidR="00F65615" w:rsidRPr="00C93CF8">
        <w:rPr>
          <w:lang w:val="en-US"/>
        </w:rPr>
        <w:t xml:space="preserve">None of these problems </w:t>
      </w:r>
      <w:r w:rsidR="000B454C" w:rsidRPr="00C93CF8">
        <w:rPr>
          <w:lang w:val="en-US"/>
        </w:rPr>
        <w:t>is</w:t>
      </w:r>
      <w:r w:rsidR="002A0CC8" w:rsidRPr="00C93CF8">
        <w:rPr>
          <w:lang w:val="en-US"/>
        </w:rPr>
        <w:t xml:space="preserve"> </w:t>
      </w:r>
      <w:r w:rsidR="00F65615" w:rsidRPr="00C93CF8">
        <w:rPr>
          <w:lang w:val="en-US"/>
        </w:rPr>
        <w:t>new</w:t>
      </w:r>
      <w:r w:rsidR="002A0CC8" w:rsidRPr="00C93CF8">
        <w:rPr>
          <w:lang w:val="en-US"/>
        </w:rPr>
        <w:t xml:space="preserve"> (neither are these the only </w:t>
      </w:r>
      <w:r w:rsidR="002A0CC8" w:rsidRPr="00C93CF8">
        <w:rPr>
          <w:lang w:val="en-US"/>
        </w:rPr>
        <w:lastRenderedPageBreak/>
        <w:t>problems th</w:t>
      </w:r>
      <w:r w:rsidR="000B454C" w:rsidRPr="00C93CF8">
        <w:rPr>
          <w:lang w:val="en-US"/>
        </w:rPr>
        <w:t xml:space="preserve">e </w:t>
      </w:r>
      <w:r w:rsidR="002A0CC8" w:rsidRPr="00C93CF8">
        <w:rPr>
          <w:lang w:val="en-US"/>
        </w:rPr>
        <w:t>approach</w:t>
      </w:r>
      <w:r w:rsidR="000B454C" w:rsidRPr="00C93CF8">
        <w:rPr>
          <w:lang w:val="en-US"/>
        </w:rPr>
        <w:t xml:space="preserve"> faces</w:t>
      </w:r>
      <w:r w:rsidR="002A0CC8" w:rsidRPr="00C93CF8">
        <w:rPr>
          <w:lang w:val="en-US"/>
        </w:rPr>
        <w:t xml:space="preserve">—see footnotes </w:t>
      </w:r>
      <w:r w:rsidR="00670C05" w:rsidRPr="00C93CF8">
        <w:rPr>
          <w:lang w:val="en-US"/>
        </w:rPr>
        <w:t>1</w:t>
      </w:r>
      <w:r w:rsidR="002A0CC8" w:rsidRPr="00C93CF8">
        <w:rPr>
          <w:lang w:val="en-US"/>
        </w:rPr>
        <w:t xml:space="preserve"> and </w:t>
      </w:r>
      <w:r w:rsidR="00670C05" w:rsidRPr="00C93CF8">
        <w:rPr>
          <w:lang w:val="en-US"/>
        </w:rPr>
        <w:t>5</w:t>
      </w:r>
      <w:r w:rsidR="002A0CC8" w:rsidRPr="00C93CF8">
        <w:rPr>
          <w:lang w:val="en-US"/>
        </w:rPr>
        <w:t>)</w:t>
      </w:r>
      <w:r w:rsidR="00F65615" w:rsidRPr="00C93CF8">
        <w:rPr>
          <w:lang w:val="en-US"/>
        </w:rPr>
        <w:t xml:space="preserve">. </w:t>
      </w:r>
      <w:r w:rsidR="0089533C" w:rsidRPr="00C93CF8">
        <w:rPr>
          <w:lang w:val="en-US"/>
        </w:rPr>
        <w:t>W</w:t>
      </w:r>
      <w:r w:rsidR="000B454C" w:rsidRPr="00C93CF8">
        <w:rPr>
          <w:lang w:val="en-US"/>
        </w:rPr>
        <w:t xml:space="preserve">hat has not previously been noted is how </w:t>
      </w:r>
      <w:r w:rsidR="00F65615" w:rsidRPr="00C93CF8">
        <w:rPr>
          <w:lang w:val="en-US"/>
        </w:rPr>
        <w:t xml:space="preserve"> closely interconnected</w:t>
      </w:r>
      <w:r w:rsidR="000B454C" w:rsidRPr="00C93CF8">
        <w:rPr>
          <w:lang w:val="en-US"/>
        </w:rPr>
        <w:t xml:space="preserve"> these problems are or why they require simultaneous solutions</w:t>
      </w:r>
      <w:r w:rsidR="00F65615" w:rsidRPr="00C93CF8">
        <w:rPr>
          <w:lang w:val="en-US"/>
        </w:rPr>
        <w:t xml:space="preserve">. </w:t>
      </w:r>
      <w:r w:rsidR="00B27543" w:rsidRPr="00C93CF8">
        <w:rPr>
          <w:lang w:val="en-US"/>
        </w:rPr>
        <w:t>Together, they form</w:t>
      </w:r>
      <w:r w:rsidR="0089533C" w:rsidRPr="00C93CF8">
        <w:rPr>
          <w:lang w:val="en-US"/>
        </w:rPr>
        <w:t xml:space="preserve"> what we will call</w:t>
      </w:r>
      <w:r w:rsidR="00B27543" w:rsidRPr="00C93CF8">
        <w:rPr>
          <w:lang w:val="en-US"/>
        </w:rPr>
        <w:t xml:space="preserve"> </w:t>
      </w:r>
      <w:r w:rsidR="0089533C" w:rsidRPr="00C93CF8">
        <w:rPr>
          <w:lang w:val="en-US"/>
        </w:rPr>
        <w:t>“</w:t>
      </w:r>
      <w:r w:rsidR="00B27543" w:rsidRPr="00C93CF8">
        <w:rPr>
          <w:lang w:val="en-US"/>
        </w:rPr>
        <w:t>the Cycle of Kinds</w:t>
      </w:r>
      <w:r w:rsidR="0089533C" w:rsidRPr="00C93CF8">
        <w:rPr>
          <w:lang w:val="en-US"/>
        </w:rPr>
        <w:t>,</w:t>
      </w:r>
      <w:r w:rsidR="00FF37D1" w:rsidRPr="00C93CF8">
        <w:rPr>
          <w:lang w:val="en-US"/>
        </w:rPr>
        <w:t>”</w:t>
      </w:r>
      <w:r w:rsidR="00B27543" w:rsidRPr="00C93CF8">
        <w:rPr>
          <w:lang w:val="en-US"/>
        </w:rPr>
        <w:t xml:space="preserve"> depicted in Figure 1</w:t>
      </w:r>
      <w:r w:rsidR="0089533C" w:rsidRPr="00C93CF8">
        <w:rPr>
          <w:lang w:val="en-US"/>
        </w:rPr>
        <w:t>.</w:t>
      </w:r>
      <w:r w:rsidR="00B27543" w:rsidRPr="00C93CF8">
        <w:rPr>
          <w:lang w:val="en-US"/>
        </w:rPr>
        <w:t xml:space="preserve"> </w:t>
      </w:r>
      <w:r w:rsidR="009150D2" w:rsidRPr="00C93CF8">
        <w:rPr>
          <w:lang w:val="en-US"/>
        </w:rPr>
        <w:t xml:space="preserve">The </w:t>
      </w:r>
      <w:r w:rsidR="00C31223" w:rsidRPr="00C93CF8">
        <w:rPr>
          <w:lang w:val="en-US"/>
        </w:rPr>
        <w:t>O</w:t>
      </w:r>
      <w:r w:rsidR="009150D2" w:rsidRPr="00C93CF8">
        <w:rPr>
          <w:lang w:val="en-US"/>
        </w:rPr>
        <w:t xml:space="preserve">perationalization </w:t>
      </w:r>
      <w:r w:rsidR="00C31223" w:rsidRPr="00C93CF8">
        <w:rPr>
          <w:lang w:val="en-US"/>
        </w:rPr>
        <w:t>P</w:t>
      </w:r>
      <w:r w:rsidR="009150D2" w:rsidRPr="00C93CF8">
        <w:rPr>
          <w:lang w:val="en-US"/>
        </w:rPr>
        <w:t xml:space="preserve">roblem concerns </w:t>
      </w:r>
      <w:r w:rsidR="00CA4B92" w:rsidRPr="00C93CF8">
        <w:rPr>
          <w:lang w:val="en-US"/>
        </w:rPr>
        <w:t xml:space="preserve">a principled uncertainty </w:t>
      </w:r>
      <w:r w:rsidR="00755342" w:rsidRPr="00C93CF8">
        <w:rPr>
          <w:lang w:val="en-US"/>
        </w:rPr>
        <w:t xml:space="preserve">about </w:t>
      </w:r>
      <w:r w:rsidR="00CB1DD9" w:rsidRPr="00C93CF8">
        <w:rPr>
          <w:lang w:val="en-US"/>
        </w:rPr>
        <w:t>how specific experimental</w:t>
      </w:r>
      <w:r w:rsidR="009150D2" w:rsidRPr="00C93CF8">
        <w:rPr>
          <w:lang w:val="en-US"/>
        </w:rPr>
        <w:t xml:space="preserve"> tasks</w:t>
      </w:r>
      <w:r w:rsidR="00755342" w:rsidRPr="00C93CF8">
        <w:rPr>
          <w:lang w:val="en-US"/>
        </w:rPr>
        <w:t xml:space="preserve"> </w:t>
      </w:r>
      <w:r w:rsidR="00CB1DD9" w:rsidRPr="00C93CF8">
        <w:rPr>
          <w:lang w:val="en-US"/>
        </w:rPr>
        <w:t>correspond to</w:t>
      </w:r>
      <w:r w:rsidR="00755342" w:rsidRPr="00C93CF8">
        <w:rPr>
          <w:lang w:val="en-US"/>
        </w:rPr>
        <w:t xml:space="preserve"> the </w:t>
      </w:r>
      <w:r w:rsidR="00E92D1D" w:rsidRPr="00C93CF8">
        <w:rPr>
          <w:lang w:val="en-US"/>
        </w:rPr>
        <w:t xml:space="preserve">cognitive </w:t>
      </w:r>
      <w:r w:rsidR="00755342" w:rsidRPr="00C93CF8">
        <w:rPr>
          <w:lang w:val="en-US"/>
        </w:rPr>
        <w:t xml:space="preserve">phenomena </w:t>
      </w:r>
      <w:r w:rsidR="009348F8" w:rsidRPr="00C93CF8">
        <w:rPr>
          <w:lang w:val="en-US"/>
        </w:rPr>
        <w:t>they are used to study</w:t>
      </w:r>
      <w:r w:rsidR="00CA4B92" w:rsidRPr="00C93CF8">
        <w:rPr>
          <w:lang w:val="en-US"/>
        </w:rPr>
        <w:t xml:space="preserve">. </w:t>
      </w:r>
      <w:r w:rsidR="00755342" w:rsidRPr="00C93CF8">
        <w:rPr>
          <w:lang w:val="en-US"/>
        </w:rPr>
        <w:t>This uncertainty is frequently addressed by assessing whether the tasks engage the same</w:t>
      </w:r>
      <w:r w:rsidR="00CB1DD9" w:rsidRPr="00C93CF8">
        <w:rPr>
          <w:lang w:val="en-US"/>
        </w:rPr>
        <w:t xml:space="preserve"> or different</w:t>
      </w:r>
      <w:r w:rsidR="00755342" w:rsidRPr="00C93CF8">
        <w:rPr>
          <w:lang w:val="en-US"/>
        </w:rPr>
        <w:t xml:space="preserve"> neural mechanisms. </w:t>
      </w:r>
      <w:r w:rsidR="00CA4B92" w:rsidRPr="00C93CF8">
        <w:rPr>
          <w:lang w:val="en-US"/>
        </w:rPr>
        <w:t>However, we argue</w:t>
      </w:r>
      <w:r w:rsidR="00755342" w:rsidRPr="00C93CF8">
        <w:rPr>
          <w:lang w:val="en-US"/>
        </w:rPr>
        <w:t xml:space="preserve">, the mechanistic structure of the world </w:t>
      </w:r>
      <w:r w:rsidR="0026576D" w:rsidRPr="00C93CF8">
        <w:rPr>
          <w:lang w:val="en-US"/>
        </w:rPr>
        <w:t>is not simply perceived as such but requires theoretical reconstruction to be discovered.</w:t>
      </w:r>
      <w:r w:rsidR="00755342" w:rsidRPr="00C93CF8">
        <w:rPr>
          <w:lang w:val="en-US"/>
        </w:rPr>
        <w:t xml:space="preserve"> T</w:t>
      </w:r>
      <w:r w:rsidR="00ED5189" w:rsidRPr="00C93CF8">
        <w:rPr>
          <w:lang w:val="en-US"/>
        </w:rPr>
        <w:t xml:space="preserve">o identify </w:t>
      </w:r>
      <w:r w:rsidR="00755342" w:rsidRPr="00C93CF8">
        <w:rPr>
          <w:lang w:val="en-US"/>
        </w:rPr>
        <w:t>mechanisms as such</w:t>
      </w:r>
      <w:r w:rsidR="002A7077" w:rsidRPr="00C93CF8">
        <w:rPr>
          <w:lang w:val="en-US"/>
        </w:rPr>
        <w:t>,</w:t>
      </w:r>
      <w:r w:rsidR="00ED5189" w:rsidRPr="00C93CF8">
        <w:rPr>
          <w:lang w:val="en-US"/>
        </w:rPr>
        <w:t xml:space="preserve"> we need to abstract away from </w:t>
      </w:r>
      <w:r w:rsidR="006D0EBF" w:rsidRPr="00C93CF8">
        <w:rPr>
          <w:lang w:val="en-US"/>
        </w:rPr>
        <w:t xml:space="preserve">the </w:t>
      </w:r>
      <w:r w:rsidR="002A7077" w:rsidRPr="00C93CF8">
        <w:rPr>
          <w:lang w:val="en-US"/>
        </w:rPr>
        <w:t>buzzing b</w:t>
      </w:r>
      <w:r w:rsidR="006D0EBF" w:rsidRPr="00C93CF8">
        <w:rPr>
          <w:lang w:val="en-US"/>
        </w:rPr>
        <w:t>looming confusing</w:t>
      </w:r>
      <w:r w:rsidR="002A7077" w:rsidRPr="00C93CF8">
        <w:rPr>
          <w:lang w:val="en-US"/>
        </w:rPr>
        <w:t xml:space="preserve"> of causal connections</w:t>
      </w:r>
      <w:r w:rsidR="00755342" w:rsidRPr="00C93CF8">
        <w:rPr>
          <w:lang w:val="en-US"/>
        </w:rPr>
        <w:t xml:space="preserve"> (the </w:t>
      </w:r>
      <w:r w:rsidR="0058606B" w:rsidRPr="00C93CF8">
        <w:rPr>
          <w:lang w:val="en-US"/>
        </w:rPr>
        <w:t>A</w:t>
      </w:r>
      <w:r w:rsidR="00755342" w:rsidRPr="00C93CF8">
        <w:rPr>
          <w:lang w:val="en-US"/>
        </w:rPr>
        <w:t xml:space="preserve">bstraction </w:t>
      </w:r>
      <w:r w:rsidR="0058606B" w:rsidRPr="00C93CF8">
        <w:rPr>
          <w:lang w:val="en-US"/>
        </w:rPr>
        <w:t>P</w:t>
      </w:r>
      <w:r w:rsidR="00755342" w:rsidRPr="00C93CF8">
        <w:rPr>
          <w:lang w:val="en-US"/>
        </w:rPr>
        <w:t>roblem)</w:t>
      </w:r>
      <w:r w:rsidR="002A7077" w:rsidRPr="00C93CF8">
        <w:rPr>
          <w:lang w:val="en-US"/>
        </w:rPr>
        <w:t xml:space="preserve"> and distinguish constituents of mechanisms from, e.g. background conditions</w:t>
      </w:r>
      <w:r w:rsidR="00755342" w:rsidRPr="00C93CF8">
        <w:rPr>
          <w:lang w:val="en-US"/>
        </w:rPr>
        <w:t xml:space="preserve"> (the </w:t>
      </w:r>
      <w:r w:rsidR="00140907" w:rsidRPr="00C93CF8">
        <w:rPr>
          <w:lang w:val="en-US"/>
        </w:rPr>
        <w:t>B</w:t>
      </w:r>
      <w:r w:rsidR="00755342" w:rsidRPr="00C93CF8">
        <w:rPr>
          <w:lang w:val="en-US"/>
        </w:rPr>
        <w:t xml:space="preserve">oundary </w:t>
      </w:r>
      <w:r w:rsidR="00775037" w:rsidRPr="00C93CF8">
        <w:rPr>
          <w:lang w:val="en-US"/>
        </w:rPr>
        <w:t>Pr</w:t>
      </w:r>
      <w:r w:rsidR="00755342" w:rsidRPr="00C93CF8">
        <w:rPr>
          <w:lang w:val="en-US"/>
        </w:rPr>
        <w:t>oblem)</w:t>
      </w:r>
      <w:r w:rsidR="002A7077" w:rsidRPr="00C93CF8">
        <w:rPr>
          <w:lang w:val="en-US"/>
        </w:rPr>
        <w:t>. These problems ca</w:t>
      </w:r>
      <w:r w:rsidR="00755342" w:rsidRPr="00C93CF8">
        <w:rPr>
          <w:lang w:val="en-US"/>
        </w:rPr>
        <w:t>n</w:t>
      </w:r>
      <w:r w:rsidR="002A7077" w:rsidRPr="00C93CF8">
        <w:rPr>
          <w:lang w:val="en-US"/>
        </w:rPr>
        <w:t xml:space="preserve"> be </w:t>
      </w:r>
      <w:r w:rsidR="006D0EBF" w:rsidRPr="00C93CF8">
        <w:rPr>
          <w:lang w:val="en-US"/>
        </w:rPr>
        <w:t>re</w:t>
      </w:r>
      <w:r w:rsidR="002A7077" w:rsidRPr="00C93CF8">
        <w:rPr>
          <w:lang w:val="en-US"/>
        </w:rPr>
        <w:t>solved</w:t>
      </w:r>
      <w:r w:rsidR="006D0EBF" w:rsidRPr="00C93CF8">
        <w:rPr>
          <w:lang w:val="en-US"/>
        </w:rPr>
        <w:t>, we argue,</w:t>
      </w:r>
      <w:r w:rsidR="002A7077" w:rsidRPr="00C93CF8">
        <w:rPr>
          <w:lang w:val="en-US"/>
        </w:rPr>
        <w:t xml:space="preserve"> </w:t>
      </w:r>
      <w:r w:rsidR="00755342" w:rsidRPr="00C93CF8">
        <w:rPr>
          <w:lang w:val="en-US"/>
        </w:rPr>
        <w:t>only</w:t>
      </w:r>
      <w:r w:rsidR="002A7077" w:rsidRPr="00C93CF8">
        <w:rPr>
          <w:lang w:val="en-US"/>
        </w:rPr>
        <w:t xml:space="preserve"> </w:t>
      </w:r>
      <w:r w:rsidR="00C61CFB" w:rsidRPr="00C93CF8">
        <w:rPr>
          <w:lang w:val="en-US"/>
        </w:rPr>
        <w:t xml:space="preserve">by </w:t>
      </w:r>
      <w:r w:rsidR="002A7077" w:rsidRPr="00C93CF8">
        <w:rPr>
          <w:lang w:val="en-US"/>
        </w:rPr>
        <w:t>having r</w:t>
      </w:r>
      <w:r w:rsidR="006D0EBF" w:rsidRPr="00C93CF8">
        <w:rPr>
          <w:lang w:val="en-US"/>
        </w:rPr>
        <w:t>e</w:t>
      </w:r>
      <w:r w:rsidR="002A7077" w:rsidRPr="00C93CF8">
        <w:rPr>
          <w:lang w:val="en-US"/>
        </w:rPr>
        <w:t xml:space="preserve">course to </w:t>
      </w:r>
      <w:r w:rsidR="00755342" w:rsidRPr="00C93CF8">
        <w:rPr>
          <w:lang w:val="en-US"/>
        </w:rPr>
        <w:t>a prior under</w:t>
      </w:r>
      <w:r w:rsidR="008902E0" w:rsidRPr="00C93CF8">
        <w:rPr>
          <w:lang w:val="en-US"/>
        </w:rPr>
        <w:t>st</w:t>
      </w:r>
      <w:r w:rsidR="00755342" w:rsidRPr="00C93CF8">
        <w:rPr>
          <w:lang w:val="en-US"/>
        </w:rPr>
        <w:t>anding of what the relevant capacities are and</w:t>
      </w:r>
      <w:r w:rsidR="006C16A5" w:rsidRPr="00C93CF8">
        <w:rPr>
          <w:lang w:val="en-US"/>
        </w:rPr>
        <w:t xml:space="preserve"> of</w:t>
      </w:r>
      <w:r w:rsidR="00755342" w:rsidRPr="00C93CF8">
        <w:rPr>
          <w:lang w:val="en-US"/>
        </w:rPr>
        <w:t xml:space="preserve"> how they are elicited in cognitive tasks. Thus</w:t>
      </w:r>
      <w:r w:rsidR="00006E82" w:rsidRPr="00C93CF8">
        <w:rPr>
          <w:lang w:val="en-US"/>
        </w:rPr>
        <w:t>,</w:t>
      </w:r>
      <w:r w:rsidR="00755342" w:rsidRPr="00C93CF8">
        <w:rPr>
          <w:lang w:val="en-US"/>
        </w:rPr>
        <w:t xml:space="preserve"> we arrive</w:t>
      </w:r>
      <w:r w:rsidR="006D0EBF" w:rsidRPr="00C93CF8">
        <w:rPr>
          <w:lang w:val="en-US"/>
        </w:rPr>
        <w:t xml:space="preserve"> back at the </w:t>
      </w:r>
      <w:r w:rsidR="002517AF" w:rsidRPr="00C93CF8">
        <w:rPr>
          <w:lang w:val="en-US"/>
        </w:rPr>
        <w:t>O</w:t>
      </w:r>
      <w:r w:rsidR="006D0EBF" w:rsidRPr="00C93CF8">
        <w:rPr>
          <w:lang w:val="en-US"/>
        </w:rPr>
        <w:t xml:space="preserve">perationalization </w:t>
      </w:r>
      <w:r w:rsidR="002517AF" w:rsidRPr="00C93CF8">
        <w:rPr>
          <w:lang w:val="en-US"/>
        </w:rPr>
        <w:t>P</w:t>
      </w:r>
      <w:r w:rsidR="006D0EBF" w:rsidRPr="00C93CF8">
        <w:rPr>
          <w:lang w:val="en-US"/>
        </w:rPr>
        <w:t>roblem</w:t>
      </w:r>
      <w:r w:rsidR="00870616" w:rsidRPr="00C93CF8">
        <w:rPr>
          <w:lang w:val="en-US"/>
        </w:rPr>
        <w:t xml:space="preserve"> (</w:t>
      </w:r>
      <w:r w:rsidR="006158F3" w:rsidRPr="00C93CF8">
        <w:rPr>
          <w:lang w:val="en-US"/>
        </w:rPr>
        <w:t>F</w:t>
      </w:r>
      <w:r w:rsidR="00870616" w:rsidRPr="00C93CF8">
        <w:rPr>
          <w:lang w:val="en-US"/>
        </w:rPr>
        <w:t>igure 1)</w:t>
      </w:r>
      <w:r w:rsidR="006D0EBF" w:rsidRPr="00C93CF8">
        <w:rPr>
          <w:lang w:val="en-US"/>
        </w:rPr>
        <w:t xml:space="preserve">. </w:t>
      </w:r>
      <w:r w:rsidR="001D1E1A" w:rsidRPr="00C93CF8">
        <w:rPr>
          <w:lang w:val="en-US"/>
        </w:rPr>
        <w:t xml:space="preserve">In Section 5, we argue this circularity is neither unique to cognitive </w:t>
      </w:r>
      <w:r w:rsidR="000134BB" w:rsidRPr="00C93CF8">
        <w:rPr>
          <w:lang w:val="en-US"/>
        </w:rPr>
        <w:t>(neuro)</w:t>
      </w:r>
      <w:r w:rsidR="001D1E1A" w:rsidRPr="00C93CF8">
        <w:rPr>
          <w:lang w:val="en-US"/>
        </w:rPr>
        <w:t xml:space="preserve">science nor especially deadly </w:t>
      </w:r>
      <w:r w:rsidR="001D1E1A" w:rsidRPr="00C93CF8">
        <w:rPr>
          <w:lang w:val="en-US"/>
        </w:rPr>
        <w:fldChar w:fldCharType="begin" w:fldLock="1"/>
      </w:r>
      <w:r w:rsidR="00B11607" w:rsidRPr="00C93CF8">
        <w:rPr>
          <w:lang w:val="en-US"/>
        </w:rPr>
        <w:instrText>ADDIN CSL_CITATION { "citationItems" : [ { "id" : "ITEM-1", "itemData" : { "author" : [ { "dropping-particle" : "", "family" : "Chang", "given" : "H.", "non-dropping-particle" : "", "parse-names" : false, "suffix" : "" } ], "id" : "ITEM-1", "issued" : { "date-parts" : [ [ "2004" ] ] }, "publisher" : "Oxford University Press", "publisher-place" : "New York", "title" : "Inventing Temperature: Measurement and Scientific Progress", "type" : "book" }, "uris" : [ "http://www.mendeley.com/documents/?uuid=a0a4a76d-e4ac-435d-9c27-13c5e66156c2" ] } ], "mendeley" : { "formattedCitation" : "(Chang 2004)", "plainTextFormattedCitation" : "(Chang 2004)", "previouslyFormattedCitation" : "(Chang 2004)" }, "properties" : { "noteIndex" : 0 }, "schema" : "https://github.com/citation-style-language/schema/raw/master/csl-citation.json" }</w:instrText>
      </w:r>
      <w:r w:rsidR="001D1E1A" w:rsidRPr="00C93CF8">
        <w:rPr>
          <w:lang w:val="en-US"/>
        </w:rPr>
        <w:fldChar w:fldCharType="separate"/>
      </w:r>
      <w:r w:rsidR="00DE426A" w:rsidRPr="00C93CF8">
        <w:rPr>
          <w:noProof/>
          <w:lang w:val="en-US"/>
        </w:rPr>
        <w:t>(Chang 2004)</w:t>
      </w:r>
      <w:r w:rsidR="001D1E1A" w:rsidRPr="00C93CF8">
        <w:rPr>
          <w:lang w:val="en-US"/>
        </w:rPr>
        <w:fldChar w:fldCharType="end"/>
      </w:r>
      <w:r w:rsidR="001D1E1A" w:rsidRPr="00C93CF8">
        <w:rPr>
          <w:lang w:val="en-US"/>
        </w:rPr>
        <w:t xml:space="preserve">; instead, we should expect progress at this key interface to be incremental, iterative, and ultimately assessed globally for a system of interrelated concepts.  </w:t>
      </w:r>
    </w:p>
    <w:p w14:paraId="1D159F1C" w14:textId="2BBBB840" w:rsidR="00A83042" w:rsidRPr="00C93CF8" w:rsidRDefault="00B62B74" w:rsidP="001D6006">
      <w:pPr>
        <w:spacing w:line="480" w:lineRule="auto"/>
        <w:ind w:firstLine="720"/>
        <w:jc w:val="center"/>
        <w:rPr>
          <w:lang w:val="en-US"/>
        </w:rPr>
      </w:pPr>
      <w:r w:rsidRPr="00C93CF8">
        <w:rPr>
          <w:noProof/>
          <w:lang w:val="en-US"/>
        </w:rPr>
        <w:drawing>
          <wp:inline distT="0" distB="0" distL="0" distR="0" wp14:anchorId="0899D696" wp14:editId="28399BA6">
            <wp:extent cx="5240866" cy="2205275"/>
            <wp:effectExtent l="0" t="0" r="4445" b="508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8">
                      <a:extLst>
                        <a:ext uri="{28A0092B-C50C-407E-A947-70E740481C1C}">
                          <a14:useLocalDpi xmlns:a14="http://schemas.microsoft.com/office/drawing/2010/main" val="0"/>
                        </a:ext>
                      </a:extLst>
                    </a:blip>
                    <a:stretch>
                      <a:fillRect/>
                    </a:stretch>
                  </pic:blipFill>
                  <pic:spPr>
                    <a:xfrm>
                      <a:off x="0" y="0"/>
                      <a:ext cx="5240866" cy="2205275"/>
                    </a:xfrm>
                    <a:prstGeom prst="rect">
                      <a:avLst/>
                    </a:prstGeom>
                  </pic:spPr>
                </pic:pic>
              </a:graphicData>
            </a:graphic>
          </wp:inline>
        </w:drawing>
      </w:r>
    </w:p>
    <w:p w14:paraId="3977199D" w14:textId="44821E13" w:rsidR="00870616" w:rsidRPr="00C93CF8" w:rsidRDefault="00870616" w:rsidP="001928E6">
      <w:pPr>
        <w:spacing w:line="480" w:lineRule="auto"/>
        <w:rPr>
          <w:lang w:val="en-US"/>
        </w:rPr>
      </w:pPr>
    </w:p>
    <w:p w14:paraId="0D80B642" w14:textId="7C94B535" w:rsidR="00870616" w:rsidRPr="00C93CF8" w:rsidRDefault="00870616" w:rsidP="001928E6">
      <w:pPr>
        <w:spacing w:line="480" w:lineRule="auto"/>
        <w:rPr>
          <w:i/>
          <w:iCs/>
          <w:lang w:val="en-US"/>
        </w:rPr>
      </w:pPr>
      <w:r w:rsidRPr="00C93CF8">
        <w:rPr>
          <w:i/>
          <w:iCs/>
          <w:lang w:val="en-US"/>
        </w:rPr>
        <w:lastRenderedPageBreak/>
        <w:t xml:space="preserve">Figure 1. </w:t>
      </w:r>
      <w:r w:rsidR="00B27543" w:rsidRPr="00C93CF8">
        <w:rPr>
          <w:i/>
          <w:iCs/>
          <w:lang w:val="en-US"/>
        </w:rPr>
        <w:t>The Cycle of Kinds: An o</w:t>
      </w:r>
      <w:r w:rsidRPr="00C93CF8">
        <w:rPr>
          <w:i/>
          <w:iCs/>
          <w:lang w:val="en-US"/>
        </w:rPr>
        <w:t xml:space="preserve">verview of the three problems and their interrelation for the </w:t>
      </w:r>
      <w:r w:rsidR="00B27543" w:rsidRPr="00C93CF8">
        <w:rPr>
          <w:i/>
          <w:iCs/>
          <w:lang w:val="en-US"/>
        </w:rPr>
        <w:t xml:space="preserve">internalist, mechanistic </w:t>
      </w:r>
      <w:r w:rsidRPr="00C93CF8">
        <w:rPr>
          <w:i/>
          <w:iCs/>
          <w:lang w:val="en-US"/>
        </w:rPr>
        <w:t>anchoring approach to cognitive ontology.</w:t>
      </w:r>
    </w:p>
    <w:p w14:paraId="69914D03" w14:textId="660ED5CB" w:rsidR="000B7595" w:rsidRPr="00C93CF8" w:rsidRDefault="000B7595" w:rsidP="001928E6">
      <w:pPr>
        <w:spacing w:line="480" w:lineRule="auto"/>
        <w:jc w:val="both"/>
        <w:rPr>
          <w:lang w:val="en-US"/>
        </w:rPr>
      </w:pPr>
    </w:p>
    <w:p w14:paraId="21F43DCF" w14:textId="61DB3234" w:rsidR="00F97BB1" w:rsidRPr="00C93CF8" w:rsidRDefault="00E77E4C" w:rsidP="001928E6">
      <w:pPr>
        <w:pStyle w:val="Lijstalinea"/>
        <w:numPr>
          <w:ilvl w:val="0"/>
          <w:numId w:val="1"/>
        </w:numPr>
        <w:spacing w:line="480" w:lineRule="auto"/>
        <w:jc w:val="both"/>
        <w:rPr>
          <w:rFonts w:ascii="Times New Roman" w:eastAsia="Times New Roman" w:hAnsi="Times New Roman" w:cs="Times New Roman"/>
          <w:b/>
          <w:bCs/>
          <w:lang w:val="en-US"/>
        </w:rPr>
      </w:pPr>
      <w:r w:rsidRPr="00C93CF8">
        <w:rPr>
          <w:rFonts w:ascii="Times New Roman" w:eastAsia="Times New Roman" w:hAnsi="Times New Roman" w:cs="Times New Roman"/>
          <w:b/>
          <w:bCs/>
          <w:lang w:val="en-US"/>
        </w:rPr>
        <w:t xml:space="preserve">The </w:t>
      </w:r>
      <w:r w:rsidR="00F97BB1" w:rsidRPr="00C93CF8">
        <w:rPr>
          <w:rFonts w:ascii="Times New Roman" w:eastAsia="Times New Roman" w:hAnsi="Times New Roman" w:cs="Times New Roman"/>
          <w:b/>
          <w:bCs/>
          <w:lang w:val="en-US"/>
        </w:rPr>
        <w:t xml:space="preserve">Operationalization </w:t>
      </w:r>
      <w:r w:rsidRPr="00C93CF8">
        <w:rPr>
          <w:rFonts w:ascii="Times New Roman" w:eastAsia="Times New Roman" w:hAnsi="Times New Roman" w:cs="Times New Roman"/>
          <w:b/>
          <w:bCs/>
          <w:lang w:val="en-US"/>
        </w:rPr>
        <w:t>P</w:t>
      </w:r>
      <w:r w:rsidR="00F97BB1" w:rsidRPr="00C93CF8">
        <w:rPr>
          <w:rFonts w:ascii="Times New Roman" w:eastAsia="Times New Roman" w:hAnsi="Times New Roman" w:cs="Times New Roman"/>
          <w:b/>
          <w:bCs/>
          <w:lang w:val="en-US"/>
        </w:rPr>
        <w:t>roblem</w:t>
      </w:r>
    </w:p>
    <w:p w14:paraId="76EBB5F5" w14:textId="6B105D97" w:rsidR="00BD1EE4" w:rsidRPr="00C93CF8" w:rsidRDefault="0086042E" w:rsidP="001928E6">
      <w:pPr>
        <w:spacing w:line="480" w:lineRule="auto"/>
        <w:jc w:val="both"/>
        <w:rPr>
          <w:lang w:val="en-US"/>
        </w:rPr>
      </w:pPr>
      <w:r w:rsidRPr="00C93CF8">
        <w:rPr>
          <w:lang w:val="en-US"/>
        </w:rPr>
        <w:t>The Operationalization Problem is the problem of justifying the indicative relationship between a behavioral task and a cognitive capacity, of justifying the claim that one or more tasks measure</w:t>
      </w:r>
      <w:r w:rsidR="00CA3FF5" w:rsidRPr="00C93CF8">
        <w:rPr>
          <w:lang w:val="en-US"/>
        </w:rPr>
        <w:t>(</w:t>
      </w:r>
      <w:r w:rsidRPr="00C93CF8">
        <w:rPr>
          <w:lang w:val="en-US"/>
        </w:rPr>
        <w:t>s</w:t>
      </w:r>
      <w:r w:rsidR="00CA3FF5" w:rsidRPr="00C93CF8">
        <w:rPr>
          <w:lang w:val="en-US"/>
        </w:rPr>
        <w:t>)</w:t>
      </w:r>
      <w:r w:rsidRPr="00C93CF8">
        <w:rPr>
          <w:lang w:val="en-US"/>
        </w:rPr>
        <w:t xml:space="preserve"> the capacity </w:t>
      </w:r>
      <w:r w:rsidR="00CA3FF5" w:rsidRPr="00C93CF8">
        <w:rPr>
          <w:lang w:val="en-US"/>
        </w:rPr>
        <w:t xml:space="preserve">it/they aim(s) to measure. </w:t>
      </w:r>
      <w:r w:rsidR="00426D64" w:rsidRPr="00C93CF8">
        <w:rPr>
          <w:lang w:val="en-US"/>
        </w:rPr>
        <w:t xml:space="preserve">In psychology, this question has been addressed before through the concept of “construct validity” </w:t>
      </w:r>
      <w:r w:rsidR="00426D64" w:rsidRPr="00C93CF8">
        <w:rPr>
          <w:lang w:val="en-US"/>
        </w:rPr>
        <w:fldChar w:fldCharType="begin" w:fldLock="1"/>
      </w:r>
      <w:r w:rsidR="00B11607" w:rsidRPr="00C93CF8">
        <w:rPr>
          <w:lang w:val="en-US"/>
        </w:rPr>
        <w:instrText>ADDIN CSL_CITATION { "citationItems" : [ { "id" : "ITEM-1", "itemData" : { "abstract" : "\"Construct validation was introduced in order to specify types of research required in developing tests for which the conventional views on validation are inappropriate. Personality tests, and some tests of ability, are interpreted in terms of attributes for which there is no adequate criterion. This paper indicates what sorts of evidence can substantiate such an interpretation, and how such evidence is to be interpreted.\" 60 references. (PsycINFO Database Record (c) 2006 APA, all rights reserved). \u00a9 1955 American Psychological Association.", "author" : [ { "dropping-particle" : "", "family" : "Cronbach", "given" : "Lee J.", "non-dropping-particle" : "", "parse-names" : false, "suffix" : "" }, { "dropping-particle" : "", "family" : "Meehl", "given" : "Paul E.", "non-dropping-particle" : "", "parse-names" : false, "suffix" : "" } ], "container-title" : "Psychological Bulletin", "id" : "ITEM-1", "issue" : "4", "issued" : { "date-parts" : [ [ "1955" ] ] }, "page" : "281-302", "title" : "Construct validity in psychological tests", "type" : "article-journal", "volume" : "52" }, "prefix" : "see", "uris" : [ "http://www.mendeley.com/documents/?uuid=ea11bf74-c6a9-45c8-b822-3427f2f5fd82" ] } ], "mendeley" : { "formattedCitation" : "(see Cronbach and Meehl 1955)", "plainTextFormattedCitation" : "(see Cronbach and Meehl 1955)", "previouslyFormattedCitation" : "(see Cronbach and Meehl 1955)" }, "properties" : { "noteIndex" : 0 }, "schema" : "https://github.com/citation-style-language/schema/raw/master/csl-citation.json" }</w:instrText>
      </w:r>
      <w:r w:rsidR="00426D64" w:rsidRPr="00C93CF8">
        <w:rPr>
          <w:lang w:val="en-US"/>
        </w:rPr>
        <w:fldChar w:fldCharType="separate"/>
      </w:r>
      <w:r w:rsidR="00426D64" w:rsidRPr="00C93CF8">
        <w:rPr>
          <w:noProof/>
          <w:lang w:val="en-US"/>
        </w:rPr>
        <w:t>(see Cronbach and Meehl 1955)</w:t>
      </w:r>
      <w:r w:rsidR="00426D64" w:rsidRPr="00C93CF8">
        <w:rPr>
          <w:lang w:val="en-US"/>
        </w:rPr>
        <w:fldChar w:fldCharType="end"/>
      </w:r>
      <w:r w:rsidR="00CA3FF5" w:rsidRPr="00C93CF8">
        <w:rPr>
          <w:lang w:val="en-US"/>
        </w:rPr>
        <w:t xml:space="preserve">, but </w:t>
      </w:r>
      <w:r w:rsidR="00426D64" w:rsidRPr="00C93CF8">
        <w:rPr>
          <w:lang w:val="en-US"/>
        </w:rPr>
        <w:t xml:space="preserve">the success of this strategy has been debated. However, this discussion has been conducted primarily within psychology and is hence beyond the scope of this paper </w:t>
      </w:r>
      <w:r w:rsidR="00426D64" w:rsidRPr="00C93CF8">
        <w:rPr>
          <w:lang w:val="en-US"/>
        </w:rPr>
        <w:fldChar w:fldCharType="begin" w:fldLock="1"/>
      </w:r>
      <w:r w:rsidR="00B11607" w:rsidRPr="00C93CF8">
        <w:rPr>
          <w:lang w:val="en-US"/>
        </w:rPr>
        <w:instrText>ADDIN CSL_CITATION { "citationItems" : [ { "id" : "ITEM-1", "itemData" : { "author" : [ { "dropping-particle" : "", "family" : "Borsboom", "given" : "D.", "non-dropping-particle" : "", "parse-names" : false, "suffix" : "" }, { "dropping-particle" : "", "family" : "Cramer", "given" : "A.O.J.", "non-dropping-particle" : "", "parse-names" : false, "suffix" : "" }, { "dropping-particle" : "", "family" : "Kievit", "given" : "R.A.", "non-dropping-particle" : "", "parse-names" : false, "suffix" : "" }, { "dropping-particle" : "", "family" : "Zand Scholten", "given" : "A.", "non-dropping-particle" : "", "parse-names" : false, "suffix" : "" }, { "dropping-particle" : "", "family" : "Franic", "given" : "S.", "non-dropping-particle" : "", "parse-names" : false, "suffix" : "" } ], "container-title" : "The Concept of Validity", "id" : "ITEM-1", "issued" : { "date-parts" : [ [ "2009" ] ] }, "page" : "135-170", "title" : "The end of construct validity", "type" : "chapter" }, "uris" : [ "http://www.mendeley.com/documents/?uuid=1c0d70ff-b804-4376-a511-3754c6771efc" ] } ], "mendeley" : { "formattedCitation" : "(Borsboom et al. 2009)", "plainTextFormattedCitation" : "(Borsboom et al. 2009)", "previouslyFormattedCitation" : "(Borsboom et al. 2009)" }, "properties" : { "noteIndex" : 0 }, "schema" : "https://github.com/citation-style-language/schema/raw/master/csl-citation.json" }</w:instrText>
      </w:r>
      <w:r w:rsidR="00426D64" w:rsidRPr="00C93CF8">
        <w:rPr>
          <w:lang w:val="en-US"/>
        </w:rPr>
        <w:fldChar w:fldCharType="separate"/>
      </w:r>
      <w:r w:rsidR="00426D64" w:rsidRPr="00C93CF8">
        <w:rPr>
          <w:noProof/>
          <w:lang w:val="en-US"/>
        </w:rPr>
        <w:t>(Borsboom et al. 2009)</w:t>
      </w:r>
      <w:r w:rsidR="00426D64" w:rsidRPr="00C93CF8">
        <w:rPr>
          <w:lang w:val="en-US"/>
        </w:rPr>
        <w:fldChar w:fldCharType="end"/>
      </w:r>
      <w:r w:rsidR="00426D64" w:rsidRPr="00C93CF8">
        <w:rPr>
          <w:lang w:val="en-US"/>
        </w:rPr>
        <w:t>. In philosophy</w:t>
      </w:r>
      <w:r w:rsidR="000B454C" w:rsidRPr="00C93CF8">
        <w:rPr>
          <w:lang w:val="en-US"/>
        </w:rPr>
        <w:t>,</w:t>
      </w:r>
      <w:r w:rsidR="00426D64" w:rsidRPr="00C93CF8">
        <w:rPr>
          <w:lang w:val="en-US"/>
        </w:rPr>
        <w:t xml:space="preserve"> on the other hand, the</w:t>
      </w:r>
      <w:r w:rsidR="000148E5" w:rsidRPr="00C93CF8">
        <w:rPr>
          <w:lang w:val="en-US"/>
        </w:rPr>
        <w:t xml:space="preserve"> question</w:t>
      </w:r>
      <w:r w:rsidR="00426D64" w:rsidRPr="00C93CF8">
        <w:rPr>
          <w:lang w:val="en-US"/>
        </w:rPr>
        <w:t xml:space="preserve"> has received widespread attention in </w:t>
      </w:r>
      <w:r w:rsidR="000B454C" w:rsidRPr="00C93CF8">
        <w:rPr>
          <w:lang w:val="en-US"/>
        </w:rPr>
        <w:t xml:space="preserve">recent </w:t>
      </w:r>
      <w:r w:rsidR="00426D64" w:rsidRPr="00C93CF8">
        <w:rPr>
          <w:lang w:val="en-US"/>
        </w:rPr>
        <w:t>years</w:t>
      </w:r>
      <w:r w:rsidR="009F3487" w:rsidRPr="00C93CF8">
        <w:rPr>
          <w:lang w:val="en-US"/>
        </w:rPr>
        <w:t xml:space="preserve"> </w:t>
      </w:r>
      <w:r w:rsidR="00B11607" w:rsidRPr="00C93CF8">
        <w:rPr>
          <w:lang w:val="en-US"/>
        </w:rPr>
        <w:fldChar w:fldCharType="begin" w:fldLock="1"/>
      </w:r>
      <w:r w:rsidR="00B11607" w:rsidRPr="00C93CF8">
        <w:rPr>
          <w:lang w:val="en-US"/>
        </w:rPr>
        <w:instrText>ADDIN CSL_CITATION { "citationItems" : [ { "id" : "ITEM-1", "itemData" : { "DOI" : "10.1007/s13194-020-0279-z", "ISSN" : "1879-4912", "abstract" : "In this paper, I investigate how researchers evaluate their characterizations of scientific phenomena. Characterizing phenomena is an important \u2013 albeit often overlooked \u2013 aspect of scientific research, as phenomena are targets of explanation and theorization. As a result, there is a lacuna in the literature regarding how researchers determine whether their characterization of a target phenomenon is appropriate for their aims. This issue has become apparent for accounts of scientific explanation that take phenomena to be explananda. In particular, philosophers who endorse mechanistic explanation suggest that the discovery of the mechanisms that explain a phenomenon can lead to its recharacterization. However, they fail to make clear how these explanations provide warrant for recharacterizing their explananda phenomena. Drawing from cases of neurobiological research on potentiation phenomena, I argue that attempting to explain a phenomenon may provide reason to suspend judgment about its characterization, but this cannot provide warrant to recharacterize it if researchers cannot infer a phenomenon\u2019s characteristics from this explanation. To explicate this, I go beyond explanation \u2013 mechanistic or otherwise \u2013 to analyze why and how researchers change their epistemic commitments in light of new evidence.", "author" : [ { "dropping-particle" : "", "family" : "Cola\u00e7o", "given" : "David", "non-dropping-particle" : "", "parse-names" : false, "suffix" : "" } ], "container-title" : "European Journal for Philosophy of Science", "id" : "ITEM-1", "issue" : "2", "issued" : { "date-parts" : [ [ "2020" ] ] }, "title" : "Recharacterizing scientific phenomena", "type" : "article-journal", "volume" : "10" }, "uris" : [ "http://www.mendeley.com/documents/?uuid=88a8b039-a3d6-4a0b-8ffa-6a6bd1645add" ] }, { "id" : "ITEM-2", "itemData" : { "DOI" : "10.1016/j.shpsa.2018.04.003", "ISSN" : "18792510", "PMID" : "30497586", "abstract" : "In this paper, I investigate the nature of empirical findings that provide evidence for the characterization of a scientific phenomenon, and the defeasible nature of this evidence. To do so, I explore an exemplary instance of the rejection of a characterization of a scientific phenomenon: memory transfer. I examine the reason why the characterization of memory transfer was rejected, and analyze how this rejection tied to researchers\u2019 failures to resolve experimental issues relating to replication and confounds. I criticize the presentation of the case by Harry Collins and Trevor Pinch, who claim that no sufficient reason was provided to abandon research on memory transfer. I argue that skeptics about memory transfer adopted what I call a defeater strategy, in which researchers exploit the defeasibility of the evidence for a characterization of a phenomenon.", "author" : [ { "dropping-particle" : "", "family" : "Cola\u00e7o", "given" : "David", "non-dropping-particle" : "", "parse-names" : false, "suffix" : "" } ], "container-title" : "Studies in History and Philosophy of Science Part A", "id" : "ITEM-2", "issued" : { "date-parts" : [ [ "2018" ] ] }, "page" : "32-40", "title" : "Rip it up and start again: The rejection of a characterization of a phenomenon", "type" : "article-journal", "volume" : "72" }, "uris" : [ "http://www.mendeley.com/documents/?uuid=5b026c47-609e-4074-b1f8-7d7e582fc944" ] }, { "id" : "ITEM-3", "itemData" : { "DOI" : "10.1002/jhbs.20079", "ISBN" : "0022-5061 (Print)\\r0022-5061 (Linking)", "ISSN" : "00225061", "PMID" : "15812819", "abstract" : "I offer an analysis of operationism in psychology, which is rooted in an historical study of the investigative practices of two of its early proponents (S. S. Stevens and E. C. Tolman). According to this analysis, early psychological operationists emphasized the importance of experimental operations and called for scientists to specify what kinds of operations were to count as empirical indicators for the referents of their concepts. While such specifications were referred to as \"definitions,\" I show that such definitions were not taken to constitute a priori knowledge or be analytically true. Rather, they served the pragmatic function of enabling scientists to do research on a purported phenomenon. I argue that historical and philosophical discussions of problems with operationism have conflated it, both conceptually and historically, with positivism, and I raise the question of what are the \"real\" issues behind the debate about operationism. (PsycINFO Database Record (c) 2012 APA, all rights reserved). (journal abstract)", "author" : [ { "dropping-particle" : "", "family" : "Feest", "given" : "Uljana", "non-dropping-particle" : "", "parse-names" : false, "suffix" : "" } ], "container-title" : "Journal of the History of the Behavioral Sciences", "id" : "ITEM-3", "issue" : "2", "issued" : { "date-parts" : [ [ "2005" ] ] }, "page" : "131-149", "publisher" : "Wiley Subscription Services, Inc., A Wiley Company", "title" : "Operationism in psychology: WHAT the debate is about, what the debate should be about", "type" : "article", "volume" : "41" }, "uris" : [ "http://www.mendeley.com/documents/?uuid=2a1e9891-6efe-3dda-be44-e8f7f5545160" ] }, { "id" : "ITEM-4", "itemData" : { "DOI" : "10.4245/sponge.v4i1.11938", "ISSN" : "1913-0465", "abstract" : "This paper asks (a) how new scientific objects of research are conceptualized at a point in time when little is known about them, and (b) how those conceptualizations, in turn, figure in the process of investigating the phenomena in question. Contrasting my approach with existing notions of concepts and situating it in relation to existing discussions about the epistemology of experimentation, I propose to think of concepts as research tools. I elaborate on the conception of a tool that informs my account. Narrowing my focus to phenomena in cognitive neuropsychology, I then illustrate my thesis with the example of the concept of implicit memory. This account is based on an original reconstruction of the nature and function of operationism in psychology.", "author" : [ { "dropping-particle" : "", "family" : "Feest", "given" : "Uljana", "non-dropping-particle" : "", "parse-names" : false, "suffix" : "" } ], "container-title" : "Spontaneous Generations: A Journal for the History and Philosophy of Science", "id" : "ITEM-4", "issue" : "1", "issued" : { "date-parts" : [ [ "2010" ] ] }, "title" : "Concepts as Tools in the Experimental Generation of Knowledge in Cognitive Neuropsychology", "type" : "article-journal", "volume" : "4" }, "uris" : [ "http://www.mendeley.com/documents/?uuid=c9e9d2b5-25ab-4231-8c2a-cd56dfe99d96" ] }, { "id" : "ITEM-5", "itemData" : { "DOI" : "10.1007/s11229-009-9616-7", "ISSN" : "00397857", "abstract" : "The last two decades have seen a rising interest in (a) the notion of a scientific phenomenon as distinct from theories and data, and (b) the intricacies of experimentally producing and stabilizing phenomena. This paper develops an analysis of the stabilization of phenomena that integrates two aspects that have largely been treated separately in the literature: one concerns the skills required for empirical work; the other concerns the strategies by which claims about phenomena are validated. I argue that in order to make sense of the process of stabilization, we need to distinguish between two types of phenomena: phenomena as patterns in the data (\"surface regularities\") and phenomena as underlying (or \"hidden\") regularities. I show that the epistemic relationships that data bear to each of these types of phenomena are different: Data patterns are instantiated by individual data, whereas underlying regularities are indicated by individual data, insofar as they instantiate a data pattern. Drawing on an example from memory research, I argue that neither of these two kinds of phenomenon can be stabilized in isolation. I conclude that what is stabilized when phenomena are stabilized is the fit between surface regularities and hidden regularities. \u00a9 2009 Springer Science+Business Media B.V.", "author" : [ { "dropping-particle" : "", "family" : "Feest", "given" : "Uljana", "non-dropping-particle" : "", "parse-names" : false, "suffix" : "" } ], "container-title" : "Synthese", "id" : "ITEM-5", "issue" : "1", "issued" : { "date-parts" : [ [ "2011" ] ] }, "page" : "57-71", "title" : "What exactly is stabilized when phenomena are stabilized?", "type" : "article-journal", "volume" : "182" }, "uris" : [ "http://www.mendeley.com/documents/?uuid=4518906e-6599-4239-97f3-7c668836ebee" ] }, { "id" : "ITEM-6", "itemData" : { "DOI" : "10.1086/694155", "ISSN" : "00318248", "abstract" : "It is commonly held that research efforts in the cognitive and behavioral sciences are mainly directed toward providing explanations and that phenomena figure into scientific practice qua explananda. I contend that these assumptions convey a skewed picture of the research practices in question and of the role played by phenomena. I argue that experimental research often aims at exploring and describing \u201cobjects of research\u201d and that phenomena can figure as components of, and as evidence for, such objects. I situate my analysis within the existing literature and illustrate it with examples from memory research.", "author" : [ { "dropping-particle" : "", "family" : "Feest", "given" : "Uljana", "non-dropping-particle" : "", "parse-names" : false, "suffix" : "" } ], "container-title" : "Philosophy of Science", "id" : "ITEM-6", "issue" : "5", "issued" : { "date-parts" : [ [ "2017" ] ] }, "page" : "1165-1176", "title" : "Phenomena and objects of research in the cognitive and behavioral sciences", "type" : "article-journal", "volume" : "84" }, "uris" : [ "http://www.mendeley.com/documents/?uuid=e4616f0c-1807-4f4e-9e8a-8066c510b0cb" ] }, { "id" : "ITEM-7", "itemData" : { "DOI" : "10.1007/s13194-019-0270-8", "ISSN" : "18794920", "abstract" : "This paper looks at the question of what it means for a psychological test to have construct validity. I approach this topic by way of an analysis of recent debates about the measurement of implicit social cognition. After showing that there is little theoretical agreement about implicit social cognition, and that the predictive validity of implicit tests appears to be low, I turn to a debate about their construct validity. I show that there are two questions at stake: First, what level of detail and precision does a construct have to possess such that a test can in principle be valid relative to it? And second, what kind of evidence needs to be in place such that a test can be regarded as validated relative to a given construct? I argue that construct validity is not an all-or-nothing affair. It can come in degrees, because (a) both our constructs and our knowledge of the explanatory relation between constructs and data can vary in accuracy and level of detail, and (b) a test can fail to measure all of the features associated with a construct. I conclude by arguing in favor of greater philosophical attention to processes of construct development.", "author" : [ { "dropping-particle" : "", "family" : "Feest", "given" : "Uljana", "non-dropping-particle" : "", "parse-names" : false, "suffix" : "" } ], "container-title" : "European Journal for Philosophy of Science", "id" : "ITEM-7", "issue" : "1", "issued" : { "date-parts" : [ [ "2020" ] ] }, "title" : "Construct validity in psychological tests \u2013 the case of implicit social cognition", "type" : "article-journal", "volume" : "10" }, "uris" : [ "http://www.mendeley.com/documents/?uuid=7f2925a6-31f5-4156-a46e-3744f86a9fbf" ] }, { "id" : "ITEM-8", "itemData" : { "author" : [ { "dropping-particle" : "", "family" : "Sullivan", "given" : "J.A.", "non-dropping-particle" : "", "parse-names" : false, "suffix" : "" } ], "id" : "ITEM-8", "issued" : { "date-parts" : [ [ "2007" ] ] }, "title" : "Reliability and validity of experiment in the neurobiology of learning and memory", "type" : "book" }, "uris" : [ "http://www.mendeley.com/documents/?uuid=11b108c7-8d4f-404e-ba8f-8ca7cd3d2307" ] }, { "id" : "ITEM-9", "itemData" : { "author" : [ { "dropping-particle" : "", "family" : "Sullivan", "given" : "J.A.", "non-dropping-particle" : "", "parse-names" : false, "suffix" : "" } ], "container-title" : "Synthese", "id" : "ITEM-9", "issue" : "2", "issued" : { "date-parts" : [ [ "2010" ] ] }, "page" : "261-283", "title" : "Reconsidering 'spatial memory' and the Morris water maze", "type" : "article-journal", "volume" : "177" }, "uris" : [ "http://www.mendeley.com/documents/?uuid=19a3561e-1f5a-42ec-9b08-c52b8046d5dd" ] }, { "id" : "ITEM-10", "itemData" : { "abstract" : "The past decade has witnessed a growing awareness of conceptual and methodological hurdles within psychology and neuroscience that must be addressed for taxonomic and explanatory progress in understanding psychological functions to be possible. In this paper, I evaluate several recent knowledge-building initiatives aimed at overcoming these obstacles. I argue that while each initiative offers important insights about how to facilitate taxonomic and explanatory progress in psychology and neuroscience, only a \u201ccoordinated pluralism\u201d that incorporates positive aspects of each initiative will have the potential for success.", "author" : [ { "dropping-particle" : "", "family" : "Sullivan", "given" : "J.A.", "non-dropping-particle" : "", "parse-names" : false, "suffix" : "" } ], "container-title" : "Philosophical Explorations", "id" : "ITEM-10", "issue" : "2", "issued" : { "date-parts" : [ [ "2017" ] ] }, "page" : "129-145", "title" : "Coordinated pluralism as a means to facilitate integrative taxonomies of cognition", "type" : "article-journal", "volume" : "20" }, "uris" : [ "http://www.mendeley.com/documents/?uuid=9c188b93-594c-3aa5-8245-465ead8ed797" ] }, { "id" : "ITEM-11", "itemData" : { "DOI" : "10.1086/687853", "ISSN" : "0031-8248", "abstract" : "This paper offers a critique of an account of explanatory integration that claims that explanations of cognitive capacities by functional analyses and mechanistic explanations can be seamlessly integrated. It is shown that achieving such explanatory integration requires that the terms designating cognitive capacities in the two forms of explanation are stable but that experimental practice in the mind-brain sciences currently is not directed at achieving such stability. A positive proposal for changing experimental practice so as to promote such stability is put forward and its implications for explanatory integration are briefly considered.", "author" : [ { "dropping-particle" : "", "family" : "Sullivan", "given" : "J.A.", "non-dropping-particle" : "", "parse-names" : false, "suffix" : "" } ], "container-title" : "Philosophy of Science", "id" : "ITEM-11", "issue" : "December", "issued" : { "date-parts" : [ [ "2016" ] ] }, "page" : "1-21", "title" : "Construct Stabilization and the Unity of the Mind-Brain Sciences", "type" : "article-journal", "volume" : "PrePress" }, "uris" : [ "http://www.mendeley.com/documents/?uuid=1a64afe2-ccad-3eaf-bddb-a57eccdd5dae" ] }, { "id" : "ITEM-12", "itemData" : { "DOI" : "10.4324/9781315619934", "ISBN" : "9781317215424", "author" : [ { "dropping-particle" : "", "family" : "Sullivan", "given" : "J.A.", "non-dropping-particle" : "", "parse-names" : false, "suffix" : "" } ], "container-title" : "Natural Kinds and Classification in Scientific Practice", "id" : "ITEM-12", "issued" : { "date-parts" : [ [ "2015" ] ] }, "page" : "47-56", "title" : "Neuroscientific kinds through the lens of scientific practice", "type" : "chapter" }, "uris" : [ "http://www.mendeley.com/documents/?uuid=f758066e-1146-48f1-8d43-147ce9ab742c" ] }, { "id" : "ITEM-13", "itemData" : { "author" : [ { "dropping-particle" : "", "family" : "Irvine", "given" : "E.", "non-dropping-particle" : "", "parse-names" : false, "suffix" : "" } ], "id" : "ITEM-13", "issued" : { "date-parts" : [ [ "2013" ] ] }, "publisher" : "Springer", "title" : "Consciousness as a scientific concept", "type" : "book" }, "uris" : [ "http://www.mendeley.com/documents/?uuid=b52c9bbb-9753-4c91-8ea1-bea4503035ed" ] }, { "id" : "ITEM-14", "itemData" : { "DOI" : "10.1007/s11229-015-0871-5", "ISSN" : "15730964", "abstract" : "Recent extensions of mechanistic explanation into psychology suggest that cognitive models are only explanatory insofar as they map neatly onto, and serve as scaffolding for more detailed neural models. Filling in those neural details is what these accounts take the integration of cognitive psychology and neuroscience to mean, and they take this process to be seamless. Critics of this view have given up on cognitive models possibly explaining mechanistically in the course of arguing for cognitive models having explanatory value independent of how well they align with neural mechanisms. We can have things both ways, however. The problem with seamless integration accounts is their seamlessness, not that they take cognitive models to be mechanistic. A non-componential view of mechanisms allows for cognitive and neural models that cross cut one another, and for cognitive models that don\u2019t decompose into parts. I illustrate the inadequacy of seamless accounts of integration by contrasting how \u201cfilter\u201d models of attention in psychology and of sodium channels in neuroscience developed; by questioning whether the mappings generated by neuroimaging subtraction studies achieve integration; and by reinterpreting the evidence for cognitive models of memory having been successfully integrated with neural models. I argue that the integrations we can realistically expect are more partial, patchy, and full of loose threads than the mosaic unity Craver describes.", "author" : [ { "dropping-particle" : "", "family" : "Stinson", "given" : "Catherine", "non-dropping-particle" : "", "parse-names" : false, "suffix" : "" } ], "container-title" : "Synthese", "id" : "ITEM-14", "issue" : "5", "issued" : { "date-parts" : [ [ "2016" ] ] }, "page" : "1585-1614", "title" : "Mechanisms in psychology: ripping nature at its seams", "type" : "article-journal", "volume" : "193" }, "uris" : [ "http://www.mendeley.com/documents/?uuid=dce064c6-4eb9-4b8f-9008-f22f4d34df95" ] }, { "id" : "ITEM-15", "itemData" : { "DOI" : "10.1017/S0140525X15001594", "ISSN" : "1469-1825 (Electronic)", "PMID" : "27562010", "abstract" : "Anderson (2014) proposes a bottom-up approach to cognitive ontology revision: Neuroscientists should revise their taxonomies of cognitive constructs on the basis of brain activation patterns across many tasks. We argue that such bottom-up proposal is bound to commit a mistake of reification: It treats the abstract mathematical entities uncovered by dimension reduction techniques as if they were real psychological entities.", "author" : [ { "dropping-particle" : "", "family" : "McCaffrey", "given" : "Joseph B", "non-dropping-particle" : "", "parse-names" : false, "suffix" : "" }, { "dropping-particle" : "", "family" : "Machery", "given" : "Edouard", "non-dropping-particle" : "", "parse-names" : false, "suffix" : "" } ], "container-title" : "The Behavioral and brain sciences", "id" : "ITEM-15", "issued" : { "date-parts" : [ [ "2016" ] ] }, "page" : "e125", "title" : "The reification objection to bottom-up cognitive ontology revision.", "type" : "article-journal", "volume" : "39" }, "uris" : [ "http://www.mendeley.com/documents/?uuid=2912ce9e-54b3-4e27-afb1-562d2390c68b" ] } ], "mendeley" : { "formattedCitation" : "(Sullivan 2007; Cola\u00e7o 2020; Feest 2005, 2010, 2011, 2017, 2020; Cola\u00e7o 2018; Sullivan 2010, 2017, 2016, 2015; Irvine 2013; Stinson 2016; McCaffrey and Machery 2016)", "plainTextFormattedCitation" : "(Sullivan 2007; Cola\u00e7o 2020; Feest 2005, 2010, 2011, 2017, 2020; Cola\u00e7o 2018; Sullivan 2010, 2017, 2016, 2015; Irvine 2013; Stinson 2016; McCaffrey and Machery 2016)", "previouslyFormattedCitation" : "(Jacqueline A Sullivan 2007; Cola\u00e7o 2020; Feest 2005, 2010, 2011, 2017, 2020; Cola\u00e7o 2018; J.A. Sullivan 2010, 2017; Jacqueline Anne Sullivan 2016; J.A. Sullivan 2015; Irvine 2013; Stinson 2016; McCaffrey and Machery 2016)" }, "properties" : { "noteIndex" : 0 }, "schema" : "https://github.com/citation-style-language/schema/raw/master/csl-citation.json" }</w:instrText>
      </w:r>
      <w:r w:rsidR="00B11607" w:rsidRPr="00C93CF8">
        <w:rPr>
          <w:lang w:val="en-US"/>
        </w:rPr>
        <w:fldChar w:fldCharType="separate"/>
      </w:r>
      <w:r w:rsidR="00B11607" w:rsidRPr="00C93CF8">
        <w:rPr>
          <w:noProof/>
          <w:lang w:val="en-US"/>
        </w:rPr>
        <w:t>(</w:t>
      </w:r>
      <w:r w:rsidR="000A1331" w:rsidRPr="00C93CF8">
        <w:rPr>
          <w:noProof/>
          <w:lang w:val="en-US"/>
        </w:rPr>
        <w:t xml:space="preserve">e.g. </w:t>
      </w:r>
      <w:r w:rsidR="00B11607" w:rsidRPr="00C93CF8">
        <w:rPr>
          <w:noProof/>
          <w:lang w:val="en-US"/>
        </w:rPr>
        <w:t>Sullivan 2007; Colaço 2020; Feest 2005, 2010, 2011, 2017, 2020</w:t>
      </w:r>
      <w:r w:rsidR="0089533C" w:rsidRPr="00C93CF8">
        <w:rPr>
          <w:noProof/>
          <w:lang w:val="en-US"/>
        </w:rPr>
        <w:t>, forthcoming</w:t>
      </w:r>
      <w:r w:rsidR="00B11607" w:rsidRPr="00C93CF8">
        <w:rPr>
          <w:noProof/>
          <w:lang w:val="en-US"/>
        </w:rPr>
        <w:t>; Colaço 2018; Sullivan 2010, 2017, 2016, 2015; Irvine 2013; Stinson 2016; McCaffrey and Machery 2016)</w:t>
      </w:r>
      <w:r w:rsidR="00B11607" w:rsidRPr="00C93CF8">
        <w:rPr>
          <w:lang w:val="en-US"/>
        </w:rPr>
        <w:fldChar w:fldCharType="end"/>
      </w:r>
      <w:r w:rsidR="00426D64" w:rsidRPr="00C93CF8">
        <w:rPr>
          <w:lang w:val="en-US"/>
        </w:rPr>
        <w:t xml:space="preserve">. </w:t>
      </w:r>
      <w:r w:rsidR="0089533C" w:rsidRPr="00C93CF8">
        <w:rPr>
          <w:lang w:val="en-US"/>
        </w:rPr>
        <w:t xml:space="preserve"> </w:t>
      </w:r>
      <w:proofErr w:type="spellStart"/>
      <w:r w:rsidR="000A1331" w:rsidRPr="00C93CF8">
        <w:rPr>
          <w:lang w:val="en-US"/>
        </w:rPr>
        <w:t>Uljana</w:t>
      </w:r>
      <w:proofErr w:type="spellEnd"/>
      <w:r w:rsidR="000A1331" w:rsidRPr="00C93CF8">
        <w:rPr>
          <w:lang w:val="en-US"/>
        </w:rPr>
        <w:t xml:space="preserve"> </w:t>
      </w:r>
      <w:proofErr w:type="spellStart"/>
      <w:r w:rsidR="00A45AD1" w:rsidRPr="00C93CF8">
        <w:rPr>
          <w:lang w:val="en-US"/>
        </w:rPr>
        <w:t>Feest</w:t>
      </w:r>
      <w:proofErr w:type="spellEnd"/>
      <w:r w:rsidR="0089533C" w:rsidRPr="00C93CF8">
        <w:rPr>
          <w:lang w:val="en-US"/>
        </w:rPr>
        <w:t>, for example,</w:t>
      </w:r>
      <w:r w:rsidR="005747BB" w:rsidRPr="00C93CF8">
        <w:rPr>
          <w:lang w:val="en-US"/>
        </w:rPr>
        <w:t xml:space="preserve"> studies the relationship between “</w:t>
      </w:r>
      <w:proofErr w:type="spellStart"/>
      <w:r w:rsidR="005747BB" w:rsidRPr="00C93CF8">
        <w:rPr>
          <w:lang w:val="en-US"/>
        </w:rPr>
        <w:t>operationism</w:t>
      </w:r>
      <w:proofErr w:type="spellEnd"/>
      <w:r w:rsidR="005747BB" w:rsidRPr="00C93CF8">
        <w:rPr>
          <w:lang w:val="en-US"/>
        </w:rPr>
        <w:t>” and phenomena in the cognitive sciences</w:t>
      </w:r>
      <w:r w:rsidR="00BA20CD" w:rsidRPr="00C93CF8">
        <w:rPr>
          <w:lang w:val="en-US"/>
        </w:rPr>
        <w:t xml:space="preserve"> and argues that operational </w:t>
      </w:r>
      <w:r w:rsidR="00413C54" w:rsidRPr="00C93CF8">
        <w:rPr>
          <w:lang w:val="en-US"/>
        </w:rPr>
        <w:t xml:space="preserve">(task) </w:t>
      </w:r>
      <w:r w:rsidR="00BA20CD" w:rsidRPr="00C93CF8">
        <w:rPr>
          <w:lang w:val="en-US"/>
        </w:rPr>
        <w:t xml:space="preserve">definitions are tools </w:t>
      </w:r>
      <w:r w:rsidR="008B2556" w:rsidRPr="00C93CF8">
        <w:rPr>
          <w:lang w:val="en-US"/>
        </w:rPr>
        <w:t>for conceptual development</w:t>
      </w:r>
      <w:r w:rsidR="005747BB" w:rsidRPr="00C93CF8">
        <w:rPr>
          <w:lang w:val="en-US"/>
        </w:rPr>
        <w:t xml:space="preserve"> </w:t>
      </w:r>
      <w:r w:rsidR="00B11607" w:rsidRPr="00C93CF8">
        <w:rPr>
          <w:lang w:val="en-US"/>
        </w:rPr>
        <w:fldChar w:fldCharType="begin" w:fldLock="1"/>
      </w:r>
      <w:r w:rsidR="00B11607" w:rsidRPr="00C93CF8">
        <w:rPr>
          <w:lang w:val="en-US"/>
        </w:rPr>
        <w:instrText>ADDIN CSL_CITATION { "citationItems" : [ { "id" : "ITEM-1", "itemData" : { "DOI" : "10.1002/jhbs.20079", "ISBN" : "0022-5061 (Print)\\r0022-5061 (Linking)", "ISSN" : "00225061", "PMID" : "15812819", "abstract" : "I offer an analysis of operationism in psychology, which is rooted in an historical study of the investigative practices of two of its early proponents (S. S. Stevens and E. C. Tolman). According to this analysis, early psychological operationists emphasized the importance of experimental operations and called for scientists to specify what kinds of operations were to count as empirical indicators for the referents of their concepts. While such specifications were referred to as \"definitions,\" I show that such definitions were not taken to constitute a priori knowledge or be analytically true. Rather, they served the pragmatic function of enabling scientists to do research on a purported phenomenon. I argue that historical and philosophical discussions of problems with operationism have conflated it, both conceptually and historically, with positivism, and I raise the question of what are the \"real\" issues behind the debate about operationism. (PsycINFO Database Record (c) 2012 APA, all rights reserved). (journal abstract)", "author" : [ { "dropping-particle" : "", "family" : "Feest", "given" : "Uljana", "non-dropping-particle" : "", "parse-names" : false, "suffix" : "" } ], "container-title" : "Journal of the History of the Behavioral Sciences", "id" : "ITEM-1", "issue" : "2", "issued" : { "date-parts" : [ [ "2005" ] ] }, "page" : "131-149", "publisher" : "Wiley Subscription Services, Inc., A Wiley Company", "title" : "Operationism in psychology: WHAT the debate is about, what the debate should be about", "type" : "article", "volume" : "41" }, "uris" : [ "http://www.mendeley.com/documents/?uuid=2a1e9891-6efe-3dda-be44-e8f7f5545160" ] }, { "id" : "ITEM-2", "itemData" : { "DOI" : "10.4245/sponge.v4i1.11938", "ISSN" : "1913-0465", "abstract" : "This paper asks (a) how new scientific objects of research are conceptualized at a point in time when little is known about them, and (b) how those conceptualizations, in turn, figure in the process of investigating the phenomena in question. Contrasting my approach with existing notions of concepts and situating it in relation to existing discussions about the epistemology of experimentation, I propose to think of concepts as research tools. I elaborate on the conception of a tool that informs my account. Narrowing my focus to phenomena in cognitive neuropsychology, I then illustrate my thesis with the example of the concept of implicit memory. This account is based on an original reconstruction of the nature and function of operationism in psychology.", "author" : [ { "dropping-particle" : "", "family" : "Feest", "given" : "Uljana", "non-dropping-particle" : "", "parse-names" : false, "suffix" : "" } ], "container-title" : "Spontaneous Generations: A Journal for the History and Philosophy of Science", "id" : "ITEM-2", "issue" : "1", "issued" : { "date-parts" : [ [ "2010" ] ] }, "title" : "Concepts as Tools in the Experimental Generation of Knowledge in Cognitive Neuropsychology", "type" : "article-journal", "volume" : "4" }, "uris" : [ "http://www.mendeley.com/documents/?uuid=c9e9d2b5-25ab-4231-8c2a-cd56dfe99d96" ] }, { "id" : "ITEM-3", "itemData" : { "DOI" : "10.1007/s11229-009-9616-7", "ISSN" : "00397857", "abstract" : "The last two decades have seen a rising interest in (a) the notion of a scientific phenomenon as distinct from theories and data, and (b) the intricacies of experimentally producing and stabilizing phenomena. This paper develops an analysis of the stabilization of phenomena that integrates two aspects that have largely been treated separately in the literature: one concerns the skills required for empirical work; the other concerns the strategies by which claims about phenomena are validated. I argue that in order to make sense of the process of stabilization, we need to distinguish between two types of phenomena: phenomena as patterns in the data (\"surface regularities\") and phenomena as underlying (or \"hidden\") regularities. I show that the epistemic relationships that data bear to each of these types of phenomena are different: Data patterns are instantiated by individual data, whereas underlying regularities are indicated by individual data, insofar as they instantiate a data pattern. Drawing on an example from memory research, I argue that neither of these two kinds of phenomenon can be stabilized in isolation. I conclude that what is stabilized when phenomena are stabilized is the fit between surface regularities and hidden regularities. \u00a9 2009 Springer Science+Business Media B.V.", "author" : [ { "dropping-particle" : "", "family" : "Feest", "given" : "Uljana", "non-dropping-particle" : "", "parse-names" : false, "suffix" : "" } ], "container-title" : "Synthese", "id" : "ITEM-3", "issue" : "1", "issued" : { "date-parts" : [ [ "2011" ] ] }, "page" : "57-71", "title" : "What exactly is stabilized when phenomena are stabilized?", "type" : "article-journal", "volume" : "182" }, "uris" : [ "http://www.mendeley.com/documents/?uuid=4518906e-6599-4239-97f3-7c668836ebee" ] }, { "id" : "ITEM-4", "itemData" : { "DOI" : "10.1086/694155", "ISSN" : "00318248", "abstract" : "It is commonly held that research efforts in the cognitive and behavioral sciences are mainly directed toward providing explanations and that phenomena figure into scientific practice qua explananda. I contend that these assumptions convey a skewed picture of the research practices in question and of the role played by phenomena. I argue that experimental research often aims at exploring and describing \u201cobjects of research\u201d and that phenomena can figure as components of, and as evidence for, such objects. I situate my analysis within the existing literature and illustrate it with examples from memory research.", "author" : [ { "dropping-particle" : "", "family" : "Feest", "given" : "Uljana", "non-dropping-particle" : "", "parse-names" : false, "suffix" : "" } ], "container-title" : "Philosophy of Science", "id" : "ITEM-4", "issue" : "5", "issued" : { "date-parts" : [ [ "2017" ] ] }, "page" : "1165-1176", "title" : "Phenomena and objects of research in the cognitive and behavioral sciences", "type" : "article-journal", "volume" : "84" }, "uris" : [ "http://www.mendeley.com/documents/?uuid=e4616f0c-1807-4f4e-9e8a-8066c510b0cb" ] }, { "id" : "ITEM-5", "itemData" : { "DOI" : "10.1007/s13194-019-0270-8", "ISSN" : "18794920", "abstract" : "This paper looks at the question of what it means for a psychological test to have construct validity. I approach this topic by way of an analysis of recent debates about the measurement of implicit social cognition. After showing that there is little theoretical agreement about implicit social cognition, and that the predictive validity of implicit tests appears to be low, I turn to a debate about their construct validity. I show that there are two questions at stake: First, what level of detail and precision does a construct have to possess such that a test can in principle be valid relative to it? And second, what kind of evidence needs to be in place such that a test can be regarded as validated relative to a given construct? I argue that construct validity is not an all-or-nothing affair. It can come in degrees, because (a) both our constructs and our knowledge of the explanatory relation between constructs and data can vary in accuracy and level of detail, and (b) a test can fail to measure all of the features associated with a construct. I conclude by arguing in favor of greater philosophical attention to processes of construct development.", "author" : [ { "dropping-particle" : "", "family" : "Feest", "given" : "Uljana", "non-dropping-particle" : "", "parse-names" : false, "suffix" : "" } ], "container-title" : "European Journal for Philosophy of Science", "id" : "ITEM-5", "issue" : "1", "issued" : { "date-parts" : [ [ "2020" ] ] }, "title" : "Construct validity in psychological tests \u2013 the case of implicit social cognition", "type" : "article-journal", "volume" : "10" }, "uris" : [ "http://www.mendeley.com/documents/?uuid=7f2925a6-31f5-4156-a46e-3744f86a9fbf" ] } ], "mendeley" : { "formattedCitation" : "(Feest 2005, 2010, 2011, 2017, 2020)", "plainTextFormattedCitation" : "(Feest 2005, 2010, 2011, 2017, 2020)", "previouslyFormattedCitation" : "(Feest 2005, 2010, 2011, 2017, 2020)" }, "properties" : { "noteIndex" : 0 }, "schema" : "https://github.com/citation-style-language/schema/raw/master/csl-citation.json" }</w:instrText>
      </w:r>
      <w:r w:rsidR="00B11607" w:rsidRPr="00C93CF8">
        <w:rPr>
          <w:lang w:val="en-US"/>
        </w:rPr>
        <w:fldChar w:fldCharType="separate"/>
      </w:r>
      <w:r w:rsidR="00B11607" w:rsidRPr="00C93CF8">
        <w:rPr>
          <w:noProof/>
          <w:lang w:val="en-US"/>
        </w:rPr>
        <w:t>(Feest 2005, 2010, 2011, 2017, 2020)</w:t>
      </w:r>
      <w:r w:rsidR="00B11607" w:rsidRPr="00C93CF8">
        <w:rPr>
          <w:lang w:val="en-US"/>
        </w:rPr>
        <w:fldChar w:fldCharType="end"/>
      </w:r>
      <w:r w:rsidR="005747BB" w:rsidRPr="00C93CF8">
        <w:rPr>
          <w:lang w:val="en-US"/>
        </w:rPr>
        <w:t>.</w:t>
      </w:r>
      <w:r w:rsidR="00A45AD1" w:rsidRPr="00C93CF8">
        <w:rPr>
          <w:lang w:val="en-US"/>
        </w:rPr>
        <w:t xml:space="preserve"> Jacqueline Sullivan </w:t>
      </w:r>
      <w:r w:rsidR="00370C4D" w:rsidRPr="00C93CF8">
        <w:rPr>
          <w:lang w:val="en-US"/>
        </w:rPr>
        <w:t>argues</w:t>
      </w:r>
      <w:r w:rsidR="005747BB" w:rsidRPr="00C93CF8">
        <w:rPr>
          <w:lang w:val="en-US"/>
        </w:rPr>
        <w:t xml:space="preserve"> that experimental practices in </w:t>
      </w:r>
      <w:r w:rsidR="0089533C" w:rsidRPr="00C93CF8">
        <w:rPr>
          <w:lang w:val="en-US"/>
        </w:rPr>
        <w:t xml:space="preserve">at least some areas of </w:t>
      </w:r>
      <w:r w:rsidR="005747BB" w:rsidRPr="00C93CF8">
        <w:rPr>
          <w:lang w:val="en-US"/>
        </w:rPr>
        <w:t>(cognitive) neuroscience are insufficiently coordinated</w:t>
      </w:r>
      <w:r w:rsidR="0089533C" w:rsidRPr="00C93CF8">
        <w:rPr>
          <w:lang w:val="en-US"/>
        </w:rPr>
        <w:t>,</w:t>
      </w:r>
      <w:r w:rsidR="005747BB" w:rsidRPr="00C93CF8">
        <w:rPr>
          <w:lang w:val="en-US"/>
        </w:rPr>
        <w:t xml:space="preserve"> hindering explanatory and taxonomic progress</w:t>
      </w:r>
      <w:r w:rsidR="00B11607" w:rsidRPr="00C93CF8">
        <w:rPr>
          <w:lang w:val="en-US"/>
        </w:rPr>
        <w:t xml:space="preserve"> </w:t>
      </w:r>
      <w:r w:rsidR="00B11607" w:rsidRPr="00C93CF8">
        <w:rPr>
          <w:lang w:val="en-US"/>
        </w:rPr>
        <w:fldChar w:fldCharType="begin" w:fldLock="1"/>
      </w:r>
      <w:r w:rsidR="00B11607" w:rsidRPr="00C93CF8">
        <w:rPr>
          <w:lang w:val="en-US"/>
        </w:rPr>
        <w:instrText>ADDIN CSL_CITATION { "citationItems" : [ { "id" : "ITEM-1", "itemData" : { "author" : [ { "dropping-particle" : "", "family" : "Sullivan", "given" : "J.A.", "non-dropping-particle" : "", "parse-names" : false, "suffix" : "" } ], "id" : "ITEM-1", "issued" : { "date-parts" : [ [ "2007" ] ] }, "title" : "Reliability and validity of experiment in the neurobiology of learning and memory", "type" : "book" }, "uris" : [ "http://www.mendeley.com/documents/?uuid=11b108c7-8d4f-404e-ba8f-8ca7cd3d2307" ] }, { "id" : "ITEM-2", "itemData" : { "author" : [ { "dropping-particle" : "", "family" : "Sullivan", "given" : "J.A.", "non-dropping-particle" : "", "parse-names" : false, "suffix" : "" } ], "container-title" : "Synthese", "id" : "ITEM-2", "issue" : "2", "issued" : { "date-parts" : [ [ "2010" ] ] }, "page" : "261-283", "title" : "Reconsidering 'spatial memory' and the Morris water maze", "type" : "article-journal", "volume" : "177" }, "uris" : [ "http://www.mendeley.com/documents/?uuid=19a3561e-1f5a-42ec-9b08-c52b8046d5dd" ] }, { "id" : "ITEM-3", "itemData" : { "abstract" : "The past decade has witnessed a growing awareness of conceptual and methodological hurdles within psychology and neuroscience that must be addressed for taxonomic and explanatory progress in understanding psychological functions to be possible. In this paper, I evaluate several recent knowledge-building initiatives aimed at overcoming these obstacles. I argue that while each initiative offers important insights about how to facilitate taxonomic and explanatory progress in psychology and neuroscience, only a \u201ccoordinated pluralism\u201d that incorporates positive aspects of each initiative will have the potential for success.", "author" : [ { "dropping-particle" : "", "family" : "Sullivan", "given" : "J.A.", "non-dropping-particle" : "", "parse-names" : false, "suffix" : "" } ], "container-title" : "Philosophical Explorations", "id" : "ITEM-3", "issue" : "2", "issued" : { "date-parts" : [ [ "2017" ] ] }, "page" : "129-145", "title" : "Coordinated pluralism as a means to facilitate integrative taxonomies of cognition", "type" : "article-journal", "volume" : "20" }, "uris" : [ "http://www.mendeley.com/documents/?uuid=9c188b93-594c-3aa5-8245-465ead8ed797" ] }, { "id" : "ITEM-4", "itemData" : { "DOI" : "10.1086/687853", "ISSN" : "0031-8248", "abstract" : "This paper offers a critique of an account of explanatory integration that claims that explanations of cognitive capacities by functional analyses and mechanistic explanations can be seamlessly integrated. It is shown that achieving such explanatory integration requires that the terms designating cognitive capacities in the two forms of explanation are stable but that experimental practice in the mind-brain sciences currently is not directed at achieving such stability. A positive proposal for changing experimental practice so as to promote such stability is put forward and its implications for explanatory integration are briefly considered.", "author" : [ { "dropping-particle" : "", "family" : "Sullivan", "given" : "J.A.", "non-dropping-particle" : "", "parse-names" : false, "suffix" : "" } ], "container-title" : "Philosophy of Science", "id" : "ITEM-4", "issue" : "December", "issued" : { "date-parts" : [ [ "2016" ] ] }, "page" : "1-21", "title" : "Construct Stabilization and the Unity of the Mind-Brain Sciences", "type" : "article-journal", "volume" : "PrePress" }, "uris" : [ "http://www.mendeley.com/documents/?uuid=1a64afe2-ccad-3eaf-bddb-a57eccdd5dae" ] }, { "id" : "ITEM-5", "itemData" : { "author" : [ { "dropping-particle" : "", "family" : "Sullivan", "given" : "J.A.", "non-dropping-particle" : "", "parse-names" : false, "suffix" : "" } ], "container-title" : "Synthese", "id" : "ITEM-5", "issue" : "3", "issued" : { "date-parts" : [ [ "2009" ] ] }, "page" : "511-539", "title" : "The Multiplicity of Experimental Protocols: A Challenge to Reductionist and Non- Reductionist Models of the Unity of Neuroscience", "type" : "article-journal", "volume" : "167" }, "uris" : [ "http://www.mendeley.com/documents/?uuid=b6531a20-0852-3067-8377-ec5fa545e4d3" ] }, { "id" : "ITEM-6", "itemData" : { "DOI" : "10.4324/9781315619934", "ISBN" : "9781317215424", "author" : [ { "dropping-particle" : "", "family" : "Sullivan", "given" : "J.A.", "non-dropping-particle" : "", "parse-names" : false, "suffix" : "" } ], "container-title" : "Natural Kinds and Classification in Scientific Practice", "id" : "ITEM-6", "issued" : { "date-parts" : [ [ "2015" ] ] }, "page" : "47-56", "title" : "Neuroscientific kinds through the lens of scientific practice", "type" : "chapter" }, "uris" : [ "http://www.mendeley.com/documents/?uuid=f758066e-1146-48f1-8d43-147ce9ab742c" ] } ], "mendeley" : { "formattedCitation" : "(Sullivan 2007, 2010, 2017, 2016, 2009, 2015)", "plainTextFormattedCitation" : "(Sullivan 2007, 2010, 2017, 2016, 2009, 2015)", "previouslyFormattedCitation" : "(Jacqueline A Sullivan 2007; J.A. Sullivan 2010, 2017; Jacqueline Anne Sullivan 2016; J.A. Sullivan 2009, 2015)" }, "properties" : { "noteIndex" : 0 }, "schema" : "https://github.com/citation-style-language/schema/raw/master/csl-citation.json" }</w:instrText>
      </w:r>
      <w:r w:rsidR="00B11607" w:rsidRPr="00C93CF8">
        <w:rPr>
          <w:lang w:val="en-US"/>
        </w:rPr>
        <w:fldChar w:fldCharType="separate"/>
      </w:r>
      <w:r w:rsidR="00B11607" w:rsidRPr="00C93CF8">
        <w:rPr>
          <w:noProof/>
          <w:lang w:val="en-US"/>
        </w:rPr>
        <w:t xml:space="preserve">(Sullivan 2007, </w:t>
      </w:r>
      <w:r w:rsidR="00AD34DE" w:rsidRPr="00C93CF8">
        <w:rPr>
          <w:noProof/>
          <w:lang w:val="en-US"/>
        </w:rPr>
        <w:t xml:space="preserve">2009, </w:t>
      </w:r>
      <w:r w:rsidR="00B11607" w:rsidRPr="00C93CF8">
        <w:rPr>
          <w:noProof/>
          <w:lang w:val="en-US"/>
        </w:rPr>
        <w:t xml:space="preserve">2010, </w:t>
      </w:r>
      <w:r w:rsidR="00AD34DE" w:rsidRPr="00C93CF8">
        <w:rPr>
          <w:noProof/>
          <w:lang w:val="en-US"/>
        </w:rPr>
        <w:t>2015,</w:t>
      </w:r>
      <w:r w:rsidR="00B11607" w:rsidRPr="00C93CF8">
        <w:rPr>
          <w:noProof/>
          <w:lang w:val="en-US"/>
        </w:rPr>
        <w:t xml:space="preserve"> 2016, </w:t>
      </w:r>
      <w:r w:rsidR="00AD34DE" w:rsidRPr="00C93CF8">
        <w:rPr>
          <w:noProof/>
          <w:lang w:val="en-US"/>
        </w:rPr>
        <w:t>2017</w:t>
      </w:r>
      <w:r w:rsidR="00B11607" w:rsidRPr="00C93CF8">
        <w:rPr>
          <w:noProof/>
          <w:lang w:val="en-US"/>
        </w:rPr>
        <w:t>)</w:t>
      </w:r>
      <w:r w:rsidR="00B11607" w:rsidRPr="00C93CF8">
        <w:rPr>
          <w:lang w:val="en-US"/>
        </w:rPr>
        <w:fldChar w:fldCharType="end"/>
      </w:r>
      <w:r w:rsidR="00A45AD1" w:rsidRPr="00C93CF8">
        <w:rPr>
          <w:lang w:val="en-US"/>
        </w:rPr>
        <w:t>.</w:t>
      </w:r>
      <w:r w:rsidR="00822CA6" w:rsidRPr="00C93CF8">
        <w:rPr>
          <w:lang w:val="en-US"/>
        </w:rPr>
        <w:t xml:space="preserve"> </w:t>
      </w:r>
      <w:r w:rsidR="00981085" w:rsidRPr="00C93CF8">
        <w:rPr>
          <w:lang w:val="en-US"/>
        </w:rPr>
        <w:t xml:space="preserve">Indeed, the Operationalization Problem is built into </w:t>
      </w:r>
      <w:proofErr w:type="spellStart"/>
      <w:r w:rsidR="00981085" w:rsidRPr="00C93CF8">
        <w:rPr>
          <w:lang w:val="en-US"/>
        </w:rPr>
        <w:t>Poldrack’s</w:t>
      </w:r>
      <w:proofErr w:type="spellEnd"/>
      <w:r w:rsidR="00981085" w:rsidRPr="00C93CF8">
        <w:rPr>
          <w:lang w:val="en-US"/>
        </w:rPr>
        <w:t xml:space="preserve"> effort at building an atlas of cognitive ontology (see </w:t>
      </w:r>
      <w:proofErr w:type="spellStart"/>
      <w:r w:rsidR="00981085" w:rsidRPr="00C93CF8">
        <w:rPr>
          <w:lang w:val="en-US"/>
        </w:rPr>
        <w:t>Poldrack</w:t>
      </w:r>
      <w:proofErr w:type="spellEnd"/>
      <w:r w:rsidR="00981085" w:rsidRPr="00C93CF8">
        <w:rPr>
          <w:lang w:val="en-US"/>
        </w:rPr>
        <w:t xml:space="preserve"> 2011). </w:t>
      </w:r>
      <w:r w:rsidR="0089533C" w:rsidRPr="00C93CF8">
        <w:rPr>
          <w:lang w:val="en-US"/>
        </w:rPr>
        <w:t>Our delineation of the cycle of kinds helps to make explicit how these operational choices are constrained by, and constrain, other decisions about how we think about the mechanisms in the brain.</w:t>
      </w:r>
    </w:p>
    <w:p w14:paraId="4523103B" w14:textId="1B18C30C" w:rsidR="009348F8" w:rsidRPr="00C93CF8" w:rsidRDefault="009348F8" w:rsidP="007E3CC7">
      <w:pPr>
        <w:spacing w:line="480" w:lineRule="auto"/>
        <w:ind w:firstLine="720"/>
        <w:jc w:val="both"/>
        <w:rPr>
          <w:lang w:val="en-US"/>
        </w:rPr>
      </w:pPr>
      <w:r w:rsidRPr="00C93CF8">
        <w:rPr>
          <w:lang w:val="en-US"/>
        </w:rPr>
        <w:t xml:space="preserve">The </w:t>
      </w:r>
      <w:r w:rsidR="000134BB" w:rsidRPr="00C93CF8">
        <w:rPr>
          <w:lang w:val="en-US"/>
        </w:rPr>
        <w:t>O</w:t>
      </w:r>
      <w:r w:rsidRPr="00C93CF8">
        <w:rPr>
          <w:lang w:val="en-US"/>
        </w:rPr>
        <w:t xml:space="preserve">perationalization </w:t>
      </w:r>
      <w:r w:rsidR="000134BB" w:rsidRPr="00C93CF8">
        <w:rPr>
          <w:lang w:val="en-US"/>
        </w:rPr>
        <w:t>P</w:t>
      </w:r>
      <w:r w:rsidRPr="00C93CF8">
        <w:rPr>
          <w:lang w:val="en-US"/>
        </w:rPr>
        <w:t>roblem is faced by any project link</w:t>
      </w:r>
      <w:r w:rsidR="001D1E1A" w:rsidRPr="00C93CF8">
        <w:rPr>
          <w:lang w:val="en-US"/>
        </w:rPr>
        <w:t>ing</w:t>
      </w:r>
      <w:r w:rsidRPr="00C93CF8">
        <w:rPr>
          <w:lang w:val="en-US"/>
        </w:rPr>
        <w:t xml:space="preserve"> </w:t>
      </w:r>
      <w:r w:rsidR="0089533C" w:rsidRPr="00C93CF8">
        <w:rPr>
          <w:lang w:val="en-US"/>
        </w:rPr>
        <w:t>(</w:t>
      </w:r>
      <w:r w:rsidRPr="00C93CF8">
        <w:rPr>
          <w:lang w:val="en-US"/>
        </w:rPr>
        <w:t>cognitive</w:t>
      </w:r>
      <w:r w:rsidR="0089533C" w:rsidRPr="00C93CF8">
        <w:rPr>
          <w:lang w:val="en-US"/>
        </w:rPr>
        <w:t>)</w:t>
      </w:r>
      <w:r w:rsidRPr="00C93CF8">
        <w:rPr>
          <w:lang w:val="en-US"/>
        </w:rPr>
        <w:t xml:space="preserve"> capacities to </w:t>
      </w:r>
      <w:r w:rsidR="0089533C" w:rsidRPr="00C93CF8">
        <w:rPr>
          <w:lang w:val="en-US"/>
        </w:rPr>
        <w:t>(</w:t>
      </w:r>
      <w:r w:rsidRPr="00C93CF8">
        <w:rPr>
          <w:lang w:val="en-US"/>
        </w:rPr>
        <w:t>brain</w:t>
      </w:r>
      <w:r w:rsidR="0089533C" w:rsidRPr="00C93CF8">
        <w:rPr>
          <w:lang w:val="en-US"/>
        </w:rPr>
        <w:t>)</w:t>
      </w:r>
      <w:r w:rsidRPr="00C93CF8">
        <w:rPr>
          <w:lang w:val="en-US"/>
        </w:rPr>
        <w:t xml:space="preserve"> </w:t>
      </w:r>
      <w:r w:rsidR="00CA3FF5" w:rsidRPr="00C93CF8">
        <w:rPr>
          <w:lang w:val="en-US"/>
        </w:rPr>
        <w:t>mechanisms, either explicitly or implicitly</w:t>
      </w:r>
      <w:r w:rsidRPr="00C93CF8">
        <w:rPr>
          <w:lang w:val="en-US"/>
        </w:rPr>
        <w:t xml:space="preserve">. One cannot assess or establish such </w:t>
      </w:r>
      <w:r w:rsidRPr="00C93CF8">
        <w:rPr>
          <w:lang w:val="en-US"/>
        </w:rPr>
        <w:lastRenderedPageBreak/>
        <w:t xml:space="preserve">linkages without the use of tasks designed to elicit </w:t>
      </w:r>
      <w:r w:rsidR="001D1E1A" w:rsidRPr="00C93CF8">
        <w:rPr>
          <w:lang w:val="en-US"/>
        </w:rPr>
        <w:t>behavior reflective of the</w:t>
      </w:r>
      <w:r w:rsidRPr="00C93CF8">
        <w:rPr>
          <w:lang w:val="en-US"/>
        </w:rPr>
        <w:t xml:space="preserve"> capacity in question. Such tasks provide the stimulus conditions and behavioral measures that allow one to interpret brain activities (or the absence thereof) in cognitive terms. </w:t>
      </w:r>
      <w:r w:rsidR="00FF54A1" w:rsidRPr="00C93CF8">
        <w:rPr>
          <w:lang w:val="en-US"/>
        </w:rPr>
        <w:t>In l</w:t>
      </w:r>
      <w:r w:rsidRPr="00C93CF8">
        <w:rPr>
          <w:lang w:val="en-US"/>
        </w:rPr>
        <w:t>esion studies</w:t>
      </w:r>
      <w:r w:rsidR="00FF54A1" w:rsidRPr="00C93CF8">
        <w:rPr>
          <w:lang w:val="en-US"/>
        </w:rPr>
        <w:t>, for example, s</w:t>
      </w:r>
      <w:r w:rsidRPr="00C93CF8">
        <w:rPr>
          <w:lang w:val="en-US"/>
        </w:rPr>
        <w:t>ubtl</w:t>
      </w:r>
      <w:r w:rsidR="00FF54A1" w:rsidRPr="00C93CF8">
        <w:rPr>
          <w:lang w:val="en-US"/>
        </w:rPr>
        <w:t>y different</w:t>
      </w:r>
      <w:r w:rsidRPr="00C93CF8">
        <w:rPr>
          <w:lang w:val="en-US"/>
        </w:rPr>
        <w:t xml:space="preserve"> measures of behavior</w:t>
      </w:r>
      <w:r w:rsidR="00FF54A1" w:rsidRPr="00C93CF8">
        <w:rPr>
          <w:lang w:val="en-US"/>
        </w:rPr>
        <w:t xml:space="preserve"> are necessary to interpret the lesion as producing a cognitive deficit. Neurologists use clinical tasks to localize possible lesions</w:t>
      </w:r>
      <w:r w:rsidR="001D1E1A" w:rsidRPr="00C93CF8">
        <w:rPr>
          <w:lang w:val="en-US"/>
        </w:rPr>
        <w:t xml:space="preserve"> via functional loss</w:t>
      </w:r>
      <w:r w:rsidR="00FF54A1" w:rsidRPr="00C93CF8">
        <w:rPr>
          <w:lang w:val="en-US"/>
        </w:rPr>
        <w:t xml:space="preserve">. </w:t>
      </w:r>
      <w:r w:rsidRPr="00C93CF8">
        <w:rPr>
          <w:lang w:val="en-US"/>
        </w:rPr>
        <w:t>Imaging studies use tasks</w:t>
      </w:r>
      <w:r w:rsidR="001D1E1A" w:rsidRPr="00C93CF8">
        <w:rPr>
          <w:lang w:val="en-US"/>
        </w:rPr>
        <w:t xml:space="preserve"> and </w:t>
      </w:r>
      <w:r w:rsidR="00FF37D1" w:rsidRPr="00C93CF8">
        <w:rPr>
          <w:lang w:val="en-US"/>
        </w:rPr>
        <w:t>subtractions</w:t>
      </w:r>
      <w:r w:rsidRPr="00C93CF8">
        <w:rPr>
          <w:lang w:val="en-US"/>
        </w:rPr>
        <w:t xml:space="preserve"> </w:t>
      </w:r>
      <w:r w:rsidR="00FF54A1" w:rsidRPr="00C93CF8">
        <w:rPr>
          <w:lang w:val="en-US"/>
        </w:rPr>
        <w:t>to activate</w:t>
      </w:r>
      <w:r w:rsidR="001D1E1A" w:rsidRPr="00C93CF8">
        <w:rPr>
          <w:lang w:val="en-US"/>
        </w:rPr>
        <w:t xml:space="preserve"> (and localize)</w:t>
      </w:r>
      <w:r w:rsidR="00FF54A1" w:rsidRPr="00C93CF8">
        <w:rPr>
          <w:lang w:val="en-US"/>
        </w:rPr>
        <w:t xml:space="preserve"> </w:t>
      </w:r>
      <w:r w:rsidR="001D1E1A" w:rsidRPr="00C93CF8">
        <w:rPr>
          <w:lang w:val="en-US"/>
        </w:rPr>
        <w:t>some capacities and not others</w:t>
      </w:r>
      <w:r w:rsidR="00FF54A1" w:rsidRPr="00C93CF8">
        <w:rPr>
          <w:lang w:val="en-US"/>
        </w:rPr>
        <w:t xml:space="preserve">. </w:t>
      </w:r>
      <w:r w:rsidR="00AD34DE" w:rsidRPr="00C93CF8">
        <w:rPr>
          <w:lang w:val="en-US"/>
        </w:rPr>
        <w:t xml:space="preserve">Comparative psychologists presume that the experimental organism is performing the same task (or a relatively similar task) as the ones that another species performs when it exhibits similar behaviors. </w:t>
      </w:r>
      <w:r w:rsidR="001337A2" w:rsidRPr="00C93CF8">
        <w:rPr>
          <w:lang w:val="en-US"/>
        </w:rPr>
        <w:t xml:space="preserve">The </w:t>
      </w:r>
      <w:r w:rsidRPr="00C93CF8">
        <w:rPr>
          <w:lang w:val="en-US"/>
        </w:rPr>
        <w:t xml:space="preserve">experimental </w:t>
      </w:r>
      <w:r w:rsidR="001337A2" w:rsidRPr="00C93CF8">
        <w:rPr>
          <w:lang w:val="en-US"/>
        </w:rPr>
        <w:t>task engage</w:t>
      </w:r>
      <w:r w:rsidRPr="00C93CF8">
        <w:rPr>
          <w:lang w:val="en-US"/>
        </w:rPr>
        <w:t>s</w:t>
      </w:r>
      <w:r w:rsidR="001337A2" w:rsidRPr="00C93CF8">
        <w:rPr>
          <w:lang w:val="en-US"/>
        </w:rPr>
        <w:t xml:space="preserve"> the subject in a behavior </w:t>
      </w:r>
      <w:r w:rsidRPr="00C93CF8">
        <w:rPr>
          <w:lang w:val="en-US"/>
        </w:rPr>
        <w:t>taken to</w:t>
      </w:r>
      <w:r w:rsidR="001337A2" w:rsidRPr="00C93CF8">
        <w:rPr>
          <w:lang w:val="en-US"/>
        </w:rPr>
        <w:t xml:space="preserve"> indicate the operation</w:t>
      </w:r>
      <w:r w:rsidRPr="00C93CF8">
        <w:rPr>
          <w:lang w:val="en-US"/>
        </w:rPr>
        <w:t xml:space="preserve"> (or absence)</w:t>
      </w:r>
      <w:r w:rsidR="001337A2" w:rsidRPr="00C93CF8">
        <w:rPr>
          <w:lang w:val="en-US"/>
        </w:rPr>
        <w:t xml:space="preserve"> of the </w:t>
      </w:r>
      <w:r w:rsidR="0013583E" w:rsidRPr="00C93CF8">
        <w:rPr>
          <w:lang w:val="en-US"/>
        </w:rPr>
        <w:t>cognitive capacity</w:t>
      </w:r>
      <w:r w:rsidRPr="00C93CF8">
        <w:rPr>
          <w:lang w:val="en-US"/>
        </w:rPr>
        <w:t xml:space="preserve">. </w:t>
      </w:r>
      <w:r w:rsidR="00FF54A1" w:rsidRPr="00C93CF8">
        <w:rPr>
          <w:lang w:val="en-US"/>
        </w:rPr>
        <w:t xml:space="preserve">Tasks </w:t>
      </w:r>
      <w:r w:rsidR="0089533C" w:rsidRPr="00C93CF8">
        <w:rPr>
          <w:lang w:val="en-US"/>
        </w:rPr>
        <w:t xml:space="preserve">are thus indispensable </w:t>
      </w:r>
      <w:r w:rsidR="00FF54A1" w:rsidRPr="00C93CF8">
        <w:rPr>
          <w:lang w:val="en-US"/>
        </w:rPr>
        <w:t>anchor</w:t>
      </w:r>
      <w:r w:rsidR="0089533C" w:rsidRPr="00C93CF8">
        <w:rPr>
          <w:lang w:val="en-US"/>
        </w:rPr>
        <w:t>s</w:t>
      </w:r>
      <w:r w:rsidR="00FF54A1" w:rsidRPr="00C93CF8">
        <w:rPr>
          <w:lang w:val="en-US"/>
        </w:rPr>
        <w:t xml:space="preserve"> </w:t>
      </w:r>
      <w:r w:rsidR="0089533C" w:rsidRPr="00C93CF8">
        <w:rPr>
          <w:lang w:val="en-US"/>
        </w:rPr>
        <w:t xml:space="preserve">in </w:t>
      </w:r>
      <w:r w:rsidR="00FF54A1" w:rsidRPr="00C93CF8">
        <w:rPr>
          <w:lang w:val="en-US"/>
        </w:rPr>
        <w:t>this integrative project.</w:t>
      </w:r>
    </w:p>
    <w:p w14:paraId="7C141998" w14:textId="1FFF7136" w:rsidR="00FF54A1" w:rsidRPr="00C93CF8" w:rsidRDefault="00FF54A1" w:rsidP="001928E6">
      <w:pPr>
        <w:spacing w:line="480" w:lineRule="auto"/>
        <w:jc w:val="both"/>
        <w:rPr>
          <w:lang w:val="en-US"/>
        </w:rPr>
      </w:pPr>
      <w:r w:rsidRPr="00C93CF8">
        <w:rPr>
          <w:lang w:val="en-US"/>
        </w:rPr>
        <w:tab/>
        <w:t>But h</w:t>
      </w:r>
      <w:r w:rsidR="00FD01FA" w:rsidRPr="00C93CF8">
        <w:rPr>
          <w:lang w:val="en-US"/>
        </w:rPr>
        <w:t xml:space="preserve">ow </w:t>
      </w:r>
      <w:r w:rsidRPr="00C93CF8">
        <w:rPr>
          <w:lang w:val="en-US"/>
        </w:rPr>
        <w:t>can we</w:t>
      </w:r>
      <w:r w:rsidR="008D4AFD" w:rsidRPr="00C93CF8">
        <w:rPr>
          <w:lang w:val="en-US"/>
        </w:rPr>
        <w:t xml:space="preserve"> </w:t>
      </w:r>
      <w:r w:rsidRPr="00C93CF8">
        <w:rPr>
          <w:lang w:val="en-US"/>
        </w:rPr>
        <w:t>be sure</w:t>
      </w:r>
      <w:r w:rsidR="008D4AFD" w:rsidRPr="00C93CF8">
        <w:rPr>
          <w:lang w:val="en-US"/>
        </w:rPr>
        <w:t xml:space="preserve"> </w:t>
      </w:r>
      <w:r w:rsidRPr="00C93CF8">
        <w:rPr>
          <w:lang w:val="en-US"/>
        </w:rPr>
        <w:t>that</w:t>
      </w:r>
      <w:r w:rsidR="008D4AFD" w:rsidRPr="00C93CF8">
        <w:rPr>
          <w:lang w:val="en-US"/>
        </w:rPr>
        <w:t xml:space="preserve"> </w:t>
      </w:r>
      <w:r w:rsidRPr="00C93CF8">
        <w:rPr>
          <w:lang w:val="en-US"/>
        </w:rPr>
        <w:t>our</w:t>
      </w:r>
      <w:r w:rsidR="00FD01FA" w:rsidRPr="00C93CF8">
        <w:rPr>
          <w:lang w:val="en-US"/>
        </w:rPr>
        <w:t xml:space="preserve"> task </w:t>
      </w:r>
      <w:r w:rsidR="00033ED6" w:rsidRPr="00C93CF8">
        <w:rPr>
          <w:lang w:val="en-US"/>
        </w:rPr>
        <w:t>measures</w:t>
      </w:r>
      <w:r w:rsidR="00FD01FA" w:rsidRPr="00C93CF8">
        <w:rPr>
          <w:lang w:val="en-US"/>
        </w:rPr>
        <w:t xml:space="preserve"> </w:t>
      </w:r>
      <w:r w:rsidR="00B01BE7" w:rsidRPr="00C93CF8">
        <w:rPr>
          <w:lang w:val="en-US"/>
        </w:rPr>
        <w:t>the</w:t>
      </w:r>
      <w:r w:rsidR="00FD01FA" w:rsidRPr="00C93CF8">
        <w:rPr>
          <w:lang w:val="en-US"/>
        </w:rPr>
        <w:t xml:space="preserve"> capacity</w:t>
      </w:r>
      <w:r w:rsidRPr="00C93CF8">
        <w:rPr>
          <w:lang w:val="en-US"/>
        </w:rPr>
        <w:t xml:space="preserve"> we think it measures</w:t>
      </w:r>
      <w:r w:rsidR="00FD01FA" w:rsidRPr="00C93CF8">
        <w:rPr>
          <w:lang w:val="en-US"/>
        </w:rPr>
        <w:t>?</w:t>
      </w:r>
      <w:r w:rsidRPr="00C93CF8">
        <w:rPr>
          <w:lang w:val="en-US"/>
        </w:rPr>
        <w:t xml:space="preserve"> We </w:t>
      </w:r>
      <w:r w:rsidR="006A71B1" w:rsidRPr="00C93CF8">
        <w:rPr>
          <w:lang w:val="en-US"/>
        </w:rPr>
        <w:t>use</w:t>
      </w:r>
      <w:r w:rsidRPr="00C93CF8">
        <w:rPr>
          <w:lang w:val="en-US"/>
        </w:rPr>
        <w:t xml:space="preserve"> task</w:t>
      </w:r>
      <w:r w:rsidR="006A71B1" w:rsidRPr="00C93CF8">
        <w:rPr>
          <w:lang w:val="en-US"/>
        </w:rPr>
        <w:t>s</w:t>
      </w:r>
      <w:r w:rsidRPr="00C93CF8">
        <w:rPr>
          <w:lang w:val="en-US"/>
        </w:rPr>
        <w:t xml:space="preserve"> because</w:t>
      </w:r>
      <w:r w:rsidR="00FD01FA" w:rsidRPr="00C93CF8">
        <w:rPr>
          <w:lang w:val="en-US"/>
        </w:rPr>
        <w:t xml:space="preserve"> </w:t>
      </w:r>
      <w:r w:rsidRPr="00C93CF8">
        <w:rPr>
          <w:lang w:val="en-US"/>
        </w:rPr>
        <w:t>we cannot observe the capacit</w:t>
      </w:r>
      <w:r w:rsidR="006A71B1" w:rsidRPr="00C93CF8">
        <w:rPr>
          <w:lang w:val="en-US"/>
        </w:rPr>
        <w:t>ies</w:t>
      </w:r>
      <w:r w:rsidRPr="00C93CF8">
        <w:rPr>
          <w:lang w:val="en-US"/>
        </w:rPr>
        <w:t xml:space="preserve"> directly; we infer </w:t>
      </w:r>
      <w:r w:rsidR="006A71B1" w:rsidRPr="00C93CF8">
        <w:rPr>
          <w:lang w:val="en-US"/>
        </w:rPr>
        <w:t>the capacity</w:t>
      </w:r>
      <w:r w:rsidRPr="00C93CF8">
        <w:rPr>
          <w:lang w:val="en-US"/>
        </w:rPr>
        <w:t xml:space="preserve"> from task performance. </w:t>
      </w:r>
      <w:r w:rsidR="00365006" w:rsidRPr="00C93CF8">
        <w:rPr>
          <w:lang w:val="en-US"/>
        </w:rPr>
        <w:t>In well-developed fields, t</w:t>
      </w:r>
      <w:r w:rsidRPr="00C93CF8">
        <w:rPr>
          <w:lang w:val="en-US"/>
        </w:rPr>
        <w:t xml:space="preserve">his crucial choice is routinely taken for granted as a bit of the inherited practice one obtains in graduate training and post-doctoral research: </w:t>
      </w:r>
      <w:r w:rsidR="0094210B" w:rsidRPr="00C93CF8">
        <w:rPr>
          <w:lang w:val="en-US"/>
        </w:rPr>
        <w:t xml:space="preserve">We measure working memory with the n-back task or </w:t>
      </w:r>
      <w:r w:rsidR="0089533C" w:rsidRPr="00C93CF8">
        <w:rPr>
          <w:lang w:val="en-US"/>
        </w:rPr>
        <w:t xml:space="preserve">with </w:t>
      </w:r>
      <w:r w:rsidR="0094210B" w:rsidRPr="00C93CF8">
        <w:rPr>
          <w:lang w:val="en-US"/>
        </w:rPr>
        <w:t>the complex span test</w:t>
      </w:r>
      <w:r w:rsidR="004C6C0A" w:rsidRPr="00C93CF8">
        <w:rPr>
          <w:lang w:val="en-US"/>
        </w:rPr>
        <w:t>,</w:t>
      </w:r>
      <w:r w:rsidR="0094210B" w:rsidRPr="00C93CF8">
        <w:rPr>
          <w:lang w:val="en-US"/>
        </w:rPr>
        <w:t xml:space="preserve"> and spatial memory is tested in a Mo</w:t>
      </w:r>
      <w:r w:rsidR="00454D21" w:rsidRPr="00C93CF8">
        <w:rPr>
          <w:lang w:val="en-US"/>
        </w:rPr>
        <w:t>r</w:t>
      </w:r>
      <w:r w:rsidR="0094210B" w:rsidRPr="00C93CF8">
        <w:rPr>
          <w:lang w:val="en-US"/>
        </w:rPr>
        <w:t xml:space="preserve">ris water maze or </w:t>
      </w:r>
      <w:r w:rsidR="0089533C" w:rsidRPr="00C93CF8">
        <w:rPr>
          <w:lang w:val="en-US"/>
        </w:rPr>
        <w:t xml:space="preserve">in a </w:t>
      </w:r>
      <w:r w:rsidR="0094210B" w:rsidRPr="00C93CF8">
        <w:rPr>
          <w:lang w:val="en-US"/>
        </w:rPr>
        <w:t xml:space="preserve">scene recognition task. </w:t>
      </w:r>
      <w:r w:rsidR="00365006" w:rsidRPr="00C93CF8">
        <w:rPr>
          <w:lang w:val="en-US"/>
        </w:rPr>
        <w:t xml:space="preserve">In new fields </w:t>
      </w:r>
      <w:r w:rsidR="001519CB" w:rsidRPr="00C93CF8">
        <w:rPr>
          <w:lang w:val="en-US"/>
        </w:rPr>
        <w:t xml:space="preserve">these tasks are more actively discussed. </w:t>
      </w:r>
      <w:r w:rsidRPr="00C93CF8">
        <w:rPr>
          <w:lang w:val="en-US"/>
        </w:rPr>
        <w:t>But it is open to question</w:t>
      </w:r>
      <w:r w:rsidR="001519CB" w:rsidRPr="00C93CF8">
        <w:rPr>
          <w:lang w:val="en-US"/>
        </w:rPr>
        <w:t>, in both instances,</w:t>
      </w:r>
      <w:r w:rsidRPr="00C93CF8">
        <w:rPr>
          <w:lang w:val="en-US"/>
        </w:rPr>
        <w:t xml:space="preserve"> whether the task</w:t>
      </w:r>
      <w:r w:rsidR="006C16A5" w:rsidRPr="00C93CF8">
        <w:rPr>
          <w:lang w:val="en-US"/>
        </w:rPr>
        <w:t xml:space="preserve"> actually</w:t>
      </w:r>
      <w:r w:rsidRPr="00C93CF8">
        <w:rPr>
          <w:lang w:val="en-US"/>
        </w:rPr>
        <w:t xml:space="preserve"> measure</w:t>
      </w:r>
      <w:r w:rsidR="006C16A5" w:rsidRPr="00C93CF8">
        <w:rPr>
          <w:lang w:val="en-US"/>
        </w:rPr>
        <w:t>s</w:t>
      </w:r>
      <w:r w:rsidRPr="00C93CF8">
        <w:rPr>
          <w:lang w:val="en-US"/>
        </w:rPr>
        <w:t xml:space="preserve"> the capacity</w:t>
      </w:r>
      <w:r w:rsidR="0089533C" w:rsidRPr="00C93CF8">
        <w:rPr>
          <w:lang w:val="en-US"/>
        </w:rPr>
        <w:t xml:space="preserve"> in question</w:t>
      </w:r>
      <w:r w:rsidRPr="00C93CF8">
        <w:rPr>
          <w:lang w:val="en-US"/>
        </w:rPr>
        <w:t xml:space="preserve"> and, if so, how well</w:t>
      </w:r>
      <w:r w:rsidR="006C16A5" w:rsidRPr="00C93CF8">
        <w:rPr>
          <w:lang w:val="en-US"/>
        </w:rPr>
        <w:t xml:space="preserve"> it does so</w:t>
      </w:r>
      <w:r w:rsidRPr="00C93CF8">
        <w:rPr>
          <w:lang w:val="en-US"/>
        </w:rPr>
        <w:t>.</w:t>
      </w:r>
      <w:r w:rsidR="006F2B3C" w:rsidRPr="00C93CF8">
        <w:rPr>
          <w:lang w:val="en-US"/>
        </w:rPr>
        <w:t xml:space="preserve"> </w:t>
      </w:r>
      <w:r w:rsidR="004D04B8" w:rsidRPr="00C93CF8">
        <w:rPr>
          <w:lang w:val="en-US"/>
        </w:rPr>
        <w:t xml:space="preserve">Failures at this locus produce confounded experiments and conceptual confusion </w:t>
      </w:r>
      <w:r w:rsidR="004D04B8" w:rsidRPr="00C93CF8">
        <w:rPr>
          <w:lang w:val="en-US"/>
        </w:rPr>
        <w:fldChar w:fldCharType="begin" w:fldLock="1"/>
      </w:r>
      <w:r w:rsidR="00B11607" w:rsidRPr="00C93CF8">
        <w:rPr>
          <w:lang w:val="en-US"/>
        </w:rPr>
        <w:instrText>ADDIN CSL_CITATION { "citationItems" : [ { "id" : "ITEM-1", "itemData" : { "abstract" : "Commonsense cognitive concepts (CCCs) are the concepts used in daily life to explain, predict and interpret behaviour. CCCs are also used to convey neuroscientific results, not only to wider audiences but also to the scientific inner circle. We show that translations from CCCs to brain activity, and from brain data to CCCs are made in implicit, loose and unsystematic ways. This results in hard to connect data as well as possibly unwarranted extrapolations. We argue that the cause of these problems is a covert adherence to a position known in philosophy of mind as 'mental realism'. The most fruitful way forward to a clearer and more systematic employment of CCCs in cognitive neuroscience, we argue, is to explicitly adopt interpretivism as an alternative for mental realism. An interpretative stance will help to avoid conceptual confusion in cognitive science and implies caution when it comes to big conclusions about CCCs.", "author" : [ { "dropping-particle" : "", "family" : "Francken", "given" : "J.C.", "non-dropping-particle" : "", "parse-names" : false, "suffix" : "" }, { "dropping-particle" : "", "family" : "Slors", "given" : "M.", "non-dropping-particle" : "", "parse-names" : false, "suffix" : "" } ], "container-title" : "Consciousness and Cognition", "id" : "ITEM-1", "issued" : { "date-parts" : [ [ "2014", "10" ] ] }, "page" : "248-258", "publisher" : "Elsevier Inc.", "title" : "From commonsense to science, and back: The use of cognitive concepts in neuroscience", "type" : "article-journal", "volume" : "29" }, "uris" : [ "http://www.mendeley.com/documents/?uuid=c11f7c34-3bc7-4ea4-affb-a1d9cbb2cdf4" ] } ], "mendeley" : { "formattedCitation" : "(Francken and Slors 2014)", "plainTextFormattedCitation" : "(Francken and Slors 2014)", "previouslyFormattedCitation" : "(Francken and Slors 2014)" }, "properties" : { "noteIndex" : 0 }, "schema" : "https://github.com/citation-style-language/schema/raw/master/csl-citation.json" }</w:instrText>
      </w:r>
      <w:r w:rsidR="004D04B8" w:rsidRPr="00C93CF8">
        <w:rPr>
          <w:lang w:val="en-US"/>
        </w:rPr>
        <w:fldChar w:fldCharType="separate"/>
      </w:r>
      <w:r w:rsidR="00DE426A" w:rsidRPr="00C93CF8">
        <w:rPr>
          <w:noProof/>
          <w:lang w:val="en-US"/>
        </w:rPr>
        <w:t>(Francken and Slors 2014)</w:t>
      </w:r>
      <w:r w:rsidR="004D04B8" w:rsidRPr="00C93CF8">
        <w:rPr>
          <w:lang w:val="en-US"/>
        </w:rPr>
        <w:fldChar w:fldCharType="end"/>
      </w:r>
      <w:r w:rsidR="004D04B8" w:rsidRPr="00C93CF8">
        <w:rPr>
          <w:lang w:val="en-US"/>
        </w:rPr>
        <w:t xml:space="preserve">. </w:t>
      </w:r>
    </w:p>
    <w:p w14:paraId="12952168" w14:textId="1472F439" w:rsidR="00B843CB" w:rsidRPr="00C93CF8" w:rsidRDefault="00FF54A1" w:rsidP="001928E6">
      <w:pPr>
        <w:spacing w:line="480" w:lineRule="auto"/>
        <w:ind w:firstLine="720"/>
        <w:jc w:val="both"/>
        <w:rPr>
          <w:lang w:val="en-US"/>
        </w:rPr>
      </w:pPr>
      <w:r w:rsidRPr="00C93CF8">
        <w:rPr>
          <w:lang w:val="en-US"/>
        </w:rPr>
        <w:t xml:space="preserve">How must a task be related to a cognitive capacity </w:t>
      </w:r>
      <w:r w:rsidR="006A71B1" w:rsidRPr="00C93CF8">
        <w:rPr>
          <w:lang w:val="en-US"/>
        </w:rPr>
        <w:t>for it</w:t>
      </w:r>
      <w:r w:rsidRPr="00C93CF8">
        <w:rPr>
          <w:lang w:val="en-US"/>
        </w:rPr>
        <w:t xml:space="preserve"> to be used </w:t>
      </w:r>
      <w:r w:rsidR="006A71B1" w:rsidRPr="00C93CF8">
        <w:rPr>
          <w:lang w:val="en-US"/>
        </w:rPr>
        <w:t>as an</w:t>
      </w:r>
      <w:r w:rsidRPr="00C93CF8">
        <w:rPr>
          <w:lang w:val="en-US"/>
        </w:rPr>
        <w:t xml:space="preserve"> assay or measure </w:t>
      </w:r>
      <w:r w:rsidR="006C16A5" w:rsidRPr="00C93CF8">
        <w:rPr>
          <w:lang w:val="en-US"/>
        </w:rPr>
        <w:t xml:space="preserve">of </w:t>
      </w:r>
      <w:r w:rsidRPr="00C93CF8">
        <w:rPr>
          <w:lang w:val="en-US"/>
        </w:rPr>
        <w:t>that capacity</w:t>
      </w:r>
      <w:r w:rsidR="001543F8" w:rsidRPr="00C93CF8">
        <w:rPr>
          <w:lang w:val="en-US"/>
        </w:rPr>
        <w:t xml:space="preserve"> </w:t>
      </w:r>
      <w:r w:rsidR="001543F8" w:rsidRPr="00C93CF8">
        <w:rPr>
          <w:lang w:val="en-US"/>
        </w:rPr>
        <w:fldChar w:fldCharType="begin" w:fldLock="1"/>
      </w:r>
      <w:r w:rsidR="00B11607" w:rsidRPr="00C93CF8">
        <w:rPr>
          <w:lang w:val="en-US"/>
        </w:rPr>
        <w:instrText>ADDIN CSL_CITATION { "citationItems" : [ { "id" : "ITEM-1", "itemData" : { "DOI" : "10.1037/0033-295X.111.4.1061", "abstract" : "This article advances a simple conception of test validity: A test is valid for measuring an attribute if (a) the attribute exists and (b) variations in the attribute causally produce variation in the measurement outcomes. This conception is shown to diverge from current validity theory in several respects. In particular, the emphasis in the proposed conception is on ontology, reference, and causality, whereas current validity theory focuses on epistemology, meaning, and correlation. It is argued that the proposed conception is not only simpler but also theoretically superior to the position taken in the existing literature. Further, it has clear theoretical and practical implications for validation research. Most important, validation research must not be directed at the relation between the measured attribute and other attributes but at the processes that convey the effect of the measured attribute on the test scores.", "author" : [ { "dropping-particle" : "", "family" : "Borsboom", "given" : "D.", "non-dropping-particle" : "", "parse-names" : false, "suffix" : "" }, { "dropping-particle" : "", "family" : "Mellenbergh", "given" : "G.J.", "non-dropping-particle" : "", "parse-names" : false, "suffix" : "" }, { "dropping-particle" : "", "family" : "Heerden", "given" : "J.", "non-dropping-particle" : "Van", "parse-names" : false, "suffix" : "" } ], "container-title" : "Psychological Review", "id" : "ITEM-1", "issued" : { "date-parts" : [ [ "2004" ] ] }, "title" : "The concept of validity", "type" : "article" }, "uris" : [ "http://www.mendeley.com/documents/?uuid=73057804-36cd-48d4-b3e3-5e97ecbcdda9" ] }, { "id" : "ITEM-2", "itemData" : { "author" : [ { "dropping-particle" : "", "family" : "Sullivan", "given" : "J.A.", "non-dropping-particle" : "", "parse-names" : false, "suffix" : "" } ], "container-title" : "Synthese", "id" : "ITEM-2", "issue" : "2", "issued" : { "date-parts" : [ [ "2010" ] ] }, "page" : "261-283", "title" : "Reconsidering 'spatial memory' and the Morris water maze", "type" : "article-journal", "volume" : "177" }, "uris" : [ "http://www.mendeley.com/documents/?uuid=19a3561e-1f5a-42ec-9b08-c52b8046d5dd" ] } ], "mendeley" : { "formattedCitation" : "(Borsboom, Mellenbergh, and Van Heerden 2004; Sullivan 2010)", "plainTextFormattedCitation" : "(Borsboom, Mellenbergh, and Van Heerden 2004; Sullivan 2010)", "previouslyFormattedCitation" : "(Borsboom, Mellenbergh, and Van Heerden 2004; J.A. Sullivan 2010)" }, "properties" : { "noteIndex" : 0 }, "schema" : "https://github.com/citation-style-language/schema/raw/master/csl-citation.json" }</w:instrText>
      </w:r>
      <w:r w:rsidR="001543F8" w:rsidRPr="00C93CF8">
        <w:rPr>
          <w:lang w:val="en-US"/>
        </w:rPr>
        <w:fldChar w:fldCharType="separate"/>
      </w:r>
      <w:r w:rsidR="00B11607" w:rsidRPr="00C93CF8">
        <w:rPr>
          <w:noProof/>
          <w:lang w:val="en-US"/>
        </w:rPr>
        <w:t>(Borsboom, Mellenbergh, and Van Heerden 2004; Sullivan 2010)</w:t>
      </w:r>
      <w:r w:rsidR="001543F8" w:rsidRPr="00C93CF8">
        <w:rPr>
          <w:lang w:val="en-US"/>
        </w:rPr>
        <w:fldChar w:fldCharType="end"/>
      </w:r>
      <w:r w:rsidRPr="00C93CF8">
        <w:rPr>
          <w:lang w:val="en-US"/>
        </w:rPr>
        <w:t xml:space="preserve">? In adopting a task, the researcher at least tacitly embraces a set of assumptions about how the stimulus elicits the capacity in question and </w:t>
      </w:r>
      <w:r w:rsidR="0067564F" w:rsidRPr="00C93CF8">
        <w:rPr>
          <w:lang w:val="en-US"/>
        </w:rPr>
        <w:t xml:space="preserve">how the capacity </w:t>
      </w:r>
      <w:r w:rsidRPr="00C93CF8">
        <w:rPr>
          <w:lang w:val="en-US"/>
        </w:rPr>
        <w:t xml:space="preserve">drives the </w:t>
      </w:r>
      <w:r w:rsidR="00A558F8" w:rsidRPr="00C93CF8">
        <w:rPr>
          <w:lang w:val="en-US"/>
        </w:rPr>
        <w:t xml:space="preserve">task-related </w:t>
      </w:r>
      <w:r w:rsidRPr="00C93CF8">
        <w:rPr>
          <w:lang w:val="en-US"/>
        </w:rPr>
        <w:t xml:space="preserve">behavior. Call the collected set of these assumptions the </w:t>
      </w:r>
      <w:r w:rsidR="00755342" w:rsidRPr="00C93CF8">
        <w:rPr>
          <w:i/>
          <w:iCs/>
          <w:lang w:val="en-US"/>
        </w:rPr>
        <w:t>model of the task</w:t>
      </w:r>
      <w:r w:rsidR="00755342" w:rsidRPr="00C93CF8">
        <w:rPr>
          <w:lang w:val="en-US"/>
        </w:rPr>
        <w:t xml:space="preserve"> performance. This model </w:t>
      </w:r>
      <w:r w:rsidR="004E1A9F" w:rsidRPr="00C93CF8">
        <w:rPr>
          <w:lang w:val="en-US"/>
        </w:rPr>
        <w:t xml:space="preserve">is </w:t>
      </w:r>
      <w:r w:rsidR="004E1A9F" w:rsidRPr="00C93CF8">
        <w:rPr>
          <w:lang w:val="en-US"/>
        </w:rPr>
        <w:lastRenderedPageBreak/>
        <w:t xml:space="preserve">based on a functional analysis of the capacity at issue, such as the analysis of memory </w:t>
      </w:r>
      <w:r w:rsidR="00372FB6" w:rsidRPr="00C93CF8">
        <w:rPr>
          <w:lang w:val="en-US"/>
        </w:rPr>
        <w:t>mentioned</w:t>
      </w:r>
      <w:r w:rsidR="004E1A9F" w:rsidRPr="00C93CF8">
        <w:rPr>
          <w:lang w:val="en-US"/>
        </w:rPr>
        <w:t xml:space="preserve"> in the introduction. While such an analysis describes in general terms what the capacity is supposed to do—how it transforms which inputs to what outputs—a task model </w:t>
      </w:r>
      <w:r w:rsidR="00755342" w:rsidRPr="00C93CF8">
        <w:rPr>
          <w:lang w:val="en-US"/>
        </w:rPr>
        <w:t xml:space="preserve">describes in </w:t>
      </w:r>
      <w:r w:rsidRPr="00C93CF8">
        <w:rPr>
          <w:lang w:val="en-US"/>
        </w:rPr>
        <w:t>more</w:t>
      </w:r>
      <w:r w:rsidR="00755342" w:rsidRPr="00C93CF8">
        <w:rPr>
          <w:lang w:val="en-US"/>
        </w:rPr>
        <w:t xml:space="preserve"> or les</w:t>
      </w:r>
      <w:r w:rsidRPr="00C93CF8">
        <w:rPr>
          <w:lang w:val="en-US"/>
        </w:rPr>
        <w:t>s</w:t>
      </w:r>
      <w:r w:rsidR="00755342" w:rsidRPr="00C93CF8">
        <w:rPr>
          <w:lang w:val="en-US"/>
        </w:rPr>
        <w:t xml:space="preserve"> detail</w:t>
      </w:r>
      <w:r w:rsidR="00783A31" w:rsidRPr="00C93CF8">
        <w:rPr>
          <w:lang w:val="en-US"/>
        </w:rPr>
        <w:t xml:space="preserve"> how</w:t>
      </w:r>
      <w:r w:rsidRPr="00C93CF8">
        <w:rPr>
          <w:lang w:val="en-US"/>
        </w:rPr>
        <w:t xml:space="preserve"> one thinks the</w:t>
      </w:r>
      <w:r w:rsidR="00783A31" w:rsidRPr="00C93CF8">
        <w:rPr>
          <w:lang w:val="en-US"/>
        </w:rPr>
        <w:t xml:space="preserve"> </w:t>
      </w:r>
      <w:r w:rsidR="00372FB6" w:rsidRPr="00C93CF8">
        <w:rPr>
          <w:lang w:val="en-US"/>
        </w:rPr>
        <w:t xml:space="preserve">more specific </w:t>
      </w:r>
      <w:r w:rsidR="00A83975" w:rsidRPr="00C93CF8">
        <w:rPr>
          <w:lang w:val="en-US"/>
        </w:rPr>
        <w:t xml:space="preserve">task </w:t>
      </w:r>
      <w:r w:rsidRPr="00C93CF8">
        <w:rPr>
          <w:lang w:val="en-US"/>
        </w:rPr>
        <w:t>conditions (stimulus</w:t>
      </w:r>
      <w:r w:rsidR="00755342" w:rsidRPr="00C93CF8">
        <w:rPr>
          <w:lang w:val="en-US"/>
        </w:rPr>
        <w:t xml:space="preserve"> and background conditions)</w:t>
      </w:r>
      <w:r w:rsidR="00783A31" w:rsidRPr="00C93CF8">
        <w:rPr>
          <w:lang w:val="en-US"/>
        </w:rPr>
        <w:t xml:space="preserve"> are transformed into </w:t>
      </w:r>
      <w:r w:rsidR="004E1A9F" w:rsidRPr="00C93CF8">
        <w:rPr>
          <w:lang w:val="en-US"/>
        </w:rPr>
        <w:t xml:space="preserve">more specific </w:t>
      </w:r>
      <w:r w:rsidR="00A83975" w:rsidRPr="00C93CF8">
        <w:rPr>
          <w:lang w:val="en-US"/>
        </w:rPr>
        <w:t xml:space="preserve">task </w:t>
      </w:r>
      <w:r w:rsidR="00783A31" w:rsidRPr="00C93CF8">
        <w:rPr>
          <w:lang w:val="en-US"/>
        </w:rPr>
        <w:t>outputs</w:t>
      </w:r>
      <w:r w:rsidR="00755342" w:rsidRPr="00C93CF8">
        <w:rPr>
          <w:lang w:val="en-US"/>
        </w:rPr>
        <w:t xml:space="preserve"> (</w:t>
      </w:r>
      <w:r w:rsidR="00A83975" w:rsidRPr="00C93CF8">
        <w:rPr>
          <w:lang w:val="en-US"/>
        </w:rPr>
        <w:t xml:space="preserve">e.g., competent </w:t>
      </w:r>
      <w:r w:rsidR="00755342" w:rsidRPr="00C93CF8">
        <w:rPr>
          <w:lang w:val="en-US"/>
        </w:rPr>
        <w:t>completion), revealing</w:t>
      </w:r>
      <w:r w:rsidR="00783A31" w:rsidRPr="00C93CF8">
        <w:rPr>
          <w:lang w:val="en-US"/>
        </w:rPr>
        <w:t xml:space="preserve"> the stages and steps of a causal process</w:t>
      </w:r>
      <w:r w:rsidR="0089533C" w:rsidRPr="00C93CF8">
        <w:rPr>
          <w:lang w:val="en-US"/>
        </w:rPr>
        <w:t>/mechanism</w:t>
      </w:r>
      <w:r w:rsidR="00783A31" w:rsidRPr="00C93CF8">
        <w:rPr>
          <w:lang w:val="en-US"/>
        </w:rPr>
        <w:t>, perhaps as</w:t>
      </w:r>
      <w:r w:rsidR="00A83975" w:rsidRPr="00C93CF8">
        <w:rPr>
          <w:lang w:val="en-US"/>
        </w:rPr>
        <w:t>sociated with</w:t>
      </w:r>
      <w:r w:rsidR="00783A31" w:rsidRPr="00C93CF8">
        <w:rPr>
          <w:lang w:val="en-US"/>
        </w:rPr>
        <w:t xml:space="preserve"> specific concrete structures and systems</w:t>
      </w:r>
      <w:r w:rsidR="00A83975" w:rsidRPr="00C93CF8">
        <w:rPr>
          <w:lang w:val="en-US"/>
        </w:rPr>
        <w:t xml:space="preserve">, </w:t>
      </w:r>
      <w:r w:rsidR="006C16A5" w:rsidRPr="00C93CF8">
        <w:rPr>
          <w:lang w:val="en-US"/>
        </w:rPr>
        <w:t>one</w:t>
      </w:r>
      <w:r w:rsidR="00A83975" w:rsidRPr="00C93CF8">
        <w:rPr>
          <w:lang w:val="en-US"/>
        </w:rPr>
        <w:t xml:space="preserve"> must traverse if one is to perform the task</w:t>
      </w:r>
      <w:r w:rsidR="0089533C" w:rsidRPr="00C93CF8">
        <w:rPr>
          <w:lang w:val="en-US"/>
        </w:rPr>
        <w:t xml:space="preserve"> successfully</w:t>
      </w:r>
      <w:r w:rsidR="00A83975" w:rsidRPr="00C93CF8">
        <w:rPr>
          <w:lang w:val="en-US"/>
        </w:rPr>
        <w:t xml:space="preserve">. </w:t>
      </w:r>
    </w:p>
    <w:p w14:paraId="6339F8A1" w14:textId="7CC8AA98" w:rsidR="00FF54A1" w:rsidRPr="00C93CF8" w:rsidRDefault="00FF54A1" w:rsidP="00B278F6">
      <w:pPr>
        <w:spacing w:line="480" w:lineRule="auto"/>
        <w:ind w:firstLine="720"/>
        <w:jc w:val="both"/>
        <w:rPr>
          <w:lang w:val="en-US"/>
        </w:rPr>
      </w:pPr>
      <w:r w:rsidRPr="00C93CF8">
        <w:rPr>
          <w:lang w:val="en-US"/>
        </w:rPr>
        <w:t>A textbook example</w:t>
      </w:r>
      <w:r w:rsidR="004444CC" w:rsidRPr="00C93CF8">
        <w:rPr>
          <w:lang w:val="en-US"/>
        </w:rPr>
        <w:t xml:space="preserve"> is</w:t>
      </w:r>
      <w:r w:rsidRPr="00C93CF8">
        <w:rPr>
          <w:lang w:val="en-US"/>
        </w:rPr>
        <w:t xml:space="preserve"> the stop</w:t>
      </w:r>
      <w:r w:rsidR="001730E9" w:rsidRPr="00C93CF8">
        <w:rPr>
          <w:lang w:val="en-US"/>
        </w:rPr>
        <w:t xml:space="preserve"> </w:t>
      </w:r>
      <w:r w:rsidRPr="00C93CF8">
        <w:rPr>
          <w:lang w:val="en-US"/>
        </w:rPr>
        <w:t>signal</w:t>
      </w:r>
      <w:r w:rsidR="00826DF4" w:rsidRPr="00C93CF8">
        <w:rPr>
          <w:lang w:val="en-US"/>
        </w:rPr>
        <w:t xml:space="preserve"> </w:t>
      </w:r>
      <w:r w:rsidRPr="00C93CF8">
        <w:rPr>
          <w:lang w:val="en-US"/>
        </w:rPr>
        <w:t xml:space="preserve">task </w:t>
      </w:r>
      <w:r w:rsidR="00602AEE" w:rsidRPr="00C93CF8">
        <w:rPr>
          <w:lang w:val="en-US"/>
        </w:rPr>
        <w:t xml:space="preserve">which is </w:t>
      </w:r>
      <w:r w:rsidRPr="00C93CF8">
        <w:rPr>
          <w:lang w:val="en-US"/>
        </w:rPr>
        <w:t xml:space="preserve">routinely used </w:t>
      </w:r>
      <w:r w:rsidR="009D475B" w:rsidRPr="00C93CF8">
        <w:rPr>
          <w:lang w:val="en-US"/>
        </w:rPr>
        <w:t xml:space="preserve">as a </w:t>
      </w:r>
      <w:r w:rsidRPr="00C93CF8">
        <w:rPr>
          <w:lang w:val="en-US"/>
        </w:rPr>
        <w:t>measure of “response inhibition”</w:t>
      </w:r>
      <w:r w:rsidR="00B278F6" w:rsidRPr="00C93CF8">
        <w:rPr>
          <w:lang w:val="en-US"/>
        </w:rPr>
        <w:t>.</w:t>
      </w:r>
      <w:r w:rsidR="001519CB" w:rsidRPr="00C93CF8">
        <w:rPr>
          <w:lang w:val="en-US"/>
        </w:rPr>
        <w:t xml:space="preserve"> </w:t>
      </w:r>
      <w:r w:rsidR="00372FB6" w:rsidRPr="00C93CF8">
        <w:rPr>
          <w:lang w:val="en-US"/>
        </w:rPr>
        <w:t>A coarse-grained functional analysis of response inhibition</w:t>
      </w:r>
      <w:r w:rsidR="001519CB" w:rsidRPr="00C93CF8">
        <w:rPr>
          <w:lang w:val="en-US"/>
        </w:rPr>
        <w:t xml:space="preserve"> </w:t>
      </w:r>
      <w:r w:rsidR="00372FB6" w:rsidRPr="00C93CF8">
        <w:rPr>
          <w:lang w:val="en-US"/>
        </w:rPr>
        <w:t>describes it, for example, as ‘</w:t>
      </w:r>
      <w:r w:rsidR="001519CB" w:rsidRPr="00C93CF8">
        <w:rPr>
          <w:lang w:val="en-US"/>
        </w:rPr>
        <w:t>the capacity to ‘intercept’ an upcoming action that is elicited by a given stimulus</w:t>
      </w:r>
      <w:r w:rsidR="0089533C" w:rsidRPr="00C93CF8">
        <w:rPr>
          <w:lang w:val="en-US"/>
        </w:rPr>
        <w:t xml:space="preserve"> and to</w:t>
      </w:r>
      <w:r w:rsidR="00B278F6" w:rsidRPr="00C93CF8">
        <w:rPr>
          <w:lang w:val="en-US"/>
        </w:rPr>
        <w:t xml:space="preserve"> </w:t>
      </w:r>
      <w:r w:rsidR="001519CB" w:rsidRPr="00C93CF8">
        <w:rPr>
          <w:lang w:val="en-US"/>
        </w:rPr>
        <w:t xml:space="preserve">refrain from responding </w:t>
      </w:r>
      <w:r w:rsidR="0089533C" w:rsidRPr="00C93CF8">
        <w:rPr>
          <w:lang w:val="en-US"/>
        </w:rPr>
        <w:t>to the stimulus with that action</w:t>
      </w:r>
      <w:r w:rsidR="001519CB" w:rsidRPr="00C93CF8">
        <w:rPr>
          <w:lang w:val="en-US"/>
        </w:rPr>
        <w:t>.</w:t>
      </w:r>
      <w:r w:rsidR="00372FB6" w:rsidRPr="00C93CF8">
        <w:rPr>
          <w:lang w:val="en-US"/>
        </w:rPr>
        <w:t>’</w:t>
      </w:r>
      <w:r w:rsidR="001519CB" w:rsidRPr="00C93CF8">
        <w:rPr>
          <w:lang w:val="en-US"/>
        </w:rPr>
        <w:t xml:space="preserve"> </w:t>
      </w:r>
      <w:r w:rsidR="004444CC" w:rsidRPr="00C93CF8">
        <w:rPr>
          <w:lang w:val="en-US"/>
        </w:rPr>
        <w:t>Th</w:t>
      </w:r>
      <w:r w:rsidR="00B278F6" w:rsidRPr="00C93CF8">
        <w:rPr>
          <w:lang w:val="en-US"/>
        </w:rPr>
        <w:t>e</w:t>
      </w:r>
      <w:r w:rsidR="004444CC" w:rsidRPr="00C93CF8">
        <w:rPr>
          <w:lang w:val="en-US"/>
        </w:rPr>
        <w:t xml:space="preserve"> family of </w:t>
      </w:r>
      <w:r w:rsidR="00B278F6" w:rsidRPr="00C93CF8">
        <w:rPr>
          <w:lang w:val="en-US"/>
        </w:rPr>
        <w:t xml:space="preserve">stop signal </w:t>
      </w:r>
      <w:r w:rsidR="004444CC" w:rsidRPr="00C93CF8">
        <w:rPr>
          <w:lang w:val="en-US"/>
        </w:rPr>
        <w:t xml:space="preserve">tasks has been endlessly varied to study </w:t>
      </w:r>
      <w:r w:rsidR="00F21C6E" w:rsidRPr="00C93CF8">
        <w:rPr>
          <w:lang w:val="en-US"/>
        </w:rPr>
        <w:t xml:space="preserve">this </w:t>
      </w:r>
      <w:r w:rsidR="004444CC" w:rsidRPr="00C93CF8">
        <w:rPr>
          <w:lang w:val="en-US"/>
        </w:rPr>
        <w:t xml:space="preserve">cognitive </w:t>
      </w:r>
      <w:r w:rsidR="00F21C6E" w:rsidRPr="00C93CF8">
        <w:rPr>
          <w:lang w:val="en-US"/>
        </w:rPr>
        <w:t xml:space="preserve">capacity </w:t>
      </w:r>
      <w:r w:rsidR="004444CC" w:rsidRPr="00C93CF8">
        <w:rPr>
          <w:lang w:val="en-US"/>
        </w:rPr>
        <w:t xml:space="preserve">and disorders </w:t>
      </w:r>
      <w:r w:rsidR="0089533C" w:rsidRPr="00C93CF8">
        <w:rPr>
          <w:lang w:val="en-US"/>
        </w:rPr>
        <w:t xml:space="preserve">believed </w:t>
      </w:r>
      <w:r w:rsidR="00BF4779" w:rsidRPr="00C93CF8">
        <w:rPr>
          <w:lang w:val="en-US"/>
        </w:rPr>
        <w:t>to</w:t>
      </w:r>
      <w:r w:rsidR="004444CC" w:rsidRPr="00C93CF8">
        <w:rPr>
          <w:lang w:val="en-US"/>
        </w:rPr>
        <w:t xml:space="preserve"> involve deficits in </w:t>
      </w:r>
      <w:r w:rsidR="00372FB6" w:rsidRPr="00C93CF8">
        <w:rPr>
          <w:lang w:val="en-US"/>
        </w:rPr>
        <w:t>response inhibition</w:t>
      </w:r>
      <w:r w:rsidR="00F06ACF" w:rsidRPr="00C93CF8">
        <w:rPr>
          <w:lang w:val="en-US"/>
        </w:rPr>
        <w:t xml:space="preserve"> </w:t>
      </w:r>
      <w:r w:rsidR="00F06ACF" w:rsidRPr="00C93CF8">
        <w:rPr>
          <w:lang w:val="en-US"/>
        </w:rPr>
        <w:fldChar w:fldCharType="begin" w:fldLock="1"/>
      </w:r>
      <w:r w:rsidR="00B11607" w:rsidRPr="00C93CF8">
        <w:rPr>
          <w:lang w:val="en-US"/>
        </w:rPr>
        <w:instrText>ADDIN CSL_CITATION { "citationItems" : [ { "id" : "ITEM-1", "itemData" : { "abstract" : "Presents a theory of the inhibition of thought and action to account for people's performance in situations that require them to stop or change their current thoughts and actions. The theory proposes that a control signal, such as an external stop signal or an error during performance, starts a stopping process that races against the processes underlying ongoing thought and action. If the stopping process wins, thought and action are inhibited; if the ongoing process wins, thought and action run on to completion. The theory is formally developed to account for many aspects of performance in situations with explicit stop signals, and it is applied to data obtained from 3 adult observers in a series of RT tasks. The relation between response inhibition and other acts of control in motor performance and in cognition is discussed, and the implications of the theory are considered in terms of current thinking about attentional control and automaticity. (69 ref) (PsycINFO Database Record (c) 2006 APA, all rights reserved).", "author" : [ { "dropping-particle" : "", "family" : "Logan", "given" : "Gordon D.", "non-dropping-particle" : "", "parse-names" : false, "suffix" : "" }, { "dropping-particle" : "", "family" : "Cowan", "given" : "William B.", "non-dropping-particle" : "", "parse-names" : false, "suffix" : "" } ], "container-title" : "Psychological Review", "id" : "ITEM-1", "issue" : "3", "issued" : { "date-parts" : [ [ "1984" ] ] }, "page" : "295-327", "title" : "On the ability to inhibit thought and action: A theory of an act of control", "type" : "article-journal", "volume" : "91" }, "uris" : [ "http://www.mendeley.com/documents/?uuid=02f26e29-cd82-42a8-b486-b29d7698e4a9" ] }, { "id" : "ITEM-2", "itemData" : { "abstract" : "Response inhibition is a hallmark of executive control. The concept refers to the suppression of actions that are no longer required or that are inappropriate, which supports flexible and goal-directed behavior in ever-changing environments. The stop-signal paradigm is most suitable for the study of response inhibition in a laboratory setting. The paradigm has become increasingly popular in cognitive psychology, cognitive neuroscience and psychopathology. We review recent findings in the stop-signal literature with the specific aim of demonstrating how each of these different fields contributes to a better understanding of the processes involved in inhibiting a response and monitoring stopping performance, and more generally, discovering how behavior is controlled. \u00a9 2008 Elsevier Ltd. All rights reserved.", "author" : [ { "dropping-particle" : "", "family" : "Verbruggen", "given" : "Frederick", "non-dropping-particle" : "", "parse-names" : false, "suffix" : "" }, { "dropping-particle" : "", "family" : "Logan", "given" : "Gordon D.", "non-dropping-particle" : "", "parse-names" : false, "suffix" : "" } ], "container-title" : "Trends in Cognitive Sciences", "id" : "ITEM-2", "issue" : "11", "issued" : { "date-parts" : [ [ "2008" ] ] }, "page" : "418-424", "title" : "Response inhibition in the stop-signal paradigm", "type" : "article-journal", "volume" : "12" }, "uris" : [ "http://www.mendeley.com/documents/?uuid=246c7a5a-9353-42c4-a1b8-322d867f6bbe" ] } ], "mendeley" : { "formattedCitation" : "(Logan and Cowan 1984; Verbruggen and Logan 2008)", "plainTextFormattedCitation" : "(Logan and Cowan 1984; Verbruggen and Logan 2008)", "previouslyFormattedCitation" : "(Logan and Cowan 1984; Verbruggen and Logan 2008)" }, "properties" : { "noteIndex" : 0 }, "schema" : "https://github.com/citation-style-language/schema/raw/master/csl-citation.json" }</w:instrText>
      </w:r>
      <w:r w:rsidR="00F06ACF" w:rsidRPr="00C93CF8">
        <w:rPr>
          <w:lang w:val="en-US"/>
        </w:rPr>
        <w:fldChar w:fldCharType="separate"/>
      </w:r>
      <w:r w:rsidR="00DE426A" w:rsidRPr="00C93CF8">
        <w:rPr>
          <w:noProof/>
          <w:lang w:val="en-US"/>
        </w:rPr>
        <w:t>(Logan and Cowan 1984; Verbruggen and Logan 2008)</w:t>
      </w:r>
      <w:r w:rsidR="00F06ACF" w:rsidRPr="00C93CF8">
        <w:rPr>
          <w:lang w:val="en-US"/>
        </w:rPr>
        <w:fldChar w:fldCharType="end"/>
      </w:r>
      <w:r w:rsidR="004444CC" w:rsidRPr="00C93CF8">
        <w:rPr>
          <w:lang w:val="en-US"/>
        </w:rPr>
        <w:t xml:space="preserve">. It has also been varied to apply the task to adult, infant, and impaired humans, as well as to </w:t>
      </w:r>
      <w:r w:rsidR="006353AC" w:rsidRPr="00C93CF8">
        <w:rPr>
          <w:lang w:val="en-US"/>
        </w:rPr>
        <w:t>monkeys</w:t>
      </w:r>
      <w:r w:rsidR="00F06ACF" w:rsidRPr="00C93CF8">
        <w:rPr>
          <w:lang w:val="en-US"/>
        </w:rPr>
        <w:t xml:space="preserve"> </w:t>
      </w:r>
      <w:r w:rsidR="00F06ACF" w:rsidRPr="00C93CF8">
        <w:rPr>
          <w:lang w:val="en-US"/>
        </w:rPr>
        <w:fldChar w:fldCharType="begin" w:fldLock="1"/>
      </w:r>
      <w:r w:rsidR="00B11607" w:rsidRPr="00C93CF8">
        <w:rPr>
          <w:lang w:val="en-US"/>
        </w:rPr>
        <w:instrText>ADDIN CSL_CITATION { "citationItems" : [ { "id" : "ITEM-1", "itemData" : { "abstract" : "The voluntary control of movement is often tested by using the countermanding, or stop-signal task that sporadically requires the suppression of a movement in response to an incoming stop-signal. Neurophysiological recordings in monkeys engaged in the countermanding task have shown that dorsal premotor cortex (PMd) is implicated in movement control. An open question is whether and how the perceptual demands inherent the stop-signal affects inhibitory performance and their underlying neuronal correlates. To this aim we recorded multi-unit activity (MUA) from the PMd of two male monkeys performing a countermanding task in which the salience of the stop-signals was modulated. Consistently to what has been observed in humans, we found that less salient stimuli worsened the inhibitory performance. At the neuronal level, these behavioral results were subtended by the following modulations: when the stop-signal was not noticeable compared to the salient condition the preparatory neuronal activity in PMd started to be affected later and with a less sharp dynamic. This neuronal pattern is probably the consequence of a less efficient inhibitory command useful to interrupt the neural dynamic that supports movement generation in PMd.", "author" : [ { "dropping-particle" : "", "family" : "Pani", "given" : "Pierpaolo", "non-dropping-particle" : "", "parse-names" : false, "suffix" : "" }, { "dropping-particle" : "", "family" : "Giarrocco", "given" : "Franco", "non-dropping-particle" : "", "parse-names" : false, "suffix" : "" }, { "dropping-particle" : "", "family" : "Giamundo", "given" : "Margherita", "non-dropping-particle" : "", "parse-names" : false, "suffix" : "" }, { "dropping-particle" : "", "family" : "Montanari", "given" : "Roberto", "non-dropping-particle" : "", "parse-names" : false, "suffix" : "" }, { "dropping-particle" : "", "family" : "Brunamonti", "given" : "Emiliano", "non-dropping-particle" : "", "parse-names" : false, "suffix" : "" }, { "dropping-particle" : "", "family" : "Ferraina", "given" : "Stefano", "non-dropping-particle" : "", "parse-names" : false, "suffix" : "" } ], "container-title" : "Scientific Reports", "id" : "ITEM-1", "issued" : { "date-parts" : [ [ "2018" ] ] }, "page" : "14265", "title" : "Visual salience of the stop signal affects the neuronal dynamics of controlled inhibition", "type" : "article-journal", "volume" : "8" }, "uris" : [ "http://www.mendeley.com/documents/?uuid=74151192-c3ed-4f73-b403-343effcc9f40" ] } ], "mendeley" : { "formattedCitation" : "(Pani et al. 2018)", "plainTextFormattedCitation" : "(Pani et al. 2018)", "previouslyFormattedCitation" : "(Pani et al. 2018)" }, "properties" : { "noteIndex" : 0 }, "schema" : "https://github.com/citation-style-language/schema/raw/master/csl-citation.json" }</w:instrText>
      </w:r>
      <w:r w:rsidR="00F06ACF" w:rsidRPr="00C93CF8">
        <w:rPr>
          <w:lang w:val="en-US"/>
        </w:rPr>
        <w:fldChar w:fldCharType="separate"/>
      </w:r>
      <w:r w:rsidR="00DE426A" w:rsidRPr="00C93CF8">
        <w:rPr>
          <w:noProof/>
          <w:lang w:val="en-US"/>
        </w:rPr>
        <w:t>(Pani et al. 2018)</w:t>
      </w:r>
      <w:r w:rsidR="00F06ACF" w:rsidRPr="00C93CF8">
        <w:rPr>
          <w:lang w:val="en-US"/>
        </w:rPr>
        <w:fldChar w:fldCharType="end"/>
      </w:r>
      <w:r w:rsidR="004444CC" w:rsidRPr="00C93CF8">
        <w:rPr>
          <w:lang w:val="en-US"/>
        </w:rPr>
        <w:t>, rats</w:t>
      </w:r>
      <w:r w:rsidR="00F06ACF" w:rsidRPr="00C93CF8">
        <w:rPr>
          <w:lang w:val="en-US"/>
        </w:rPr>
        <w:t xml:space="preserve"> </w:t>
      </w:r>
      <w:r w:rsidR="00F06ACF" w:rsidRPr="00C93CF8">
        <w:rPr>
          <w:lang w:val="en-US"/>
        </w:rPr>
        <w:fldChar w:fldCharType="begin" w:fldLock="1"/>
      </w:r>
      <w:r w:rsidR="00B11607" w:rsidRPr="00C93CF8">
        <w:rPr>
          <w:lang w:val="en-US"/>
        </w:rPr>
        <w:instrText>ADDIN CSL_CITATION { "citationItems" : [ { "id" : "ITEM-1", "itemData" : { "abstract" : "The stop-signal reaction-time (SSRT) task measures inhibition of a response that has already been initiated, that is, the ability to stop. Human subjects classified as \"impulsive,\" for example, those with attention deficit and hyperactivity disorder, are slower to respond to the stop signal. Although functional and structural imaging studies in humans have implicated frontal and basal ganglia circuitry in the mediation of this form of response control, the precise roles of the cortex and basal ganglia in SSRT performance are far from understood. We describe effects of excitotoxic fiber-sparing lesions of the orbitofrontal cortex (OF), infralimbic cortex (IL), and subthalamic nucleus (STN) in rats performing a SSRT task. Lesions to the OF slowed SSRT, whereas lesions to the IL or the STN had no effect. On the go-signal trials, neither cortical lesion affected go-trial reaction time (GoRT), but STN lesions speeded such latencies. The STN lesion also significantly reduced accuracy of stopping at all stop-signal delays, indicative of a generalized stopping impairment that was independent of the SSRT itself. \u00a9 The Author 2007. Published by Oxford University Press. All rights reserved.", "author" : [ { "dropping-particle" : "", "family" : "Eagle", "given" : "Dawn M.", "non-dropping-particle" : "", "parse-names" : false, "suffix" : "" }, { "dropping-particle" : "", "family" : "Baunez", "given" : "Christelle", "non-dropping-particle" : "", "parse-names" : false, "suffix" : "" }, { "dropping-particle" : "", "family" : "Hutcheson", "given" : "Daniel M.", "non-dropping-particle" : "", "parse-names" : false, "suffix" : "" }, { "dropping-particle" : "", "family" : "Lehmann", "given" : "Olivia", "non-dropping-particle" : "", "parse-names" : false, "suffix" : "" }, { "dropping-particle" : "", "family" : "Shah", "given" : "Aarti P.", "non-dropping-particle" : "", "parse-names" : false, "suffix" : "" }, { "dropping-particle" : "", "family" : "Robbins", "given" : "Trevor W.", "non-dropping-particle" : "", "parse-names" : false, "suffix" : "" } ], "container-title" : "Cerebral Cortex", "id" : "ITEM-1", "issue" : "1", "issued" : { "date-parts" : [ [ "2008" ] ] }, "page" : "178-188", "title" : "Stop-signal reaction-time task performance: Role of prefrontal cortex and subthalamic nucleus", "type" : "article-journal", "volume" : "18" }, "uris" : [ "http://www.mendeley.com/documents/?uuid=b5e6c7bf-c197-490d-95c7-7f5d09d6c6c2" ] } ], "mendeley" : { "formattedCitation" : "(Eagle et al. 2008)", "plainTextFormattedCitation" : "(Eagle et al. 2008)", "previouslyFormattedCitation" : "(Eagle et al. 2008)" }, "properties" : { "noteIndex" : 0 }, "schema" : "https://github.com/citation-style-language/schema/raw/master/csl-citation.json" }</w:instrText>
      </w:r>
      <w:r w:rsidR="00F06ACF" w:rsidRPr="00C93CF8">
        <w:rPr>
          <w:lang w:val="en-US"/>
        </w:rPr>
        <w:fldChar w:fldCharType="separate"/>
      </w:r>
      <w:r w:rsidR="00DE426A" w:rsidRPr="00C93CF8">
        <w:rPr>
          <w:noProof/>
          <w:lang w:val="en-US"/>
        </w:rPr>
        <w:t>(Eagle et al. 2008)</w:t>
      </w:r>
      <w:r w:rsidR="00F06ACF" w:rsidRPr="00C93CF8">
        <w:rPr>
          <w:lang w:val="en-US"/>
        </w:rPr>
        <w:fldChar w:fldCharType="end"/>
      </w:r>
      <w:r w:rsidR="004444CC" w:rsidRPr="00C93CF8">
        <w:rPr>
          <w:lang w:val="en-US"/>
        </w:rPr>
        <w:t>, and sheep</w:t>
      </w:r>
      <w:r w:rsidR="00F06ACF" w:rsidRPr="00C93CF8">
        <w:rPr>
          <w:lang w:val="en-US"/>
        </w:rPr>
        <w:t xml:space="preserve"> </w:t>
      </w:r>
      <w:r w:rsidR="00F06ACF" w:rsidRPr="00C93CF8">
        <w:rPr>
          <w:lang w:val="en-US"/>
        </w:rPr>
        <w:fldChar w:fldCharType="begin" w:fldLock="1"/>
      </w:r>
      <w:r w:rsidR="00B11607" w:rsidRPr="00C93CF8">
        <w:rPr>
          <w:lang w:val="en-US"/>
        </w:rPr>
        <w:instrText>ADDIN CSL_CITATION { "citationItems" : [ { "id" : "ITEM-1", "itemData" : { "abstract" : "Huntington\u2019s disease (HD) patients show reduced flexibility in inhibiting an already-started response. This can be quantified by the stop-signal task. The aim of this study was to develop and validate a sheep version of the stop-signal task that would be suitable for monitoring the progression of cognitive decline in a transgenic sheep model of HD. Using a semi-automated operant system, sheep were trained to perform in a two-choice discrimination task. In 22% of the trials, a stop-signal was presented. Upon the stop-signal presentation, the sheep had to inhibit their already-started response. The stopping behaviour was captured using an accelerometer mounted on the back of the sheep. This set-up provided a direct read-out of the individual stop-signal reaction time (SSRT). We also estimated the SSRT using the conventional approach of subtracting the stop-signal delay (i.e., time after which the stop-signal is presented) from the ranked reaction time during a trial without a stop-signal. We found that all sheep could inhibit an already-started response in 91% of the stop-trials. The directly measured SSRT (0.974 \u00b1 0.04 s) was not significantly different from the estimated SSRT (0.938 \u00b1 0.04 s). The sheep version of the stop-signal task adds to the repertoire of tests suitable for investigating both cognitive dysfunction and efficacy of therapeutic agents in sheep models of neurodegenerative disease such as HD, as well as neurological conditions such as attention deficit hyperactivity disorder.", "author" : [ { "dropping-particle" : "", "family" : "Knolle", "given" : "Franziska", "non-dropping-particle" : "", "parse-names" : false, "suffix" : "" }, { "dropping-particle" : "", "family" : "McBride", "given" : "Sebastian D.", "non-dropping-particle" : "", "parse-names" : false, "suffix" : "" }, { "dropping-particle" : "", "family" : "Stewart", "given" : "James E.", "non-dropping-particle" : "", "parse-names" : false, "suffix" : "" }, { "dropping-particle" : "", "family" : "Goncalves", "given" : "Rita P.", "non-dropping-particle" : "", "parse-names" : false, "suffix" : "" }, { "dropping-particle" : "", "family" : "Morton", "given" : "A. Jennifer", "non-dropping-particle" : "", "parse-names" : false, "suffix" : "" } ], "container-title" : "Animal Cognition", "id" : "ITEM-1", "issue" : "4", "issued" : { "date-parts" : [ [ "2017" ] ] }, "page" : "615-626", "title" : "A stop-signal task for sheep: introduction and validation of a direct measure for the stop-signal reaction time", "type" : "article-journal", "volume" : "20" }, "uris" : [ "http://www.mendeley.com/documents/?uuid=123df83b-2cdf-461c-8c6b-85ef4bc3a9ac" ] } ], "mendeley" : { "formattedCitation" : "(Knolle et al. 2017)", "plainTextFormattedCitation" : "(Knolle et al. 2017)", "previouslyFormattedCitation" : "(Knolle et al. 2017)" }, "properties" : { "noteIndex" : 0 }, "schema" : "https://github.com/citation-style-language/schema/raw/master/csl-citation.json" }</w:instrText>
      </w:r>
      <w:r w:rsidR="00F06ACF" w:rsidRPr="00C93CF8">
        <w:rPr>
          <w:lang w:val="en-US"/>
        </w:rPr>
        <w:fldChar w:fldCharType="separate"/>
      </w:r>
      <w:r w:rsidR="00DE426A" w:rsidRPr="00C93CF8">
        <w:rPr>
          <w:noProof/>
          <w:lang w:val="en-US"/>
        </w:rPr>
        <w:t>(Knolle et al. 2017)</w:t>
      </w:r>
      <w:r w:rsidR="00F06ACF" w:rsidRPr="00C93CF8">
        <w:rPr>
          <w:lang w:val="en-US"/>
        </w:rPr>
        <w:fldChar w:fldCharType="end"/>
      </w:r>
      <w:r w:rsidR="004444CC" w:rsidRPr="00C93CF8">
        <w:rPr>
          <w:lang w:val="en-US"/>
        </w:rPr>
        <w:t xml:space="preserve">. In this task, a subject is instructed to perform an action (e.g., pressing a key when you see a face) unless a stop signal is presented prior to the moment </w:t>
      </w:r>
      <w:r w:rsidR="00FF500C" w:rsidRPr="00C93CF8">
        <w:rPr>
          <w:lang w:val="en-US"/>
        </w:rPr>
        <w:t xml:space="preserve">of </w:t>
      </w:r>
      <w:r w:rsidR="004444CC" w:rsidRPr="00C93CF8">
        <w:rPr>
          <w:lang w:val="en-US"/>
        </w:rPr>
        <w:t>action. Researchers can vary the timing of the stop signal, for example, and determine the number of errors (in which the subject acts despite receiving the stop signal</w:t>
      </w:r>
      <w:r w:rsidR="00295D2B" w:rsidRPr="00C93CF8">
        <w:rPr>
          <w:lang w:val="en-US"/>
        </w:rPr>
        <w:t>)</w:t>
      </w:r>
      <w:r w:rsidR="004444CC" w:rsidRPr="00C93CF8">
        <w:rPr>
          <w:lang w:val="en-US"/>
        </w:rPr>
        <w:t xml:space="preserve">. Performance on the task </w:t>
      </w:r>
      <w:r w:rsidR="00FF500C" w:rsidRPr="00C93CF8">
        <w:rPr>
          <w:lang w:val="en-US"/>
        </w:rPr>
        <w:t>is usually characterized in terms of an estimated value</w:t>
      </w:r>
      <w:r w:rsidR="0089533C" w:rsidRPr="00C93CF8">
        <w:rPr>
          <w:lang w:val="en-US"/>
        </w:rPr>
        <w:t>,</w:t>
      </w:r>
      <w:r w:rsidR="00FF500C" w:rsidRPr="00C93CF8">
        <w:rPr>
          <w:lang w:val="en-US"/>
        </w:rPr>
        <w:t xml:space="preserve"> called the </w:t>
      </w:r>
      <w:r w:rsidR="00FF500C" w:rsidRPr="00C93CF8">
        <w:rPr>
          <w:i/>
          <w:lang w:val="en-US"/>
        </w:rPr>
        <w:t>stop signal reaction time</w:t>
      </w:r>
      <w:r w:rsidR="00AE7879" w:rsidRPr="00C93CF8">
        <w:rPr>
          <w:i/>
          <w:lang w:val="en-US"/>
        </w:rPr>
        <w:t xml:space="preserve"> </w:t>
      </w:r>
      <w:r w:rsidR="00AE7879" w:rsidRPr="00C93CF8">
        <w:rPr>
          <w:iCs/>
          <w:lang w:val="en-US"/>
        </w:rPr>
        <w:t>(SSRT)</w:t>
      </w:r>
      <w:r w:rsidR="004444CC" w:rsidRPr="00C93CF8">
        <w:rPr>
          <w:lang w:val="en-US"/>
        </w:rPr>
        <w:t xml:space="preserve">, </w:t>
      </w:r>
      <w:r w:rsidR="00FF500C" w:rsidRPr="00C93CF8">
        <w:rPr>
          <w:lang w:val="en-US"/>
        </w:rPr>
        <w:t xml:space="preserve">which </w:t>
      </w:r>
      <w:r w:rsidR="004444CC" w:rsidRPr="00C93CF8">
        <w:rPr>
          <w:lang w:val="en-US"/>
        </w:rPr>
        <w:t xml:space="preserve">is taken to reflect the capacity to </w:t>
      </w:r>
      <w:r w:rsidR="00372FB6" w:rsidRPr="00C93CF8">
        <w:rPr>
          <w:lang w:val="en-US"/>
        </w:rPr>
        <w:t xml:space="preserve">intercept </w:t>
      </w:r>
      <w:r w:rsidR="004444CC" w:rsidRPr="00C93CF8">
        <w:rPr>
          <w:lang w:val="en-US"/>
        </w:rPr>
        <w:t>responses</w:t>
      </w:r>
      <w:r w:rsidR="00372FB6" w:rsidRPr="00C93CF8">
        <w:rPr>
          <w:lang w:val="en-US"/>
        </w:rPr>
        <w:t>—the less time we need to intercept an upcoming action, the better our response inhibition</w:t>
      </w:r>
      <w:r w:rsidR="004B094B" w:rsidRPr="00C93CF8">
        <w:rPr>
          <w:lang w:val="en-US"/>
        </w:rPr>
        <w:t xml:space="preserve"> </w:t>
      </w:r>
      <w:r w:rsidR="004B094B" w:rsidRPr="00C93CF8">
        <w:rPr>
          <w:lang w:val="en-US"/>
        </w:rPr>
        <w:fldChar w:fldCharType="begin" w:fldLock="1"/>
      </w:r>
      <w:r w:rsidR="00B11607" w:rsidRPr="00C93CF8">
        <w:rPr>
          <w:lang w:val="en-US"/>
        </w:rPr>
        <w:instrText>ADDIN CSL_CITATION { "citationItems" : [ { "id" : "ITEM-1", "itemData" : { "abstract" : "Title: Authors:", "author" : [ { "dropping-particle" : "", "family" : "Bissett", "given" : "P.G.", "non-dropping-particle" : "", "parse-names" : false, "suffix" : "" }, { "dropping-particle" : "", "family" : "Jones", "given" : "H.M.", "non-dropping-particle" : "", "parse-names" : false, "suffix" : "" }, { "dropping-particle" : "", "family" : "Poldrack", "given" : "R.A.", "non-dropping-particle" : "", "parse-names" : false, "suffix" : "" }, { "dropping-particle" : "", "family" : "Logan", "given" : "G.D.", "non-dropping-particle" : "", "parse-names" : false, "suffix" : "" } ], "container-title" : "PsyArXiv", "id" : "ITEM-1", "issued" : { "date-parts" : [ [ "2020" ] ] }, "title" : "Severe and pervasive violations of independence in response inhibition tasks", "type" : "article-journal" }, "prefix" : "but see", "uris" : [ "http://www.mendeley.com/documents/?uuid=6ba53e5b-3ad2-4761-9aa3-fd0795926242" ] } ], "mendeley" : { "formattedCitation" : "(but see Bissett et al. 2020)", "plainTextFormattedCitation" : "(but see Bissett et al. 2020)", "previouslyFormattedCitation" : "(but see Bissett et al. 2020)" }, "properties" : { "noteIndex" : 0 }, "schema" : "https://github.com/citation-style-language/schema/raw/master/csl-citation.json" }</w:instrText>
      </w:r>
      <w:r w:rsidR="004B094B" w:rsidRPr="00C93CF8">
        <w:rPr>
          <w:lang w:val="en-US"/>
        </w:rPr>
        <w:fldChar w:fldCharType="separate"/>
      </w:r>
      <w:r w:rsidR="00DE426A" w:rsidRPr="00C93CF8">
        <w:rPr>
          <w:noProof/>
          <w:lang w:val="en-US"/>
        </w:rPr>
        <w:t>(but see Bissett et al. 2020)</w:t>
      </w:r>
      <w:r w:rsidR="004B094B" w:rsidRPr="00C93CF8">
        <w:rPr>
          <w:lang w:val="en-US"/>
        </w:rPr>
        <w:fldChar w:fldCharType="end"/>
      </w:r>
      <w:r w:rsidR="00FF500C" w:rsidRPr="00C93CF8">
        <w:rPr>
          <w:lang w:val="en-US"/>
        </w:rPr>
        <w:t xml:space="preserve">. This </w:t>
      </w:r>
      <w:r w:rsidR="004444CC" w:rsidRPr="00C93CF8">
        <w:rPr>
          <w:lang w:val="en-US"/>
        </w:rPr>
        <w:t>capacity is</w:t>
      </w:r>
      <w:r w:rsidR="00FF500C" w:rsidRPr="00C93CF8">
        <w:rPr>
          <w:lang w:val="en-US"/>
        </w:rPr>
        <w:t xml:space="preserve"> thought by some to be</w:t>
      </w:r>
      <w:r w:rsidR="004444CC" w:rsidRPr="00C93CF8">
        <w:rPr>
          <w:lang w:val="en-US"/>
        </w:rPr>
        <w:t xml:space="preserve"> involved in any cognitive act that requires volitional control over fleeting desires (e.g., going home after two glasses of wine</w:t>
      </w:r>
      <w:r w:rsidR="0089533C" w:rsidRPr="00C93CF8">
        <w:rPr>
          <w:lang w:val="en-US"/>
        </w:rPr>
        <w:t xml:space="preserve"> </w:t>
      </w:r>
      <w:r w:rsidR="004444CC" w:rsidRPr="00C93CF8">
        <w:rPr>
          <w:lang w:val="en-US"/>
        </w:rPr>
        <w:t xml:space="preserve">or studying versus watching memes). </w:t>
      </w:r>
      <w:r w:rsidR="00BF4779" w:rsidRPr="00C93CF8">
        <w:rPr>
          <w:lang w:val="en-US"/>
        </w:rPr>
        <w:t xml:space="preserve">Poor performance on </w:t>
      </w:r>
      <w:r w:rsidR="00BF4779" w:rsidRPr="00C93CF8">
        <w:rPr>
          <w:lang w:val="en-US"/>
        </w:rPr>
        <w:lastRenderedPageBreak/>
        <w:t>such tasks is taken to indicate impulsivity,</w:t>
      </w:r>
      <w:r w:rsidR="00FF500C" w:rsidRPr="00C93CF8">
        <w:rPr>
          <w:lang w:val="en-US"/>
        </w:rPr>
        <w:t xml:space="preserve"> and is associated with</w:t>
      </w:r>
      <w:r w:rsidR="00BF4779" w:rsidRPr="00C93CF8">
        <w:rPr>
          <w:lang w:val="en-US"/>
        </w:rPr>
        <w:t xml:space="preserve"> attention deficit disorder</w:t>
      </w:r>
      <w:r w:rsidR="00FF500C" w:rsidRPr="00C93CF8">
        <w:rPr>
          <w:lang w:val="en-US"/>
        </w:rPr>
        <w:t xml:space="preserve"> </w:t>
      </w:r>
      <w:r w:rsidR="00BF4779" w:rsidRPr="00C93CF8">
        <w:rPr>
          <w:lang w:val="en-US"/>
        </w:rPr>
        <w:t xml:space="preserve">and proneness to risk-taking and addictive behaviors </w:t>
      </w:r>
      <w:r w:rsidR="00BF4779" w:rsidRPr="00C93CF8">
        <w:rPr>
          <w:lang w:val="en-US"/>
        </w:rPr>
        <w:fldChar w:fldCharType="begin" w:fldLock="1"/>
      </w:r>
      <w:r w:rsidR="00B11607" w:rsidRPr="00C93CF8">
        <w:rPr>
          <w:lang w:val="en-US"/>
        </w:rPr>
        <w:instrText>ADDIN CSL_CITATION { "citationItems" : [ { "id" : "ITEM-1", "itemData" : { "abstract" : "The ability to make decisions and act quickly without hesitation can be advantageous in many settings. However, when persistently expressed, impulsive decisions and actions are considered risky, maladaptive and symptomatic of such diverse brain disorders as attention-deficit hyperactivity disorder, drug addiction and affective disorders. Over the past decade, rapid progress has been made in the identification of discrete neural networks that underlie different forms of impulsivity-from impaired response inhibition and risky decision making to a profound intolerance of delayed rewards. Herein, we review what is currently known about the neural and psychological mechanisms of impulsivity, and discuss the relevance and application of these new insights to various neuropsychiatric disorders.", "author" : [ { "dropping-particle" : "", "family" : "Dalley", "given" : "Jeffrey W.", "non-dropping-particle" : "", "parse-names" : false, "suffix" : "" }, { "dropping-particle" : "", "family" : "Robbins", "given" : "Trevor W.", "non-dropping-particle" : "", "parse-names" : false, "suffix" : "" } ], "container-title" : "Nature Reviews Neuroscience", "id" : "ITEM-1", "issue" : "3", "issued" : { "date-parts" : [ [ "2017" ] ] }, "page" : "158-171", "title" : "Fractionating impulsivity: Neuropsychiatric implications", "type" : "article-journal", "volume" : "18" }, "uris" : [ "http://www.mendeley.com/documents/?uuid=44ae2011-09bd-45db-b388-5a7290bb0787" ] } ], "mendeley" : { "formattedCitation" : "(Dalley and Robbins 2017)", "plainTextFormattedCitation" : "(Dalley and Robbins 2017)", "previouslyFormattedCitation" : "(Dalley and Robbins 2017)" }, "properties" : { "noteIndex" : 0 }, "schema" : "https://github.com/citation-style-language/schema/raw/master/csl-citation.json" }</w:instrText>
      </w:r>
      <w:r w:rsidR="00BF4779" w:rsidRPr="00C93CF8">
        <w:rPr>
          <w:lang w:val="en-US"/>
        </w:rPr>
        <w:fldChar w:fldCharType="separate"/>
      </w:r>
      <w:r w:rsidR="00DE426A" w:rsidRPr="00C93CF8">
        <w:rPr>
          <w:noProof/>
          <w:lang w:val="en-US"/>
        </w:rPr>
        <w:t>(Dalley and Robbins 2017)</w:t>
      </w:r>
      <w:r w:rsidR="00BF4779" w:rsidRPr="00C93CF8">
        <w:rPr>
          <w:lang w:val="en-US"/>
        </w:rPr>
        <w:fldChar w:fldCharType="end"/>
      </w:r>
      <w:r w:rsidR="00BF4779" w:rsidRPr="00C93CF8">
        <w:rPr>
          <w:lang w:val="en-US"/>
        </w:rPr>
        <w:t>.</w:t>
      </w:r>
    </w:p>
    <w:p w14:paraId="493EBDD4" w14:textId="34EFA3BB" w:rsidR="00FF54A1" w:rsidRPr="00C93CF8" w:rsidRDefault="004444CC" w:rsidP="001928E6">
      <w:pPr>
        <w:spacing w:line="480" w:lineRule="auto"/>
        <w:ind w:firstLine="720"/>
        <w:jc w:val="both"/>
        <w:rPr>
          <w:lang w:val="en-US"/>
        </w:rPr>
      </w:pPr>
      <w:r w:rsidRPr="00C93CF8">
        <w:rPr>
          <w:lang w:val="en-US"/>
        </w:rPr>
        <w:t xml:space="preserve">The precise task model for the </w:t>
      </w:r>
      <w:r w:rsidR="004D1ED0" w:rsidRPr="00C93CF8">
        <w:rPr>
          <w:lang w:val="en-US"/>
        </w:rPr>
        <w:t>stop</w:t>
      </w:r>
      <w:r w:rsidR="001730E9" w:rsidRPr="00C93CF8">
        <w:rPr>
          <w:lang w:val="en-US"/>
        </w:rPr>
        <w:t xml:space="preserve"> </w:t>
      </w:r>
      <w:r w:rsidR="004D1ED0" w:rsidRPr="00C93CF8">
        <w:rPr>
          <w:lang w:val="en-US"/>
        </w:rPr>
        <w:t xml:space="preserve">signal </w:t>
      </w:r>
      <w:r w:rsidRPr="00C93CF8">
        <w:rPr>
          <w:lang w:val="en-US"/>
        </w:rPr>
        <w:t>family of tasks depend</w:t>
      </w:r>
      <w:r w:rsidR="006F1BA8" w:rsidRPr="00C93CF8">
        <w:rPr>
          <w:lang w:val="en-US"/>
        </w:rPr>
        <w:t>s</w:t>
      </w:r>
      <w:r w:rsidRPr="00C93CF8">
        <w:rPr>
          <w:lang w:val="en-US"/>
        </w:rPr>
        <w:t xml:space="preserve"> on its</w:t>
      </w:r>
      <w:r w:rsidR="006F1BA8" w:rsidRPr="00C93CF8">
        <w:rPr>
          <w:lang w:val="en-US"/>
        </w:rPr>
        <w:t xml:space="preserve"> particular</w:t>
      </w:r>
      <w:r w:rsidRPr="00C93CF8">
        <w:rPr>
          <w:lang w:val="en-US"/>
        </w:rPr>
        <w:t xml:space="preserve"> instantiation. I</w:t>
      </w:r>
      <w:r w:rsidR="00950180" w:rsidRPr="00C93CF8">
        <w:rPr>
          <w:lang w:val="en-US"/>
        </w:rPr>
        <w:t>t</w:t>
      </w:r>
      <w:r w:rsidRPr="00C93CF8">
        <w:rPr>
          <w:lang w:val="en-US"/>
        </w:rPr>
        <w:t xml:space="preserve"> will include, minimally, the tendency of the subject to perform the dominant act (often acquired through pre-training), the ability to perceive the stop signal and to associate it with not acting (often acquired through training), and the ability to suppress the dominant behavioral tendency in light of that association. By shortening the time between the stop signal and the time for action, </w:t>
      </w:r>
      <w:r w:rsidR="009B0A16" w:rsidRPr="00C93CF8">
        <w:rPr>
          <w:lang w:val="en-US"/>
        </w:rPr>
        <w:t xml:space="preserve">the go </w:t>
      </w:r>
      <w:r w:rsidR="003C2380" w:rsidRPr="00C93CF8">
        <w:rPr>
          <w:lang w:val="en-US"/>
        </w:rPr>
        <w:t xml:space="preserve">process—that is, the process of responding to the stimulus by </w:t>
      </w:r>
      <w:r w:rsidR="004E3C3F" w:rsidRPr="00C93CF8">
        <w:rPr>
          <w:lang w:val="en-US"/>
        </w:rPr>
        <w:t>preparing the dominant action</w:t>
      </w:r>
      <w:r w:rsidR="003C2380" w:rsidRPr="00C93CF8">
        <w:rPr>
          <w:lang w:val="en-US"/>
        </w:rPr>
        <w:noBreakHyphen/>
        <w:t>—</w:t>
      </w:r>
      <w:r w:rsidR="009B0A16" w:rsidRPr="00C93CF8">
        <w:rPr>
          <w:lang w:val="en-US"/>
        </w:rPr>
        <w:t>finishes before the stop process</w:t>
      </w:r>
      <w:r w:rsidR="003C2380" w:rsidRPr="00C93CF8">
        <w:rPr>
          <w:lang w:val="en-US"/>
        </w:rPr>
        <w:t>—that is the process of intercepting the upcoming action response—</w:t>
      </w:r>
      <w:r w:rsidRPr="00C93CF8">
        <w:rPr>
          <w:lang w:val="en-US"/>
        </w:rPr>
        <w:t xml:space="preserve"> and error frequency </w:t>
      </w:r>
      <w:r w:rsidR="00EB0C90" w:rsidRPr="00C93CF8">
        <w:rPr>
          <w:lang w:val="en-US"/>
        </w:rPr>
        <w:t xml:space="preserve">(as well as SSRT) </w:t>
      </w:r>
      <w:r w:rsidRPr="00C93CF8">
        <w:rPr>
          <w:lang w:val="en-US"/>
        </w:rPr>
        <w:t xml:space="preserve">increases. It increases faster for those who are impaired in response inhibition. The ability to inhibit responses is both affected by the task conditions and influences response time, according to this model. That is why the task can be used to measure this capacity.  </w:t>
      </w:r>
    </w:p>
    <w:p w14:paraId="2AAE2470" w14:textId="36164583" w:rsidR="004444CC" w:rsidRPr="00C93CF8" w:rsidRDefault="00F50BE7" w:rsidP="001928E6">
      <w:pPr>
        <w:spacing w:line="480" w:lineRule="auto"/>
        <w:ind w:firstLine="720"/>
        <w:jc w:val="both"/>
        <w:rPr>
          <w:lang w:val="en-US"/>
        </w:rPr>
      </w:pPr>
      <w:r w:rsidRPr="00C93CF8">
        <w:rPr>
          <w:lang w:val="en-US"/>
        </w:rPr>
        <w:t>In perhaps the simplest kind of task model, the cognitive capacity</w:t>
      </w:r>
      <w:r w:rsidR="006F1BA8" w:rsidRPr="00C93CF8">
        <w:rPr>
          <w:lang w:val="en-US"/>
        </w:rPr>
        <w:t xml:space="preserve"> in question</w:t>
      </w:r>
      <w:r w:rsidRPr="00C93CF8">
        <w:rPr>
          <w:lang w:val="en-US"/>
        </w:rPr>
        <w:t xml:space="preserve"> is </w:t>
      </w:r>
      <w:r w:rsidR="00AC15D7" w:rsidRPr="00C93CF8">
        <w:rPr>
          <w:lang w:val="en-US"/>
        </w:rPr>
        <w:t xml:space="preserve">posited as </w:t>
      </w:r>
      <w:r w:rsidRPr="00C93CF8">
        <w:rPr>
          <w:lang w:val="en-US"/>
        </w:rPr>
        <w:t xml:space="preserve">necessary for </w:t>
      </w:r>
      <w:r w:rsidR="006F1BA8" w:rsidRPr="00C93CF8">
        <w:rPr>
          <w:lang w:val="en-US"/>
        </w:rPr>
        <w:t xml:space="preserve">task </w:t>
      </w:r>
      <w:r w:rsidRPr="00C93CF8">
        <w:rPr>
          <w:lang w:val="en-US"/>
        </w:rPr>
        <w:t>performance</w:t>
      </w:r>
      <w:r w:rsidR="00AC15D7" w:rsidRPr="00C93CF8">
        <w:rPr>
          <w:lang w:val="en-US"/>
        </w:rPr>
        <w:t xml:space="preserve"> (or exhibit</w:t>
      </w:r>
      <w:r w:rsidR="006F1BA8" w:rsidRPr="00C93CF8">
        <w:rPr>
          <w:lang w:val="en-US"/>
        </w:rPr>
        <w:t>ing</w:t>
      </w:r>
      <w:r w:rsidR="00AC15D7" w:rsidRPr="00C93CF8">
        <w:rPr>
          <w:lang w:val="en-US"/>
        </w:rPr>
        <w:t xml:space="preserve"> the effect)</w:t>
      </w:r>
      <w:r w:rsidRPr="00C93CF8">
        <w:rPr>
          <w:lang w:val="en-US"/>
        </w:rPr>
        <w:t xml:space="preserve">: Successful </w:t>
      </w:r>
      <w:r w:rsidR="004444CC" w:rsidRPr="00C93CF8">
        <w:rPr>
          <w:lang w:val="en-US"/>
        </w:rPr>
        <w:t xml:space="preserve">halting after the stop signal </w:t>
      </w:r>
      <w:r w:rsidRPr="00C93CF8">
        <w:rPr>
          <w:lang w:val="en-US"/>
        </w:rPr>
        <w:t>indicates th</w:t>
      </w:r>
      <w:r w:rsidR="004444CC" w:rsidRPr="00C93CF8">
        <w:rPr>
          <w:lang w:val="en-US"/>
        </w:rPr>
        <w:t>at</w:t>
      </w:r>
      <w:r w:rsidR="0089533C" w:rsidRPr="00C93CF8">
        <w:rPr>
          <w:lang w:val="en-US"/>
        </w:rPr>
        <w:t xml:space="preserve"> the</w:t>
      </w:r>
      <w:r w:rsidR="004444CC" w:rsidRPr="00C93CF8">
        <w:rPr>
          <w:lang w:val="en-US"/>
        </w:rPr>
        <w:t xml:space="preserve"> response inhibition</w:t>
      </w:r>
      <w:r w:rsidRPr="00C93CF8">
        <w:rPr>
          <w:lang w:val="en-US"/>
        </w:rPr>
        <w:t xml:space="preserve"> capacity is intact</w:t>
      </w:r>
      <w:r w:rsidR="004444CC" w:rsidRPr="00C93CF8">
        <w:rPr>
          <w:lang w:val="en-US"/>
        </w:rPr>
        <w:t xml:space="preserve">; </w:t>
      </w:r>
      <w:r w:rsidR="00AC15D7" w:rsidRPr="00C93CF8">
        <w:rPr>
          <w:lang w:val="en-US"/>
        </w:rPr>
        <w:t xml:space="preserve">subjects </w:t>
      </w:r>
      <w:r w:rsidR="00FF500C" w:rsidRPr="00C93CF8">
        <w:rPr>
          <w:lang w:val="en-US"/>
        </w:rPr>
        <w:t xml:space="preserve">who require </w:t>
      </w:r>
      <w:r w:rsidR="00A54495" w:rsidRPr="00C93CF8">
        <w:rPr>
          <w:lang w:val="en-US"/>
        </w:rPr>
        <w:t xml:space="preserve">more </w:t>
      </w:r>
      <w:r w:rsidR="00FF500C" w:rsidRPr="00C93CF8">
        <w:rPr>
          <w:lang w:val="en-US"/>
        </w:rPr>
        <w:t>time to stop are viewed as having less effective</w:t>
      </w:r>
      <w:r w:rsidR="004444CC" w:rsidRPr="00C93CF8">
        <w:rPr>
          <w:lang w:val="en-US"/>
        </w:rPr>
        <w:t xml:space="preserve"> response inhibition</w:t>
      </w:r>
      <w:r w:rsidR="00AC15D7" w:rsidRPr="00C93CF8">
        <w:rPr>
          <w:lang w:val="en-US"/>
        </w:rPr>
        <w:t xml:space="preserve">. </w:t>
      </w:r>
      <w:r w:rsidR="004444CC" w:rsidRPr="00C93CF8">
        <w:rPr>
          <w:lang w:val="en-US"/>
        </w:rPr>
        <w:t xml:space="preserve">In this </w:t>
      </w:r>
      <w:r w:rsidR="005B2F50" w:rsidRPr="00C93CF8">
        <w:rPr>
          <w:lang w:val="en-US"/>
        </w:rPr>
        <w:t>example of a task</w:t>
      </w:r>
      <w:r w:rsidR="004444CC" w:rsidRPr="00C93CF8">
        <w:rPr>
          <w:lang w:val="en-US"/>
        </w:rPr>
        <w:t xml:space="preserve"> model, </w:t>
      </w:r>
      <w:r w:rsidR="005B2F50" w:rsidRPr="00C93CF8">
        <w:rPr>
          <w:lang w:val="en-US"/>
        </w:rPr>
        <w:t xml:space="preserve">response inhibition is </w:t>
      </w:r>
      <w:r w:rsidR="004444CC" w:rsidRPr="00C93CF8">
        <w:rPr>
          <w:lang w:val="en-US"/>
        </w:rPr>
        <w:t xml:space="preserve">necessary to </w:t>
      </w:r>
      <w:r w:rsidR="006F1BA8" w:rsidRPr="00C93CF8">
        <w:rPr>
          <w:lang w:val="en-US"/>
        </w:rPr>
        <w:t>even perform</w:t>
      </w:r>
      <w:r w:rsidR="005B2F50" w:rsidRPr="00C93CF8">
        <w:rPr>
          <w:lang w:val="en-US"/>
        </w:rPr>
        <w:t xml:space="preserve"> </w:t>
      </w:r>
      <w:r w:rsidR="00BF4779" w:rsidRPr="00C93CF8">
        <w:rPr>
          <w:lang w:val="en-US"/>
        </w:rPr>
        <w:t xml:space="preserve">the </w:t>
      </w:r>
      <w:r w:rsidR="005B2F50" w:rsidRPr="00C93CF8">
        <w:rPr>
          <w:lang w:val="en-US"/>
        </w:rPr>
        <w:t>task</w:t>
      </w:r>
      <w:r w:rsidR="004444CC" w:rsidRPr="00C93CF8">
        <w:rPr>
          <w:lang w:val="en-US"/>
        </w:rPr>
        <w:t xml:space="preserve">, and the strength of that capacity is measured in </w:t>
      </w:r>
      <w:r w:rsidR="006F1BA8" w:rsidRPr="00C93CF8">
        <w:rPr>
          <w:lang w:val="en-US"/>
        </w:rPr>
        <w:t xml:space="preserve">the subject’s </w:t>
      </w:r>
      <w:r w:rsidR="004444CC" w:rsidRPr="00C93CF8">
        <w:rPr>
          <w:lang w:val="en-US"/>
        </w:rPr>
        <w:t>probability of success. More generally, w</w:t>
      </w:r>
      <w:r w:rsidR="00755342" w:rsidRPr="00C93CF8">
        <w:rPr>
          <w:lang w:val="en-US"/>
        </w:rPr>
        <w:t xml:space="preserve">hat matters is that </w:t>
      </w:r>
      <w:r w:rsidR="004444CC" w:rsidRPr="00C93CF8">
        <w:rPr>
          <w:lang w:val="en-US"/>
        </w:rPr>
        <w:t xml:space="preserve">the task conditions cause the cognitive capacity to be engaged and that the engagement of the capacity is a cause of the task output in such a way that the task output can be taken as an indicator of the capacity. </w:t>
      </w:r>
    </w:p>
    <w:p w14:paraId="49A8CA71" w14:textId="413CF26F" w:rsidR="00B94229" w:rsidRPr="00C93CF8" w:rsidRDefault="00AE369E" w:rsidP="001928E6">
      <w:pPr>
        <w:spacing w:line="480" w:lineRule="auto"/>
        <w:jc w:val="both"/>
        <w:rPr>
          <w:lang w:val="en-US"/>
        </w:rPr>
      </w:pPr>
      <w:r w:rsidRPr="00C93CF8">
        <w:rPr>
          <w:lang w:val="en-US"/>
        </w:rPr>
        <w:tab/>
        <w:t xml:space="preserve">The </w:t>
      </w:r>
      <w:r w:rsidR="00295D2B" w:rsidRPr="00C93CF8">
        <w:rPr>
          <w:lang w:val="en-US"/>
        </w:rPr>
        <w:t>O</w:t>
      </w:r>
      <w:r w:rsidRPr="00C93CF8">
        <w:rPr>
          <w:lang w:val="en-US"/>
        </w:rPr>
        <w:t>pera</w:t>
      </w:r>
      <w:r w:rsidR="004444CC" w:rsidRPr="00C93CF8">
        <w:rPr>
          <w:lang w:val="en-US"/>
        </w:rPr>
        <w:t>tionaliz</w:t>
      </w:r>
      <w:r w:rsidRPr="00C93CF8">
        <w:rPr>
          <w:lang w:val="en-US"/>
        </w:rPr>
        <w:t xml:space="preserve">ation </w:t>
      </w:r>
      <w:r w:rsidR="00295D2B" w:rsidRPr="00C93CF8">
        <w:rPr>
          <w:lang w:val="en-US"/>
        </w:rPr>
        <w:t>P</w:t>
      </w:r>
      <w:r w:rsidRPr="00C93CF8">
        <w:rPr>
          <w:lang w:val="en-US"/>
        </w:rPr>
        <w:t xml:space="preserve">roblem arises because </w:t>
      </w:r>
      <w:r w:rsidR="000A087B" w:rsidRPr="00C93CF8">
        <w:rPr>
          <w:lang w:val="en-US"/>
        </w:rPr>
        <w:t xml:space="preserve">we cannot observe the cognitive capacity independently of our choice of task. To </w:t>
      </w:r>
      <w:r w:rsidR="004E3C3F" w:rsidRPr="00C93CF8">
        <w:rPr>
          <w:lang w:val="en-US"/>
        </w:rPr>
        <w:t xml:space="preserve">fully </w:t>
      </w:r>
      <w:r w:rsidR="000A087B" w:rsidRPr="00C93CF8">
        <w:rPr>
          <w:lang w:val="en-US"/>
        </w:rPr>
        <w:t xml:space="preserve">justify this choice, we </w:t>
      </w:r>
      <w:r w:rsidR="004E3C3F" w:rsidRPr="00C93CF8">
        <w:rPr>
          <w:lang w:val="en-US"/>
        </w:rPr>
        <w:t xml:space="preserve">would </w:t>
      </w:r>
      <w:r w:rsidR="000A087B" w:rsidRPr="00C93CF8">
        <w:rPr>
          <w:lang w:val="en-US"/>
        </w:rPr>
        <w:t xml:space="preserve">have to provide evidence for </w:t>
      </w:r>
      <w:r w:rsidR="004E3C3F" w:rsidRPr="00C93CF8">
        <w:rPr>
          <w:lang w:val="en-US"/>
        </w:rPr>
        <w:t xml:space="preserve">the fact that the cognitive capacity is </w:t>
      </w:r>
      <w:r w:rsidR="0089533C" w:rsidRPr="00C93CF8">
        <w:rPr>
          <w:lang w:val="en-US"/>
        </w:rPr>
        <w:t xml:space="preserve">necessary or otherwise involved </w:t>
      </w:r>
      <w:r w:rsidR="004E3C3F" w:rsidRPr="00C93CF8">
        <w:rPr>
          <w:lang w:val="en-US"/>
        </w:rPr>
        <w:t xml:space="preserve">in </w:t>
      </w:r>
      <w:r w:rsidR="004E3C3F" w:rsidRPr="00C93CF8">
        <w:rPr>
          <w:lang w:val="en-US"/>
        </w:rPr>
        <w:lastRenderedPageBreak/>
        <w:t>the performance of the task</w:t>
      </w:r>
      <w:r w:rsidR="000A087B" w:rsidRPr="00C93CF8">
        <w:rPr>
          <w:lang w:val="en-US"/>
        </w:rPr>
        <w:t xml:space="preserve">  </w:t>
      </w:r>
      <w:r w:rsidR="000A087B" w:rsidRPr="00C93CF8">
        <w:rPr>
          <w:i/>
          <w:lang w:val="en-US"/>
        </w:rPr>
        <w:t>independently</w:t>
      </w:r>
      <w:r w:rsidR="000A087B" w:rsidRPr="00C93CF8">
        <w:rPr>
          <w:lang w:val="en-US"/>
        </w:rPr>
        <w:t xml:space="preserve"> of</w:t>
      </w:r>
      <w:r w:rsidR="006F1BA8" w:rsidRPr="00C93CF8">
        <w:rPr>
          <w:lang w:val="en-US"/>
        </w:rPr>
        <w:t xml:space="preserve"> the</w:t>
      </w:r>
      <w:r w:rsidR="000A087B" w:rsidRPr="00C93CF8">
        <w:rPr>
          <w:lang w:val="en-US"/>
        </w:rPr>
        <w:t xml:space="preserve"> </w:t>
      </w:r>
      <w:r w:rsidR="0089533C" w:rsidRPr="00C93CF8">
        <w:rPr>
          <w:lang w:val="en-US"/>
        </w:rPr>
        <w:t>subject’s performance on the task</w:t>
      </w:r>
      <w:r w:rsidR="000A087B" w:rsidRPr="00C93CF8">
        <w:rPr>
          <w:lang w:val="en-US"/>
        </w:rPr>
        <w:t xml:space="preserve">. </w:t>
      </w:r>
      <w:r w:rsidR="004E3C3F" w:rsidRPr="00C93CF8">
        <w:rPr>
          <w:lang w:val="en-US"/>
        </w:rPr>
        <w:t xml:space="preserve">We rarely (if ever) have such independent evidence; instead, the task itself is </w:t>
      </w:r>
      <w:r w:rsidR="00CA3FF5" w:rsidRPr="00C93CF8">
        <w:rPr>
          <w:lang w:val="en-US"/>
        </w:rPr>
        <w:t xml:space="preserve">often </w:t>
      </w:r>
      <w:r w:rsidR="0089533C" w:rsidRPr="00C93CF8">
        <w:rPr>
          <w:lang w:val="en-US"/>
        </w:rPr>
        <w:t xml:space="preserve">taken, at least implicitly, </w:t>
      </w:r>
      <w:r w:rsidR="004E3C3F" w:rsidRPr="00C93CF8">
        <w:rPr>
          <w:lang w:val="en-US"/>
        </w:rPr>
        <w:t>as evidence for the capacity</w:t>
      </w:r>
      <w:r w:rsidR="00CA3FF5" w:rsidRPr="00C93CF8">
        <w:rPr>
          <w:lang w:val="en-US"/>
        </w:rPr>
        <w:t xml:space="preserve"> without independent justification</w:t>
      </w:r>
      <w:r w:rsidR="004E3C3F" w:rsidRPr="00C93CF8">
        <w:rPr>
          <w:lang w:val="en-US"/>
        </w:rPr>
        <w:t>.</w:t>
      </w:r>
    </w:p>
    <w:p w14:paraId="3955BF59" w14:textId="25B05E98" w:rsidR="0089533C" w:rsidRPr="00C93CF8" w:rsidRDefault="00B95DCB" w:rsidP="0089533C">
      <w:pPr>
        <w:spacing w:line="480" w:lineRule="auto"/>
        <w:ind w:firstLine="720"/>
        <w:jc w:val="both"/>
        <w:rPr>
          <w:lang w:val="en-US"/>
        </w:rPr>
      </w:pPr>
      <w:r w:rsidRPr="00C93CF8">
        <w:rPr>
          <w:lang w:val="en-US"/>
        </w:rPr>
        <w:t>When it is possible to use more than one task to measure a capacity, we might take some comfort in their consilience. But this</w:t>
      </w:r>
      <w:r w:rsidR="00BF4779" w:rsidRPr="00C93CF8">
        <w:rPr>
          <w:lang w:val="en-US"/>
        </w:rPr>
        <w:t xml:space="preserve"> comfort rests on </w:t>
      </w:r>
      <w:r w:rsidR="0089533C" w:rsidRPr="00C93CF8">
        <w:rPr>
          <w:lang w:val="en-US"/>
        </w:rPr>
        <w:t>having already decided</w:t>
      </w:r>
      <w:r w:rsidRPr="00C93CF8">
        <w:rPr>
          <w:lang w:val="en-US"/>
        </w:rPr>
        <w:t xml:space="preserve"> </w:t>
      </w:r>
      <w:r w:rsidR="0089533C" w:rsidRPr="00C93CF8">
        <w:rPr>
          <w:lang w:val="en-US"/>
        </w:rPr>
        <w:t>that</w:t>
      </w:r>
      <w:r w:rsidRPr="00C93CF8">
        <w:rPr>
          <w:lang w:val="en-US"/>
        </w:rPr>
        <w:t xml:space="preserve"> these tasks measur</w:t>
      </w:r>
      <w:r w:rsidR="0089533C" w:rsidRPr="00C93CF8">
        <w:rPr>
          <w:lang w:val="en-US"/>
        </w:rPr>
        <w:t>e</w:t>
      </w:r>
      <w:r w:rsidRPr="00C93CF8">
        <w:rPr>
          <w:lang w:val="en-US"/>
        </w:rPr>
        <w:t xml:space="preserve"> the</w:t>
      </w:r>
      <w:r w:rsidR="0089533C" w:rsidRPr="00C93CF8">
        <w:rPr>
          <w:lang w:val="en-US"/>
        </w:rPr>
        <w:t xml:space="preserve"> same</w:t>
      </w:r>
      <w:r w:rsidRPr="00C93CF8">
        <w:rPr>
          <w:lang w:val="en-US"/>
        </w:rPr>
        <w:t xml:space="preserve"> capacity</w:t>
      </w:r>
      <w:r w:rsidR="006F1BA8" w:rsidRPr="00C93CF8">
        <w:rPr>
          <w:lang w:val="en-US"/>
        </w:rPr>
        <w:t xml:space="preserve">; </w:t>
      </w:r>
      <w:r w:rsidR="00BF4779" w:rsidRPr="00C93CF8">
        <w:rPr>
          <w:lang w:val="en-US"/>
        </w:rPr>
        <w:t>we also face</w:t>
      </w:r>
      <w:r w:rsidRPr="00C93CF8">
        <w:rPr>
          <w:lang w:val="en-US"/>
        </w:rPr>
        <w:t xml:space="preserve"> </w:t>
      </w:r>
      <w:r w:rsidR="0089533C" w:rsidRPr="00C93CF8">
        <w:rPr>
          <w:lang w:val="en-US"/>
        </w:rPr>
        <w:t>the</w:t>
      </w:r>
      <w:r w:rsidR="006F1BA8" w:rsidRPr="00C93CF8">
        <w:rPr>
          <w:lang w:val="en-US"/>
        </w:rPr>
        <w:t xml:space="preserve"> thorny </w:t>
      </w:r>
      <w:r w:rsidRPr="00C93CF8">
        <w:rPr>
          <w:lang w:val="en-US"/>
        </w:rPr>
        <w:t>question of when two tasks measur</w:t>
      </w:r>
      <w:r w:rsidR="006F1BA8" w:rsidRPr="00C93CF8">
        <w:rPr>
          <w:lang w:val="en-US"/>
        </w:rPr>
        <w:t>e</w:t>
      </w:r>
      <w:r w:rsidRPr="00C93CF8">
        <w:rPr>
          <w:lang w:val="en-US"/>
        </w:rPr>
        <w:t xml:space="preserve"> the same capacity </w:t>
      </w:r>
      <w:r w:rsidR="003A1E60" w:rsidRPr="00C93CF8">
        <w:rPr>
          <w:lang w:val="en-US"/>
        </w:rPr>
        <w:fldChar w:fldCharType="begin" w:fldLock="1"/>
      </w:r>
      <w:r w:rsidR="00B11607" w:rsidRPr="00C93CF8">
        <w:rPr>
          <w:lang w:val="en-US"/>
        </w:rPr>
        <w:instrText>ADDIN CSL_CITATION { "citationItems" : [ { "id" : "ITEM-1", "itemData" : { "abstract" : "Commonsense cognitive concepts (CCCs) are the concepts used in daily life to explain, predict and interpret behaviour. CCCs are also used to convey neuroscientific results, not only to wider audiences but also to the scientific inner circle. We show that translations from CCCs to brain activity, and from brain data to CCCs are made in implicit, loose and unsystematic ways. This results in hard to connect data as well as possibly unwarranted extrapolations. We argue that the cause of these problems is a covert adherence to a position known in philosophy of mind as 'mental realism'. The most fruitful way forward to a clearer and more systematic employment of CCCs in cognitive neuroscience, we argue, is to explicitly adopt interpretivism as an alternative for mental realism. An interpretative stance will help to avoid conceptual confusion in cognitive science and implies caution when it comes to big conclusions about CCCs.", "author" : [ { "dropping-particle" : "", "family" : "Francken", "given" : "J.C.", "non-dropping-particle" : "", "parse-names" : false, "suffix" : "" }, { "dropping-particle" : "", "family" : "Slors", "given" : "M.", "non-dropping-particle" : "", "parse-names" : false, "suffix" : "" } ], "container-title" : "Consciousness and Cognition", "id" : "ITEM-1", "issued" : { "date-parts" : [ [ "2014", "10" ] ] }, "page" : "248-258", "publisher" : "Elsevier Inc.", "title" : "From commonsense to science, and back: The use of cognitive concepts in neuroscience", "type" : "article-journal", "volume" : "29" }, "uris" : [ "http://www.mendeley.com/documents/?uuid=c11f7c34-3bc7-4ea4-affb-a1d9cbb2cdf4" ] } ], "mendeley" : { "formattedCitation" : "(Francken and Slors 2014)", "plainTextFormattedCitation" : "(Francken and Slors 2014)", "previouslyFormattedCitation" : "(Francken and Slors 2014)" }, "properties" : { "noteIndex" : 0 }, "schema" : "https://github.com/citation-style-language/schema/raw/master/csl-citation.json" }</w:instrText>
      </w:r>
      <w:r w:rsidR="003A1E60" w:rsidRPr="00C93CF8">
        <w:rPr>
          <w:lang w:val="en-US"/>
        </w:rPr>
        <w:fldChar w:fldCharType="separate"/>
      </w:r>
      <w:r w:rsidR="00DE426A" w:rsidRPr="00C93CF8">
        <w:rPr>
          <w:noProof/>
          <w:lang w:val="en-US"/>
        </w:rPr>
        <w:t>(Francken and Slors 2014)</w:t>
      </w:r>
      <w:r w:rsidR="003A1E60" w:rsidRPr="00C93CF8">
        <w:rPr>
          <w:lang w:val="en-US"/>
        </w:rPr>
        <w:fldChar w:fldCharType="end"/>
      </w:r>
      <w:r w:rsidR="003A1E60" w:rsidRPr="00C93CF8">
        <w:rPr>
          <w:lang w:val="en-US"/>
        </w:rPr>
        <w:t xml:space="preserve">. </w:t>
      </w:r>
      <w:r w:rsidR="00CA5097" w:rsidRPr="00C93CF8">
        <w:rPr>
          <w:lang w:val="en-US"/>
        </w:rPr>
        <w:t xml:space="preserve">Typical tasks that are said to elicit </w:t>
      </w:r>
      <w:r w:rsidR="00DA013B" w:rsidRPr="00C93CF8">
        <w:rPr>
          <w:lang w:val="en-US"/>
        </w:rPr>
        <w:t xml:space="preserve">response </w:t>
      </w:r>
      <w:r w:rsidR="00857DC6" w:rsidRPr="00C93CF8">
        <w:rPr>
          <w:lang w:val="en-US"/>
        </w:rPr>
        <w:t>inhibition</w:t>
      </w:r>
      <w:r w:rsidR="00CA5097" w:rsidRPr="00C93CF8">
        <w:rPr>
          <w:lang w:val="en-US"/>
        </w:rPr>
        <w:t xml:space="preserve"> as well are </w:t>
      </w:r>
      <w:r w:rsidR="00C144AA" w:rsidRPr="00C93CF8">
        <w:rPr>
          <w:lang w:val="en-US"/>
        </w:rPr>
        <w:t>the Simon task</w:t>
      </w:r>
      <w:r w:rsidR="00414D0E" w:rsidRPr="00C93CF8">
        <w:rPr>
          <w:lang w:val="en-US"/>
        </w:rPr>
        <w:t>, Stroop task</w:t>
      </w:r>
      <w:r w:rsidR="00C144AA" w:rsidRPr="00C93CF8">
        <w:rPr>
          <w:lang w:val="en-US"/>
        </w:rPr>
        <w:t xml:space="preserve"> </w:t>
      </w:r>
      <w:r w:rsidR="00B544C9" w:rsidRPr="00C93CF8">
        <w:rPr>
          <w:lang w:val="en-US"/>
        </w:rPr>
        <w:t>and the Eriks</w:t>
      </w:r>
      <w:r w:rsidR="00295D2B" w:rsidRPr="00C93CF8">
        <w:rPr>
          <w:lang w:val="en-US"/>
        </w:rPr>
        <w:t>e</w:t>
      </w:r>
      <w:r w:rsidR="00B544C9" w:rsidRPr="00C93CF8">
        <w:rPr>
          <w:lang w:val="en-US"/>
        </w:rPr>
        <w:t xml:space="preserve">n </w:t>
      </w:r>
      <w:r w:rsidR="00C93DAC" w:rsidRPr="00C93CF8">
        <w:rPr>
          <w:lang w:val="en-US"/>
        </w:rPr>
        <w:t>f</w:t>
      </w:r>
      <w:r w:rsidR="00B544C9" w:rsidRPr="00C93CF8">
        <w:rPr>
          <w:lang w:val="en-US"/>
        </w:rPr>
        <w:t xml:space="preserve">lanker task. </w:t>
      </w:r>
      <w:r w:rsidR="00F16CC9" w:rsidRPr="00C93CF8">
        <w:rPr>
          <w:lang w:val="en-US"/>
        </w:rPr>
        <w:t>T</w:t>
      </w:r>
      <w:r w:rsidR="00B544C9" w:rsidRPr="00C93CF8">
        <w:rPr>
          <w:lang w:val="en-US"/>
        </w:rPr>
        <w:t>he Simon task,</w:t>
      </w:r>
      <w:r w:rsidR="0089533C" w:rsidRPr="00C93CF8">
        <w:rPr>
          <w:lang w:val="en-US"/>
        </w:rPr>
        <w:t xml:space="preserve"> to consider one example, involves</w:t>
      </w:r>
      <w:r w:rsidR="00B544C9" w:rsidRPr="00C93CF8">
        <w:rPr>
          <w:lang w:val="en-US"/>
        </w:rPr>
        <w:t xml:space="preserve"> </w:t>
      </w:r>
      <w:r w:rsidR="001B41AA" w:rsidRPr="00C93CF8">
        <w:rPr>
          <w:lang w:val="en-US"/>
        </w:rPr>
        <w:t xml:space="preserve">trials where the spatial location of </w:t>
      </w:r>
      <w:r w:rsidR="0089533C" w:rsidRPr="00C93CF8">
        <w:rPr>
          <w:lang w:val="en-US"/>
        </w:rPr>
        <w:t xml:space="preserve">a </w:t>
      </w:r>
      <w:r w:rsidR="001B41AA" w:rsidRPr="00C93CF8">
        <w:rPr>
          <w:lang w:val="en-US"/>
        </w:rPr>
        <w:t xml:space="preserve">stimulus </w:t>
      </w:r>
      <w:r w:rsidR="00AB0CD6" w:rsidRPr="00C93CF8">
        <w:rPr>
          <w:lang w:val="en-US"/>
        </w:rPr>
        <w:t xml:space="preserve">(e.g., right) </w:t>
      </w:r>
      <w:r w:rsidR="001B41AA" w:rsidRPr="00C93CF8">
        <w:rPr>
          <w:lang w:val="en-US"/>
        </w:rPr>
        <w:t xml:space="preserve">mismatches the spatial location of the </w:t>
      </w:r>
      <w:r w:rsidR="004D2F8A" w:rsidRPr="00C93CF8">
        <w:rPr>
          <w:lang w:val="en-US"/>
        </w:rPr>
        <w:t xml:space="preserve">required </w:t>
      </w:r>
      <w:r w:rsidR="001B41AA" w:rsidRPr="00C93CF8">
        <w:rPr>
          <w:lang w:val="en-US"/>
        </w:rPr>
        <w:t>response</w:t>
      </w:r>
      <w:r w:rsidR="00297AB8" w:rsidRPr="00C93CF8">
        <w:rPr>
          <w:lang w:val="en-US"/>
        </w:rPr>
        <w:t xml:space="preserve">, such as pressing a button, </w:t>
      </w:r>
      <w:r w:rsidR="00AB0CD6" w:rsidRPr="00C93CF8">
        <w:rPr>
          <w:lang w:val="en-US"/>
        </w:rPr>
        <w:t>(e.g., left)</w:t>
      </w:r>
      <w:r w:rsidR="0089533C" w:rsidRPr="00C93CF8">
        <w:rPr>
          <w:lang w:val="en-US"/>
        </w:rPr>
        <w:t>. Such mismatch t</w:t>
      </w:r>
      <w:r w:rsidR="00B544C9" w:rsidRPr="00C93CF8">
        <w:rPr>
          <w:lang w:val="en-US"/>
        </w:rPr>
        <w:t>ypically yield</w:t>
      </w:r>
      <w:r w:rsidR="0089533C" w:rsidRPr="00C93CF8">
        <w:rPr>
          <w:lang w:val="en-US"/>
        </w:rPr>
        <w:t>s</w:t>
      </w:r>
      <w:r w:rsidR="00B544C9" w:rsidRPr="00C93CF8">
        <w:rPr>
          <w:lang w:val="en-US"/>
        </w:rPr>
        <w:t xml:space="preserve"> slower responses</w:t>
      </w:r>
      <w:r w:rsidR="00AB0CD6" w:rsidRPr="00C93CF8">
        <w:rPr>
          <w:lang w:val="en-US"/>
        </w:rPr>
        <w:t>, since we usually respond to things on the right with our right hand</w:t>
      </w:r>
      <w:r w:rsidR="0089533C" w:rsidRPr="00C93CF8">
        <w:rPr>
          <w:lang w:val="en-US"/>
        </w:rPr>
        <w:t>s</w:t>
      </w:r>
      <w:r w:rsidR="00AB0CD6" w:rsidRPr="00C93CF8">
        <w:rPr>
          <w:lang w:val="en-US"/>
        </w:rPr>
        <w:t xml:space="preserve">. </w:t>
      </w:r>
      <w:r w:rsidR="004D2F8A" w:rsidRPr="00C93CF8">
        <w:rPr>
          <w:lang w:val="en-US"/>
        </w:rPr>
        <w:t>In other words, the unusual combination of stimulus and response locations induces</w:t>
      </w:r>
      <w:r w:rsidR="00AB0CD6" w:rsidRPr="00C93CF8">
        <w:rPr>
          <w:lang w:val="en-US"/>
        </w:rPr>
        <w:t xml:space="preserve"> a conflict between those two </w:t>
      </w:r>
      <w:r w:rsidR="0089533C" w:rsidRPr="00C93CF8">
        <w:rPr>
          <w:lang w:val="en-US"/>
        </w:rPr>
        <w:t>drivers of action</w:t>
      </w:r>
      <w:r w:rsidR="00AB0CD6" w:rsidRPr="00C93CF8">
        <w:rPr>
          <w:lang w:val="en-US"/>
        </w:rPr>
        <w:t xml:space="preserve">, </w:t>
      </w:r>
      <w:r w:rsidR="0089533C" w:rsidRPr="00C93CF8">
        <w:rPr>
          <w:lang w:val="en-US"/>
        </w:rPr>
        <w:t>and this requires</w:t>
      </w:r>
      <w:r w:rsidR="00AB0CD6" w:rsidRPr="00C93CF8">
        <w:rPr>
          <w:lang w:val="en-US"/>
        </w:rPr>
        <w:t xml:space="preserve"> time to resolve</w:t>
      </w:r>
      <w:r w:rsidR="004D2F8A" w:rsidRPr="00C93CF8">
        <w:rPr>
          <w:lang w:val="en-US"/>
        </w:rPr>
        <w:t>.</w:t>
      </w:r>
      <w:r w:rsidR="00AB0CD6" w:rsidRPr="00C93CF8">
        <w:rPr>
          <w:lang w:val="en-US"/>
        </w:rPr>
        <w:t xml:space="preserve"> </w:t>
      </w:r>
      <w:r w:rsidR="00B544C9" w:rsidRPr="00C93CF8">
        <w:rPr>
          <w:lang w:val="en-US"/>
        </w:rPr>
        <w:t xml:space="preserve">The task model here </w:t>
      </w:r>
      <w:r w:rsidR="006F1BA8" w:rsidRPr="00C93CF8">
        <w:rPr>
          <w:lang w:val="en-US"/>
        </w:rPr>
        <w:t xml:space="preserve">assumes </w:t>
      </w:r>
      <w:r w:rsidR="00B544C9" w:rsidRPr="00C93CF8">
        <w:rPr>
          <w:lang w:val="en-US"/>
        </w:rPr>
        <w:t>that</w:t>
      </w:r>
      <w:r w:rsidR="005C1136" w:rsidRPr="00C93CF8">
        <w:rPr>
          <w:lang w:val="en-US"/>
        </w:rPr>
        <w:t xml:space="preserve"> </w:t>
      </w:r>
      <w:r w:rsidR="00297AB8" w:rsidRPr="00C93CF8">
        <w:rPr>
          <w:lang w:val="en-US"/>
        </w:rPr>
        <w:t xml:space="preserve">participants will automatically </w:t>
      </w:r>
      <w:r w:rsidR="00507448" w:rsidRPr="00C93CF8">
        <w:rPr>
          <w:lang w:val="en-US"/>
        </w:rPr>
        <w:t xml:space="preserve">start </w:t>
      </w:r>
      <w:r w:rsidR="00297AB8" w:rsidRPr="00C93CF8">
        <w:rPr>
          <w:lang w:val="en-US"/>
        </w:rPr>
        <w:t>prepar</w:t>
      </w:r>
      <w:r w:rsidR="00507448" w:rsidRPr="00C93CF8">
        <w:rPr>
          <w:lang w:val="en-US"/>
        </w:rPr>
        <w:t>ing</w:t>
      </w:r>
      <w:r w:rsidR="00297AB8" w:rsidRPr="00C93CF8">
        <w:rPr>
          <w:lang w:val="en-US"/>
        </w:rPr>
        <w:t xml:space="preserve"> a response </w:t>
      </w:r>
      <w:r w:rsidR="0089533C" w:rsidRPr="00C93CF8">
        <w:rPr>
          <w:lang w:val="en-US"/>
        </w:rPr>
        <w:t>on</w:t>
      </w:r>
      <w:r w:rsidR="00297AB8" w:rsidRPr="00C93CF8">
        <w:rPr>
          <w:lang w:val="en-US"/>
        </w:rPr>
        <w:t xml:space="preserve"> the side of the screen </w:t>
      </w:r>
      <w:r w:rsidR="0089533C" w:rsidRPr="00C93CF8">
        <w:rPr>
          <w:lang w:val="en-US"/>
        </w:rPr>
        <w:t xml:space="preserve">where </w:t>
      </w:r>
      <w:r w:rsidR="00297AB8" w:rsidRPr="00C93CF8">
        <w:rPr>
          <w:lang w:val="en-US"/>
        </w:rPr>
        <w:t xml:space="preserve">the stimulus occurred, a preparation that needs to be interrupted when participants are instructed to respond, by e.g. pressing a button, </w:t>
      </w:r>
      <w:r w:rsidR="0089533C" w:rsidRPr="00C93CF8">
        <w:rPr>
          <w:lang w:val="en-US"/>
        </w:rPr>
        <w:t>on</w:t>
      </w:r>
      <w:r w:rsidR="00297AB8" w:rsidRPr="00C93CF8">
        <w:rPr>
          <w:lang w:val="en-US"/>
        </w:rPr>
        <w:t xml:space="preserve"> the other side of the screen</w:t>
      </w:r>
      <w:r w:rsidR="005C1136" w:rsidRPr="00C93CF8">
        <w:rPr>
          <w:lang w:val="en-US"/>
        </w:rPr>
        <w:t>.</w:t>
      </w:r>
      <w:r w:rsidR="00921EDA" w:rsidRPr="00C93CF8">
        <w:rPr>
          <w:lang w:val="en-US"/>
        </w:rPr>
        <w:t xml:space="preserve"> </w:t>
      </w:r>
      <w:r w:rsidR="0089533C" w:rsidRPr="00C93CF8">
        <w:rPr>
          <w:lang w:val="en-US"/>
        </w:rPr>
        <w:t>The SSRT (in its many variations) and the Simon task</w:t>
      </w:r>
      <w:r w:rsidR="00F045DD" w:rsidRPr="00C93CF8">
        <w:rPr>
          <w:lang w:val="en-US"/>
        </w:rPr>
        <w:t xml:space="preserve"> are supposed to </w:t>
      </w:r>
      <w:r w:rsidR="0089533C" w:rsidRPr="00C93CF8">
        <w:rPr>
          <w:lang w:val="en-US"/>
        </w:rPr>
        <w:t>engage</w:t>
      </w:r>
      <w:r w:rsidR="00F045DD" w:rsidRPr="00C93CF8">
        <w:rPr>
          <w:lang w:val="en-US"/>
        </w:rPr>
        <w:t xml:space="preserve"> the same cognitive capacity, </w:t>
      </w:r>
      <w:r w:rsidR="00921EDA" w:rsidRPr="00C93CF8">
        <w:rPr>
          <w:lang w:val="en-US"/>
        </w:rPr>
        <w:t>response inhibition</w:t>
      </w:r>
      <w:r w:rsidR="00CA3FF5" w:rsidRPr="00C93CF8">
        <w:rPr>
          <w:lang w:val="en-US"/>
        </w:rPr>
        <w:t xml:space="preserve"> (Figure 2)</w:t>
      </w:r>
      <w:r w:rsidR="00921EDA" w:rsidRPr="00C93CF8">
        <w:rPr>
          <w:lang w:val="en-US"/>
        </w:rPr>
        <w:t xml:space="preserve">. </w:t>
      </w:r>
      <w:r w:rsidR="0089533C" w:rsidRPr="00C93CF8">
        <w:rPr>
          <w:lang w:val="en-US"/>
        </w:rPr>
        <w:t>But</w:t>
      </w:r>
      <w:r w:rsidR="00921EDA" w:rsidRPr="00C93CF8">
        <w:rPr>
          <w:lang w:val="en-US"/>
        </w:rPr>
        <w:t xml:space="preserve"> it is o</w:t>
      </w:r>
      <w:r w:rsidR="00CF6F6F" w:rsidRPr="00C93CF8">
        <w:rPr>
          <w:lang w:val="en-US"/>
        </w:rPr>
        <w:t xml:space="preserve">pen for discussion whether they measure </w:t>
      </w:r>
      <w:r w:rsidR="00CF6F6F" w:rsidRPr="00C93CF8">
        <w:rPr>
          <w:i/>
          <w:iCs/>
          <w:lang w:val="en-US"/>
        </w:rPr>
        <w:t>exactly</w:t>
      </w:r>
      <w:r w:rsidR="00CF6F6F" w:rsidRPr="00C93CF8">
        <w:rPr>
          <w:lang w:val="en-US"/>
        </w:rPr>
        <w:t xml:space="preserve"> the same capacity or rather slightly different, related capacities.</w:t>
      </w:r>
      <w:r w:rsidR="007A01EF" w:rsidRPr="00C93CF8">
        <w:rPr>
          <w:lang w:val="en-US"/>
        </w:rPr>
        <w:t xml:space="preserve"> </w:t>
      </w:r>
      <w:r w:rsidR="00AD34DE" w:rsidRPr="00C93CF8">
        <w:rPr>
          <w:lang w:val="en-US"/>
        </w:rPr>
        <w:t xml:space="preserve">For example, the Simon task may also be described as involving decision making and response selection. This problem arises whenever researchers employ multiple tasks or infer from the behavior on one task to the behavior on another; and so it arises ubiquitously in cognitive science. </w:t>
      </w:r>
      <w:r w:rsidR="00FA5D3E" w:rsidRPr="00C93CF8">
        <w:rPr>
          <w:lang w:val="en-US"/>
        </w:rPr>
        <w:t>Th</w:t>
      </w:r>
      <w:r w:rsidR="006F1BA8" w:rsidRPr="00C93CF8">
        <w:rPr>
          <w:lang w:val="en-US"/>
        </w:rPr>
        <w:t>e</w:t>
      </w:r>
      <w:r w:rsidR="00FA5D3E" w:rsidRPr="00C93CF8">
        <w:rPr>
          <w:lang w:val="en-US"/>
        </w:rPr>
        <w:t xml:space="preserve"> similarity</w:t>
      </w:r>
      <w:r w:rsidR="006F1BA8" w:rsidRPr="00C93CF8">
        <w:rPr>
          <w:lang w:val="en-US"/>
        </w:rPr>
        <w:t xml:space="preserve"> among these tasks</w:t>
      </w:r>
      <w:r w:rsidR="0085261A" w:rsidRPr="00C93CF8">
        <w:rPr>
          <w:lang w:val="en-US"/>
        </w:rPr>
        <w:t xml:space="preserve">, however seriously these may be discussed in lab meetings and even in print, remains </w:t>
      </w:r>
      <w:r w:rsidR="00FA5D3E" w:rsidRPr="00C93CF8">
        <w:rPr>
          <w:lang w:val="en-US"/>
        </w:rPr>
        <w:t>primarily intuitive and based</w:t>
      </w:r>
      <w:r w:rsidR="0085261A" w:rsidRPr="00C93CF8">
        <w:rPr>
          <w:lang w:val="en-US"/>
        </w:rPr>
        <w:t>,</w:t>
      </w:r>
      <w:r w:rsidR="006F1BA8" w:rsidRPr="00C93CF8">
        <w:rPr>
          <w:lang w:val="en-US"/>
        </w:rPr>
        <w:t xml:space="preserve"> at least partly</w:t>
      </w:r>
      <w:r w:rsidR="0085261A" w:rsidRPr="00C93CF8">
        <w:rPr>
          <w:lang w:val="en-US"/>
        </w:rPr>
        <w:t>,</w:t>
      </w:r>
      <w:r w:rsidR="00FA5D3E" w:rsidRPr="00C93CF8">
        <w:rPr>
          <w:lang w:val="en-US"/>
        </w:rPr>
        <w:t xml:space="preserve"> on </w:t>
      </w:r>
      <w:r w:rsidR="006F1BA8" w:rsidRPr="00C93CF8">
        <w:rPr>
          <w:lang w:val="en-US"/>
        </w:rPr>
        <w:t xml:space="preserve">the </w:t>
      </w:r>
      <w:r w:rsidR="00FA5D3E" w:rsidRPr="00C93CF8">
        <w:rPr>
          <w:lang w:val="en-US"/>
        </w:rPr>
        <w:t xml:space="preserve">phenomenological </w:t>
      </w:r>
      <w:r w:rsidR="006F1BA8" w:rsidRPr="00C93CF8">
        <w:rPr>
          <w:lang w:val="en-US"/>
        </w:rPr>
        <w:t>sense that these tasks</w:t>
      </w:r>
      <w:r w:rsidR="00FA5D3E" w:rsidRPr="00C93CF8">
        <w:rPr>
          <w:lang w:val="en-US"/>
        </w:rPr>
        <w:t xml:space="preserve"> require </w:t>
      </w:r>
      <w:r w:rsidR="006F1BA8" w:rsidRPr="00C93CF8">
        <w:rPr>
          <w:lang w:val="en-US"/>
        </w:rPr>
        <w:t>distinctive</w:t>
      </w:r>
      <w:r w:rsidR="00FA5D3E" w:rsidRPr="00C93CF8">
        <w:rPr>
          <w:lang w:val="en-US"/>
        </w:rPr>
        <w:t xml:space="preserve"> mental effort</w:t>
      </w:r>
      <w:r w:rsidR="00CF6F6F" w:rsidRPr="00C93CF8">
        <w:rPr>
          <w:lang w:val="en-US"/>
        </w:rPr>
        <w:t xml:space="preserve"> </w:t>
      </w:r>
      <w:r w:rsidR="00CF6F6F" w:rsidRPr="00C93CF8">
        <w:rPr>
          <w:lang w:val="en-US"/>
        </w:rPr>
        <w:fldChar w:fldCharType="begin" w:fldLock="1"/>
      </w:r>
      <w:r w:rsidR="00B11607" w:rsidRPr="00C93CF8">
        <w:rPr>
          <w:lang w:val="en-US"/>
        </w:rPr>
        <w:instrText>ADDIN CSL_CITATION { "citationItems" : [ { "id" : "ITEM-1", "itemData" : { "abstract" : "To enable the impact of neuroscientific insights on our daily lives, careful translation of research findings is required. However, neuroscientific terminology and common-sense concepts are often hard to square. For example, when neuroscientists study lying to allow the use of brain scans for lie-detection purposes, the concept of lying in the scientific case differs considerably from the concept in court. Furthermore, lying and other cognitive concepts are used unsystematically and have an indirect and divergent mapping onto brain activity. Therefore, scientific findings cannot inform our practical concerns in a straightforward way. How then can neuroscience ultimately help determine if a defendant is legally responsible, or help someone understand their addiction better? Since the above-mentioned problems provide serious obstacles to move from science to common-sense, we call this the 'translation problem'. Here, we describe three promising approaches for neuroscience to face this translation problem. First, neuroscience could propose new 'folk-neuroscience' concepts, beyond the traditional folk-psychological array, which might inform and alter our phenomenology. Second, neuroscience can modify our current array of common-sense concepts by refining and validating scientific concepts. Third, neuroscience can change our views on the application criteria of concepts such as responsibility and consciousness. We believe that these strategies to deal with the translation problem should guide the practice of neuroscientific research to be able to contribute to our day-to-day life more effectively.", "author" : [ { "dropping-particle" : "", "family" : "Francken", "given" : "J.C.", "non-dropping-particle" : "", "parse-names" : false, "suffix" : "" }, { "dropping-particle" : "", "family" : "Slors", "given" : "M.", "non-dropping-particle" : "", "parse-names" : false, "suffix" : "" } ], "container-title" : "Brain and Cognition", "id" : "ITEM-1", "issued" : { "date-parts" : [ [ "2018" ] ] }, "page" : "67-74", "title" : "Neuroscience and everyday life: Facing the translation problem", "type" : "article-journal", "volume" : "120" }, "uris" : [ "http://www.mendeley.com/documents/?uuid=681c6930-fd64-4281-be32-a486fae9348a" ] } ], "mendeley" : { "formattedCitation" : "(Francken and Slors 2018)", "plainTextFormattedCitation" : "(Francken and Slors 2018)", "previouslyFormattedCitation" : "(Francken and Slors 2018)" }, "properties" : { "noteIndex" : 0 }, "schema" : "https://github.com/citation-style-language/schema/raw/master/csl-citation.json" }</w:instrText>
      </w:r>
      <w:r w:rsidR="00CF6F6F" w:rsidRPr="00C93CF8">
        <w:rPr>
          <w:lang w:val="en-US"/>
        </w:rPr>
        <w:fldChar w:fldCharType="separate"/>
      </w:r>
      <w:r w:rsidR="00DE426A" w:rsidRPr="00C93CF8">
        <w:rPr>
          <w:noProof/>
          <w:lang w:val="en-US"/>
        </w:rPr>
        <w:t xml:space="preserve">(Francken and Slors </w:t>
      </w:r>
      <w:r w:rsidR="00DE426A" w:rsidRPr="00C93CF8">
        <w:rPr>
          <w:noProof/>
          <w:lang w:val="en-US"/>
        </w:rPr>
        <w:lastRenderedPageBreak/>
        <w:t>2018)</w:t>
      </w:r>
      <w:r w:rsidR="00CF6F6F" w:rsidRPr="00C93CF8">
        <w:rPr>
          <w:lang w:val="en-US"/>
        </w:rPr>
        <w:fldChar w:fldCharType="end"/>
      </w:r>
      <w:r w:rsidR="00FA5D3E" w:rsidRPr="00C93CF8">
        <w:rPr>
          <w:lang w:val="en-US"/>
        </w:rPr>
        <w:t xml:space="preserve">. </w:t>
      </w:r>
      <w:r w:rsidR="0089533C" w:rsidRPr="00C93CF8">
        <w:rPr>
          <w:lang w:val="en-US"/>
        </w:rPr>
        <w:t>In short, t</w:t>
      </w:r>
      <w:r w:rsidRPr="00C93CF8">
        <w:rPr>
          <w:lang w:val="en-US"/>
        </w:rPr>
        <w:t xml:space="preserve">o </w:t>
      </w:r>
      <w:r w:rsidR="00655AA2" w:rsidRPr="00C93CF8">
        <w:rPr>
          <w:lang w:val="en-US"/>
        </w:rPr>
        <w:t>consider</w:t>
      </w:r>
      <w:r w:rsidRPr="00C93CF8">
        <w:rPr>
          <w:lang w:val="en-US"/>
        </w:rPr>
        <w:t xml:space="preserve"> </w:t>
      </w:r>
      <w:r w:rsidR="00FA5D3E" w:rsidRPr="00C93CF8">
        <w:rPr>
          <w:lang w:val="en-US"/>
        </w:rPr>
        <w:t>these tasks</w:t>
      </w:r>
      <w:r w:rsidRPr="00C93CF8">
        <w:rPr>
          <w:lang w:val="en-US"/>
        </w:rPr>
        <w:t xml:space="preserve"> </w:t>
      </w:r>
      <w:r w:rsidR="00B94229" w:rsidRPr="00C93CF8">
        <w:rPr>
          <w:lang w:val="en-US"/>
        </w:rPr>
        <w:t>consilient</w:t>
      </w:r>
      <w:r w:rsidRPr="00C93CF8">
        <w:rPr>
          <w:lang w:val="en-US"/>
        </w:rPr>
        <w:t xml:space="preserve"> requires a prior decision that they measure the same thing. </w:t>
      </w:r>
    </w:p>
    <w:p w14:paraId="7022DE2C" w14:textId="32EA768E" w:rsidR="00B3646E" w:rsidRPr="00C93CF8" w:rsidRDefault="00B95DCB" w:rsidP="001928E6">
      <w:pPr>
        <w:spacing w:line="480" w:lineRule="auto"/>
        <w:ind w:firstLine="720"/>
        <w:jc w:val="both"/>
        <w:rPr>
          <w:lang w:val="en-US"/>
        </w:rPr>
      </w:pPr>
      <w:r w:rsidRPr="00C93CF8">
        <w:rPr>
          <w:lang w:val="en-US"/>
        </w:rPr>
        <w:t xml:space="preserve">A similar problem arises in transferring tasks across species or subjects: Does the same task model for </w:t>
      </w:r>
      <w:r w:rsidR="00FA22F6" w:rsidRPr="00C93CF8">
        <w:rPr>
          <w:lang w:val="en-US"/>
        </w:rPr>
        <w:t xml:space="preserve">stop signal tasks </w:t>
      </w:r>
      <w:r w:rsidRPr="00C93CF8">
        <w:rPr>
          <w:lang w:val="en-US"/>
        </w:rPr>
        <w:t xml:space="preserve">in humans </w:t>
      </w:r>
      <w:r w:rsidR="0089533C" w:rsidRPr="00C93CF8">
        <w:rPr>
          <w:lang w:val="en-US"/>
        </w:rPr>
        <w:t>apply to</w:t>
      </w:r>
      <w:r w:rsidRPr="00C93CF8">
        <w:rPr>
          <w:lang w:val="en-US"/>
        </w:rPr>
        <w:t xml:space="preserve"> sheep? Or might humans and sheep have different mechanisms </w:t>
      </w:r>
      <w:r w:rsidR="0089533C" w:rsidRPr="00C93CF8">
        <w:rPr>
          <w:lang w:val="en-US"/>
        </w:rPr>
        <w:t xml:space="preserve">for </w:t>
      </w:r>
      <w:r w:rsidRPr="00C93CF8">
        <w:rPr>
          <w:lang w:val="en-US"/>
        </w:rPr>
        <w:t>controlling action</w:t>
      </w:r>
      <w:r w:rsidR="0089533C" w:rsidRPr="00C93CF8">
        <w:rPr>
          <w:lang w:val="en-US"/>
        </w:rPr>
        <w:t xml:space="preserve"> under these conditions</w:t>
      </w:r>
      <w:r w:rsidRPr="00C93CF8">
        <w:rPr>
          <w:lang w:val="en-US"/>
        </w:rPr>
        <w:t xml:space="preserve">? As has been noted for the study of the measurement of time </w:t>
      </w:r>
      <w:r w:rsidR="00B94229" w:rsidRPr="00C93CF8">
        <w:rPr>
          <w:lang w:val="en-US"/>
        </w:rPr>
        <w:fldChar w:fldCharType="begin" w:fldLock="1"/>
      </w:r>
      <w:r w:rsidR="00B11607" w:rsidRPr="00C93CF8">
        <w:rPr>
          <w:lang w:val="en-US"/>
        </w:rPr>
        <w:instrText>ADDIN CSL_CITATION { "citationItems" : [ { "id" : "ITEM-1", "itemData" : { "abstract" : "This article develops a model-based account of the standardization of physical measurement, taking the contemporary standardization of time as its central case study. To standardize the measurement of a quantity, I argue, is to legislate the mode of application of a quantity concept to a collection of exemplary artefacts. Legislation involves an iterative exchange between top-down adjustments to theoretical and statistical models regulating the application of a concept, and bottom-up adjustments to material artefacts in light of remaining gaps. The model-based account clarifies the cognitive role of ad hoc corrections, arbitrary rules, and seemingly circular inferences involved in contemporary timekeeping, and explains the stability of networks of standards better than its conventionalist and constructivist counterparts.", "author" : [ { "dropping-particle" : "", "family" : "Tal", "given" : "Eran", "non-dropping-particle" : "", "parse-names" : false, "suffix" : "" } ], "container-title" : "British Journal for the Philosophy of Science", "id" : "ITEM-1", "issue" : "1", "issued" : { "date-parts" : [ [ "2016" ] ] }, "page" : "297-335", "title" : "Making Time: A Study in the Epistemology of Measurement", "type" : "article-journal", "volume" : "67" }, "uris" : [ "http://www.mendeley.com/documents/?uuid=9658d8e0-7070-411a-9592-cc2a18d097c9" ] } ], "mendeley" : { "formattedCitation" : "(Tal 2016)", "plainTextFormattedCitation" : "(Tal 2016)", "previouslyFormattedCitation" : "(Tal 2016)" }, "properties" : { "noteIndex" : 0 }, "schema" : "https://github.com/citation-style-language/schema/raw/master/csl-citation.json" }</w:instrText>
      </w:r>
      <w:r w:rsidR="00B94229" w:rsidRPr="00C93CF8">
        <w:rPr>
          <w:lang w:val="en-US"/>
        </w:rPr>
        <w:fldChar w:fldCharType="separate"/>
      </w:r>
      <w:r w:rsidR="00DE426A" w:rsidRPr="00C93CF8">
        <w:rPr>
          <w:noProof/>
          <w:lang w:val="en-US"/>
        </w:rPr>
        <w:t>(Tal 2016)</w:t>
      </w:r>
      <w:r w:rsidR="00B94229" w:rsidRPr="00C93CF8">
        <w:rPr>
          <w:lang w:val="en-US"/>
        </w:rPr>
        <w:fldChar w:fldCharType="end"/>
      </w:r>
      <w:r w:rsidRPr="00C93CF8">
        <w:rPr>
          <w:lang w:val="en-US"/>
        </w:rPr>
        <w:t xml:space="preserve"> and temperature</w:t>
      </w:r>
      <w:r w:rsidR="00B94229" w:rsidRPr="00C93CF8">
        <w:rPr>
          <w:lang w:val="en-US"/>
        </w:rPr>
        <w:t xml:space="preserve"> </w:t>
      </w:r>
      <w:r w:rsidR="00B94229" w:rsidRPr="00C93CF8">
        <w:rPr>
          <w:lang w:val="en-US"/>
        </w:rPr>
        <w:fldChar w:fldCharType="begin" w:fldLock="1"/>
      </w:r>
      <w:r w:rsidR="00B11607" w:rsidRPr="00C93CF8">
        <w:rPr>
          <w:lang w:val="en-US"/>
        </w:rPr>
        <w:instrText>ADDIN CSL_CITATION { "citationItems" : [ { "id" : "ITEM-1", "itemData" : { "author" : [ { "dropping-particle" : "", "family" : "Chang", "given" : "H.", "non-dropping-particle" : "", "parse-names" : false, "suffix" : "" } ], "id" : "ITEM-1", "issued" : { "date-parts" : [ [ "2004" ] ] }, "publisher" : "Oxford University Press", "publisher-place" : "New York", "title" : "Inventing Temperature: Measurement and Scientific Progress", "type" : "book" }, "uris" : [ "http://www.mendeley.com/documents/?uuid=a0a4a76d-e4ac-435d-9c27-13c5e66156c2" ] } ], "mendeley" : { "formattedCitation" : "(Chang 2004)", "plainTextFormattedCitation" : "(Chang 2004)", "previouslyFormattedCitation" : "(Chang 2004)" }, "properties" : { "noteIndex" : 0 }, "schema" : "https://github.com/citation-style-language/schema/raw/master/csl-citation.json" }</w:instrText>
      </w:r>
      <w:r w:rsidR="00B94229" w:rsidRPr="00C93CF8">
        <w:rPr>
          <w:lang w:val="en-US"/>
        </w:rPr>
        <w:fldChar w:fldCharType="separate"/>
      </w:r>
      <w:r w:rsidR="00DE426A" w:rsidRPr="00C93CF8">
        <w:rPr>
          <w:noProof/>
          <w:lang w:val="en-US"/>
        </w:rPr>
        <w:t>(Chang 2004)</w:t>
      </w:r>
      <w:r w:rsidR="00B94229" w:rsidRPr="00C93CF8">
        <w:rPr>
          <w:lang w:val="en-US"/>
        </w:rPr>
        <w:fldChar w:fldCharType="end"/>
      </w:r>
      <w:r w:rsidRPr="00C93CF8">
        <w:rPr>
          <w:lang w:val="en-US"/>
        </w:rPr>
        <w:t xml:space="preserve">, we seem to face a circle of reasoning: We (at least often) are asked to justify </w:t>
      </w:r>
      <w:r w:rsidR="006F1BA8" w:rsidRPr="00C93CF8">
        <w:rPr>
          <w:lang w:val="en-US"/>
        </w:rPr>
        <w:t xml:space="preserve">a judgment of </w:t>
      </w:r>
      <w:r w:rsidR="00FF37D1" w:rsidRPr="00C93CF8">
        <w:rPr>
          <w:lang w:val="en-US"/>
        </w:rPr>
        <w:t>consilience</w:t>
      </w:r>
      <w:r w:rsidRPr="00C93CF8">
        <w:rPr>
          <w:lang w:val="en-US"/>
        </w:rPr>
        <w:t xml:space="preserve"> on grounds that cannot be established independently of decisions about </w:t>
      </w:r>
      <w:r w:rsidR="006F1BA8" w:rsidRPr="00C93CF8">
        <w:rPr>
          <w:lang w:val="en-US"/>
        </w:rPr>
        <w:t>whether the tasks</w:t>
      </w:r>
      <w:r w:rsidRPr="00C93CF8">
        <w:rPr>
          <w:lang w:val="en-US"/>
        </w:rPr>
        <w:t xml:space="preserve"> measure </w:t>
      </w:r>
      <w:r w:rsidR="006F1BA8" w:rsidRPr="00C93CF8">
        <w:rPr>
          <w:lang w:val="en-US"/>
        </w:rPr>
        <w:t>the same capacity</w:t>
      </w:r>
      <w:r w:rsidRPr="00C93CF8">
        <w:rPr>
          <w:lang w:val="en-US"/>
        </w:rPr>
        <w:t>.</w:t>
      </w:r>
      <w:r w:rsidR="00D3744B" w:rsidRPr="00C93CF8">
        <w:rPr>
          <w:rStyle w:val="Voetnootmarkering"/>
          <w:lang w:val="en-US"/>
        </w:rPr>
        <w:footnoteReference w:id="1"/>
      </w:r>
      <w:r w:rsidRPr="00C93CF8">
        <w:rPr>
          <w:lang w:val="en-US"/>
        </w:rPr>
        <w:t xml:space="preserve"> </w:t>
      </w:r>
    </w:p>
    <w:p w14:paraId="7028CA88" w14:textId="77777777" w:rsidR="00133975" w:rsidRPr="00C93CF8" w:rsidRDefault="00133975" w:rsidP="001928E6">
      <w:pPr>
        <w:spacing w:line="480" w:lineRule="auto"/>
        <w:ind w:firstLine="720"/>
        <w:jc w:val="both"/>
        <w:rPr>
          <w:lang w:val="en-US"/>
        </w:rPr>
      </w:pPr>
    </w:p>
    <w:p w14:paraId="0C1CB1CF" w14:textId="5283F96F" w:rsidR="008B2517" w:rsidRPr="00C93CF8" w:rsidRDefault="00133975" w:rsidP="001928E6">
      <w:pPr>
        <w:spacing w:line="480" w:lineRule="auto"/>
        <w:rPr>
          <w:lang w:val="en-US"/>
        </w:rPr>
      </w:pPr>
      <w:r w:rsidRPr="00C93CF8">
        <w:rPr>
          <w:noProof/>
          <w:lang w:val="en-US"/>
        </w:rPr>
        <w:drawing>
          <wp:inline distT="0" distB="0" distL="0" distR="0" wp14:anchorId="0F79344F" wp14:editId="46D28F62">
            <wp:extent cx="2336800" cy="13716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36800" cy="1371600"/>
                    </a:xfrm>
                    <a:prstGeom prst="rect">
                      <a:avLst/>
                    </a:prstGeom>
                  </pic:spPr>
                </pic:pic>
              </a:graphicData>
            </a:graphic>
          </wp:inline>
        </w:drawing>
      </w:r>
    </w:p>
    <w:p w14:paraId="0F4D202D" w14:textId="47A82CBC" w:rsidR="0088753E" w:rsidRPr="00C93CF8" w:rsidRDefault="008B2517" w:rsidP="001928E6">
      <w:pPr>
        <w:spacing w:line="480" w:lineRule="auto"/>
        <w:rPr>
          <w:i/>
          <w:lang w:val="en-US"/>
        </w:rPr>
      </w:pPr>
      <w:r w:rsidRPr="00C93CF8">
        <w:rPr>
          <w:i/>
          <w:lang w:val="en-US"/>
        </w:rPr>
        <w:t xml:space="preserve">Figure 2. Schematic depiction of the </w:t>
      </w:r>
      <w:r w:rsidR="00BB4AB3" w:rsidRPr="00C93CF8">
        <w:rPr>
          <w:i/>
          <w:lang w:val="en-US"/>
        </w:rPr>
        <w:t>O</w:t>
      </w:r>
      <w:r w:rsidRPr="00C93CF8">
        <w:rPr>
          <w:i/>
          <w:lang w:val="en-US"/>
        </w:rPr>
        <w:t>perationalization</w:t>
      </w:r>
      <w:r w:rsidR="003C7FBE" w:rsidRPr="00C93CF8">
        <w:rPr>
          <w:i/>
          <w:lang w:val="en-US"/>
        </w:rPr>
        <w:t xml:space="preserve"> </w:t>
      </w:r>
      <w:r w:rsidR="00BB4AB3" w:rsidRPr="00C93CF8">
        <w:rPr>
          <w:i/>
          <w:lang w:val="en-US"/>
        </w:rPr>
        <w:t>P</w:t>
      </w:r>
      <w:r w:rsidR="003C7FBE" w:rsidRPr="00C93CF8">
        <w:rPr>
          <w:i/>
          <w:lang w:val="en-US"/>
        </w:rPr>
        <w:t>roblem</w:t>
      </w:r>
      <w:r w:rsidR="00A44617" w:rsidRPr="00C93CF8">
        <w:rPr>
          <w:i/>
          <w:lang w:val="en-US"/>
        </w:rPr>
        <w:t>.</w:t>
      </w:r>
      <w:r w:rsidRPr="00C93CF8">
        <w:rPr>
          <w:i/>
          <w:lang w:val="en-US"/>
        </w:rPr>
        <w:t xml:space="preserve"> </w:t>
      </w:r>
      <w:r w:rsidR="00DD024B" w:rsidRPr="00C93CF8">
        <w:rPr>
          <w:i/>
          <w:lang w:val="en-US"/>
        </w:rPr>
        <w:t>D</w:t>
      </w:r>
      <w:r w:rsidRPr="00C93CF8">
        <w:rPr>
          <w:i/>
          <w:lang w:val="en-US"/>
        </w:rPr>
        <w:t xml:space="preserve">ifferent </w:t>
      </w:r>
      <w:r w:rsidR="00E24764" w:rsidRPr="00C93CF8">
        <w:rPr>
          <w:i/>
          <w:lang w:val="en-US"/>
        </w:rPr>
        <w:t xml:space="preserve">tasks </w:t>
      </w:r>
      <w:r w:rsidR="0089533C" w:rsidRPr="00C93CF8">
        <w:rPr>
          <w:i/>
          <w:lang w:val="en-US"/>
        </w:rPr>
        <w:t xml:space="preserve">putatively </w:t>
      </w:r>
      <w:r w:rsidR="00E24764" w:rsidRPr="00C93CF8">
        <w:rPr>
          <w:i/>
          <w:lang w:val="en-US"/>
        </w:rPr>
        <w:t xml:space="preserve">elicit </w:t>
      </w:r>
      <w:r w:rsidR="00F0600F" w:rsidRPr="00C93CF8">
        <w:rPr>
          <w:i/>
          <w:lang w:val="en-US"/>
        </w:rPr>
        <w:t>“</w:t>
      </w:r>
      <w:r w:rsidR="00E24764" w:rsidRPr="00C93CF8">
        <w:rPr>
          <w:i/>
          <w:lang w:val="en-US"/>
        </w:rPr>
        <w:t>the same</w:t>
      </w:r>
      <w:r w:rsidR="00F0600F" w:rsidRPr="00C93CF8">
        <w:rPr>
          <w:i/>
          <w:lang w:val="en-US"/>
        </w:rPr>
        <w:t>”</w:t>
      </w:r>
      <w:r w:rsidR="00843296" w:rsidRPr="00C93CF8">
        <w:rPr>
          <w:i/>
          <w:lang w:val="en-US"/>
        </w:rPr>
        <w:t xml:space="preserve"> cognitive capacity. </w:t>
      </w:r>
      <w:r w:rsidR="0089533C" w:rsidRPr="00C93CF8">
        <w:rPr>
          <w:i/>
          <w:lang w:val="en-US"/>
        </w:rPr>
        <w:t>But whether they in fact do so is a further, empirical question.</w:t>
      </w:r>
      <w:r w:rsidR="00A12696" w:rsidRPr="00C93CF8">
        <w:rPr>
          <w:i/>
          <w:lang w:val="en-US"/>
        </w:rPr>
        <w:t xml:space="preserve"> On the mechanistic anchoring approach, the question should be answered by determining whether or not the various tasks elicit the same neural mechanism.</w:t>
      </w:r>
    </w:p>
    <w:p w14:paraId="5B896681" w14:textId="77777777" w:rsidR="00F0600F" w:rsidRPr="00C93CF8" w:rsidRDefault="00F0600F" w:rsidP="001928E6">
      <w:pPr>
        <w:spacing w:line="480" w:lineRule="auto"/>
        <w:rPr>
          <w:lang w:val="en-US"/>
        </w:rPr>
      </w:pPr>
    </w:p>
    <w:p w14:paraId="08D8C5AA" w14:textId="73FCB71E" w:rsidR="001B5B36" w:rsidRPr="00C93CF8" w:rsidRDefault="00B95DCB" w:rsidP="001928E6">
      <w:pPr>
        <w:spacing w:line="480" w:lineRule="auto"/>
        <w:ind w:firstLine="720"/>
        <w:jc w:val="both"/>
        <w:rPr>
          <w:lang w:val="en-US"/>
        </w:rPr>
      </w:pPr>
      <w:r w:rsidRPr="00C93CF8">
        <w:rPr>
          <w:lang w:val="en-US"/>
        </w:rPr>
        <w:t>Historically, operationalists had a</w:t>
      </w:r>
      <w:r w:rsidR="0016021E" w:rsidRPr="00C93CF8">
        <w:rPr>
          <w:lang w:val="en-US"/>
        </w:rPr>
        <w:t xml:space="preserve"> radical solution</w:t>
      </w:r>
      <w:r w:rsidR="001B5B36" w:rsidRPr="00C93CF8">
        <w:rPr>
          <w:lang w:val="en-US"/>
        </w:rPr>
        <w:t xml:space="preserve"> </w:t>
      </w:r>
      <w:r w:rsidR="00367F1B" w:rsidRPr="00C93CF8">
        <w:rPr>
          <w:lang w:val="en-US"/>
        </w:rPr>
        <w:t xml:space="preserve">to </w:t>
      </w:r>
      <w:r w:rsidR="001B5B36" w:rsidRPr="00C93CF8">
        <w:rPr>
          <w:lang w:val="en-US"/>
        </w:rPr>
        <w:t>this problem</w:t>
      </w:r>
      <w:r w:rsidRPr="00C93CF8">
        <w:rPr>
          <w:lang w:val="en-US"/>
        </w:rPr>
        <w:t xml:space="preserve">: </w:t>
      </w:r>
      <w:r w:rsidR="00DF218E" w:rsidRPr="00C93CF8">
        <w:rPr>
          <w:lang w:val="en-US"/>
        </w:rPr>
        <w:t>T</w:t>
      </w:r>
      <w:r w:rsidR="001B5B36" w:rsidRPr="00C93CF8">
        <w:rPr>
          <w:lang w:val="en-US"/>
        </w:rPr>
        <w:t xml:space="preserve">hey </w:t>
      </w:r>
      <w:r w:rsidR="0016021E" w:rsidRPr="00C93CF8">
        <w:rPr>
          <w:i/>
          <w:iCs/>
          <w:lang w:val="en-US"/>
        </w:rPr>
        <w:t>define</w:t>
      </w:r>
      <w:r w:rsidR="001B5B36" w:rsidRPr="00C93CF8">
        <w:rPr>
          <w:i/>
          <w:iCs/>
          <w:lang w:val="en-US"/>
        </w:rPr>
        <w:t>d</w:t>
      </w:r>
      <w:r w:rsidR="00FE2923" w:rsidRPr="00C93CF8">
        <w:rPr>
          <w:lang w:val="en-US"/>
        </w:rPr>
        <w:t xml:space="preserve"> </w:t>
      </w:r>
      <w:r w:rsidR="0016021E" w:rsidRPr="00C93CF8">
        <w:rPr>
          <w:lang w:val="en-US"/>
        </w:rPr>
        <w:t>cognitive</w:t>
      </w:r>
      <w:r w:rsidR="00032FE0" w:rsidRPr="00C93CF8">
        <w:rPr>
          <w:lang w:val="en-US"/>
        </w:rPr>
        <w:t xml:space="preserve"> capacit</w:t>
      </w:r>
      <w:r w:rsidR="00FE2923" w:rsidRPr="00C93CF8">
        <w:rPr>
          <w:lang w:val="en-US"/>
        </w:rPr>
        <w:t>ies</w:t>
      </w:r>
      <w:r w:rsidR="00032FE0" w:rsidRPr="00C93CF8">
        <w:rPr>
          <w:lang w:val="en-US"/>
        </w:rPr>
        <w:t xml:space="preserve"> in terms of the</w:t>
      </w:r>
      <w:r w:rsidR="00FE2923" w:rsidRPr="00C93CF8">
        <w:rPr>
          <w:lang w:val="en-US"/>
        </w:rPr>
        <w:t>ir</w:t>
      </w:r>
      <w:r w:rsidR="00032FE0" w:rsidRPr="00C93CF8">
        <w:rPr>
          <w:lang w:val="en-US"/>
        </w:rPr>
        <w:t xml:space="preserve"> task</w:t>
      </w:r>
      <w:r w:rsidR="00FE2923" w:rsidRPr="00C93CF8">
        <w:rPr>
          <w:lang w:val="en-US"/>
        </w:rPr>
        <w:t>s</w:t>
      </w:r>
      <w:r w:rsidR="00032FE0" w:rsidRPr="00C93CF8">
        <w:rPr>
          <w:lang w:val="en-US"/>
        </w:rPr>
        <w:t xml:space="preserve">. </w:t>
      </w:r>
      <w:r w:rsidR="006F1BA8" w:rsidRPr="00C93CF8">
        <w:rPr>
          <w:lang w:val="en-US"/>
        </w:rPr>
        <w:t>On the strictest interpretation</w:t>
      </w:r>
      <w:r w:rsidR="0089533C" w:rsidRPr="00C93CF8">
        <w:rPr>
          <w:lang w:val="en-US"/>
        </w:rPr>
        <w:t>, which quickly faded from philosophic currency</w:t>
      </w:r>
      <w:r w:rsidR="005F629D" w:rsidRPr="00C93CF8">
        <w:rPr>
          <w:lang w:val="en-US"/>
        </w:rPr>
        <w:t xml:space="preserve"> </w:t>
      </w:r>
      <w:r w:rsidR="004F200F" w:rsidRPr="00C93CF8">
        <w:rPr>
          <w:lang w:val="en-US"/>
        </w:rPr>
        <w:fldChar w:fldCharType="begin" w:fldLock="1"/>
      </w:r>
      <w:r w:rsidR="00B11607" w:rsidRPr="00C93CF8">
        <w:rPr>
          <w:lang w:val="en-US"/>
        </w:rPr>
        <w:instrText>ADDIN CSL_CITATION { "citationItems" : [ { "id" : "ITEM-1", "itemData" : { "author" : [ { "dropping-particle" : "", "family" : "Bridgman", "given" : "P.W.", "non-dropping-particle" : "", "parse-names" : false, "suffix" : "" } ], "id" : "ITEM-1", "issued" : { "date-parts" : [ [ "1927" ] ] }, "publisher" : "Macmillan", "publisher-place" : "New York", "title" : "The logic of modern physics", "type" : "book" }, "prefix" : "e.g., ", "uris" : [ "http://www.mendeley.com/documents/?uuid=ade6ea03-f34f-4c95-802b-5560900452ac" ] } ], "mendeley" : { "formattedCitation" : "(e.g., Bridgman 1927)", "plainTextFormattedCitation" : "(e.g., Bridgman 1927)", "previouslyFormattedCitation" : "(e.g., Bridgman 1927)" }, "properties" : { "noteIndex" : 0 }, "schema" : "https://github.com/citation-style-language/schema/raw/master/csl-citation.json" }</w:instrText>
      </w:r>
      <w:r w:rsidR="004F200F" w:rsidRPr="00C93CF8">
        <w:rPr>
          <w:lang w:val="en-US"/>
        </w:rPr>
        <w:fldChar w:fldCharType="separate"/>
      </w:r>
      <w:r w:rsidR="00DE426A" w:rsidRPr="00C93CF8">
        <w:rPr>
          <w:noProof/>
          <w:lang w:val="en-US"/>
        </w:rPr>
        <w:t>(e.g., Bridgman 1927</w:t>
      </w:r>
      <w:r w:rsidR="00AD34DE" w:rsidRPr="00C93CF8">
        <w:rPr>
          <w:noProof/>
          <w:lang w:val="en-US"/>
        </w:rPr>
        <w:t>; see Chang 2019; Feest forthcoming</w:t>
      </w:r>
      <w:r w:rsidR="00DE426A" w:rsidRPr="00C93CF8">
        <w:rPr>
          <w:noProof/>
          <w:lang w:val="en-US"/>
        </w:rPr>
        <w:t>)</w:t>
      </w:r>
      <w:r w:rsidR="004F200F" w:rsidRPr="00C93CF8">
        <w:rPr>
          <w:lang w:val="en-US"/>
        </w:rPr>
        <w:fldChar w:fldCharType="end"/>
      </w:r>
      <w:r w:rsidR="00FE2923" w:rsidRPr="00C93CF8">
        <w:rPr>
          <w:lang w:val="en-US"/>
        </w:rPr>
        <w:t>,</w:t>
      </w:r>
      <w:r w:rsidR="005F629D" w:rsidRPr="00C93CF8">
        <w:rPr>
          <w:lang w:val="en-US"/>
        </w:rPr>
        <w:t xml:space="preserve"> no two </w:t>
      </w:r>
      <w:r w:rsidR="00FE2923" w:rsidRPr="00C93CF8">
        <w:rPr>
          <w:lang w:val="en-US"/>
        </w:rPr>
        <w:t xml:space="preserve">different </w:t>
      </w:r>
      <w:r w:rsidR="005F629D" w:rsidRPr="00C93CF8">
        <w:rPr>
          <w:lang w:val="en-US"/>
        </w:rPr>
        <w:t xml:space="preserve">tasks </w:t>
      </w:r>
      <w:r w:rsidRPr="00C93CF8">
        <w:rPr>
          <w:lang w:val="en-US"/>
        </w:rPr>
        <w:t>c</w:t>
      </w:r>
      <w:r w:rsidR="006F1BA8" w:rsidRPr="00C93CF8">
        <w:rPr>
          <w:lang w:val="en-US"/>
        </w:rPr>
        <w:t>an possibly</w:t>
      </w:r>
      <w:r w:rsidRPr="00C93CF8">
        <w:rPr>
          <w:lang w:val="en-US"/>
        </w:rPr>
        <w:t xml:space="preserve"> </w:t>
      </w:r>
      <w:r w:rsidR="005F629D" w:rsidRPr="00C93CF8">
        <w:rPr>
          <w:lang w:val="en-US"/>
        </w:rPr>
        <w:t>measure the same cognitive capacity</w:t>
      </w:r>
      <w:r w:rsidRPr="00C93CF8">
        <w:rPr>
          <w:lang w:val="en-US"/>
        </w:rPr>
        <w:t xml:space="preserve">. </w:t>
      </w:r>
      <w:r w:rsidR="0089533C" w:rsidRPr="00C93CF8">
        <w:rPr>
          <w:lang w:val="en-US"/>
        </w:rPr>
        <w:t>But</w:t>
      </w:r>
      <w:r w:rsidR="0003222F" w:rsidRPr="00C93CF8">
        <w:rPr>
          <w:lang w:val="en-US"/>
        </w:rPr>
        <w:t xml:space="preserve"> m</w:t>
      </w:r>
      <w:r w:rsidR="006D02BE" w:rsidRPr="00C93CF8">
        <w:rPr>
          <w:lang w:val="en-US"/>
        </w:rPr>
        <w:t xml:space="preserve">ost researchers </w:t>
      </w:r>
      <w:r w:rsidR="0003222F" w:rsidRPr="00C93CF8">
        <w:rPr>
          <w:lang w:val="en-US"/>
        </w:rPr>
        <w:t xml:space="preserve">want to </w:t>
      </w:r>
      <w:r w:rsidR="006D02BE" w:rsidRPr="00C93CF8">
        <w:rPr>
          <w:lang w:val="en-US"/>
        </w:rPr>
        <w:lastRenderedPageBreak/>
        <w:t xml:space="preserve">retain the logical distinction between cognitive capacities and </w:t>
      </w:r>
      <w:r w:rsidR="006F1BA8" w:rsidRPr="00C93CF8">
        <w:rPr>
          <w:lang w:val="en-US"/>
        </w:rPr>
        <w:t>task performance</w:t>
      </w:r>
      <w:r w:rsidR="006D02BE" w:rsidRPr="00C93CF8">
        <w:rPr>
          <w:lang w:val="en-US"/>
        </w:rPr>
        <w:t xml:space="preserve">, </w:t>
      </w:r>
      <w:r w:rsidR="00FE2923" w:rsidRPr="00C93CF8">
        <w:rPr>
          <w:lang w:val="en-US"/>
        </w:rPr>
        <w:t>if only to allow</w:t>
      </w:r>
      <w:r w:rsidR="006D02BE" w:rsidRPr="00C93CF8">
        <w:rPr>
          <w:lang w:val="en-US"/>
        </w:rPr>
        <w:t xml:space="preserve"> </w:t>
      </w:r>
      <w:r w:rsidRPr="00C93CF8">
        <w:rPr>
          <w:lang w:val="en-US"/>
        </w:rPr>
        <w:t xml:space="preserve">for </w:t>
      </w:r>
      <w:r w:rsidR="006D02BE" w:rsidRPr="00C93CF8">
        <w:rPr>
          <w:lang w:val="en-US"/>
        </w:rPr>
        <w:t>the possibility</w:t>
      </w:r>
      <w:r w:rsidR="00FE2923" w:rsidRPr="00C93CF8">
        <w:rPr>
          <w:lang w:val="en-US"/>
        </w:rPr>
        <w:t xml:space="preserve"> that</w:t>
      </w:r>
      <w:r w:rsidR="006D02BE" w:rsidRPr="00C93CF8">
        <w:rPr>
          <w:lang w:val="en-US"/>
        </w:rPr>
        <w:t xml:space="preserve"> </w:t>
      </w:r>
      <w:r w:rsidRPr="00C93CF8">
        <w:rPr>
          <w:lang w:val="en-US"/>
        </w:rPr>
        <w:t>one and the same</w:t>
      </w:r>
      <w:r w:rsidR="006D02BE" w:rsidRPr="00C93CF8">
        <w:rPr>
          <w:lang w:val="en-US"/>
        </w:rPr>
        <w:t xml:space="preserve"> cognitive capacity </w:t>
      </w:r>
      <w:r w:rsidR="00FE2923" w:rsidRPr="00C93CF8">
        <w:rPr>
          <w:lang w:val="en-US"/>
        </w:rPr>
        <w:t xml:space="preserve">might </w:t>
      </w:r>
      <w:r w:rsidR="00771218" w:rsidRPr="00C93CF8">
        <w:rPr>
          <w:lang w:val="en-US"/>
        </w:rPr>
        <w:t>be</w:t>
      </w:r>
      <w:r w:rsidR="006D02BE" w:rsidRPr="00C93CF8">
        <w:rPr>
          <w:lang w:val="en-US"/>
        </w:rPr>
        <w:t xml:space="preserve"> involved in different tasks</w:t>
      </w:r>
      <w:r w:rsidRPr="00C93CF8">
        <w:rPr>
          <w:lang w:val="en-US"/>
        </w:rPr>
        <w:t xml:space="preserve">, such as </w:t>
      </w:r>
      <w:r w:rsidR="006F1BA8" w:rsidRPr="00C93CF8">
        <w:rPr>
          <w:lang w:val="en-US"/>
        </w:rPr>
        <w:t>tasks</w:t>
      </w:r>
      <w:r w:rsidRPr="00C93CF8">
        <w:rPr>
          <w:lang w:val="en-US"/>
        </w:rPr>
        <w:t xml:space="preserve"> performed daily outside the laboratory. </w:t>
      </w:r>
    </w:p>
    <w:p w14:paraId="51F2B56F" w14:textId="41B4978A" w:rsidR="00B95DCB" w:rsidRPr="00C93CF8" w:rsidRDefault="00073211" w:rsidP="001928E6">
      <w:pPr>
        <w:spacing w:line="480" w:lineRule="auto"/>
        <w:ind w:firstLine="720"/>
        <w:jc w:val="both"/>
        <w:rPr>
          <w:lang w:val="en-US"/>
        </w:rPr>
      </w:pPr>
      <w:r w:rsidRPr="00C93CF8">
        <w:rPr>
          <w:lang w:val="en-US"/>
        </w:rPr>
        <w:t xml:space="preserve">If a judgment is made that two tasks involve the same cognitive capacity, the task models involved must overlap, at least partly. Task models are functionally characterized, so </w:t>
      </w:r>
      <w:r w:rsidR="00376074" w:rsidRPr="00C93CF8">
        <w:rPr>
          <w:lang w:val="en-US"/>
        </w:rPr>
        <w:t xml:space="preserve">the claim that two tasks involve the same capacity implies that it is assumed that the participants involved in these tasks engage neural mechanisms that realize or implement the </w:t>
      </w:r>
      <w:r w:rsidR="0089533C" w:rsidRPr="00C93CF8">
        <w:rPr>
          <w:lang w:val="en-US"/>
        </w:rPr>
        <w:t xml:space="preserve">capacities in the </w:t>
      </w:r>
      <w:r w:rsidR="00376074" w:rsidRPr="00C93CF8">
        <w:rPr>
          <w:lang w:val="en-US"/>
        </w:rPr>
        <w:t>relevant task models. Ascertaining that these mechanisms are indeed involved in the execution of the task</w:t>
      </w:r>
      <w:r w:rsidR="00146A93" w:rsidRPr="00C93CF8">
        <w:rPr>
          <w:lang w:val="en-US"/>
        </w:rPr>
        <w:t>s</w:t>
      </w:r>
      <w:r w:rsidR="00376074" w:rsidRPr="00C93CF8">
        <w:rPr>
          <w:lang w:val="en-US"/>
        </w:rPr>
        <w:t xml:space="preserve"> would indeed provide the behavior-independent evidence required to solve the operationalization problem (see above).</w:t>
      </w:r>
      <w:r w:rsidRPr="00C93CF8">
        <w:rPr>
          <w:lang w:val="en-US"/>
        </w:rPr>
        <w:t xml:space="preserve"> </w:t>
      </w:r>
      <w:r w:rsidR="00B95DCB" w:rsidRPr="00C93CF8">
        <w:rPr>
          <w:lang w:val="en-US"/>
        </w:rPr>
        <w:t xml:space="preserve">Such “reverse inference” is widely, if controversially, deployed in cognitive </w:t>
      </w:r>
      <w:r w:rsidR="00F20D59" w:rsidRPr="00C93CF8">
        <w:rPr>
          <w:lang w:val="en-US"/>
        </w:rPr>
        <w:t>neuro</w:t>
      </w:r>
      <w:r w:rsidR="00B95DCB" w:rsidRPr="00C93CF8">
        <w:rPr>
          <w:lang w:val="en-US"/>
        </w:rPr>
        <w:t>science</w:t>
      </w:r>
      <w:r w:rsidR="00F20D59" w:rsidRPr="00C93CF8">
        <w:rPr>
          <w:lang w:val="en-US"/>
        </w:rPr>
        <w:t xml:space="preserve"> </w:t>
      </w:r>
      <w:r w:rsidR="00F20D59" w:rsidRPr="00C93CF8">
        <w:rPr>
          <w:lang w:val="en-US"/>
        </w:rPr>
        <w:fldChar w:fldCharType="begin" w:fldLock="1"/>
      </w:r>
      <w:r w:rsidR="00B11607" w:rsidRPr="00C93CF8">
        <w:rPr>
          <w:lang w:val="en-US"/>
        </w:rPr>
        <w:instrText>ADDIN CSL_CITATION { "citationItems" : [ { "id" : "ITEM-1", "itemData" : { "abstract" : "There is much interest currently in using functional neuroimaging techniques to understand better the nature of cognition. One particular practice that has become common is 'reverse inference', by which the engagement of a particular cognitive process is inferred from the activation of a particular brain region. Such inferences are not deductively valid, but can still provide some information. Using a Bayesian analysis of the BrainMap neuroimaging database, I characterize the amount of additional evidence in favor of the engagement of a cognitive process that can be offered by a reverse inference. Its usefulness is particularly limited by the selectivity of activation in the region of interest. I argue that cognitive neuroscientists should be circumspect in the use of reverse inference, particularly when selectivity of the region in question cannot be established or is known to be weak.", "author" : [ { "dropping-particle" : "", "family" : "Poldrack", "given" : "Russell A", "non-dropping-particle" : "", "parse-names" : false, "suffix" : "" } ], "container-title" : "Trends in Cognitive Sciences", "id" : "ITEM-1", "issue" : "2", "issued" : { "date-parts" : [ [ "2006", "3" ] ] }, "page" : "59-63", "title" : "Can cognitive processes be inferred from neuroimaging data?", "type" : "article-journal", "volume" : "10" }, "uris" : [ "http://www.mendeley.com/documents/?uuid=6c0e5b47-b19d-466b-80d3-5720d23d90cf" ] } ], "mendeley" : { "formattedCitation" : "(Poldrack 2006)", "plainTextFormattedCitation" : "(Poldrack 2006)", "previouslyFormattedCitation" : "(Poldrack 2006)" }, "properties" : { "noteIndex" : 0 }, "schema" : "https://github.com/citation-style-language/schema/raw/master/csl-citation.json" }</w:instrText>
      </w:r>
      <w:r w:rsidR="00F20D59" w:rsidRPr="00C93CF8">
        <w:rPr>
          <w:lang w:val="en-US"/>
        </w:rPr>
        <w:fldChar w:fldCharType="separate"/>
      </w:r>
      <w:r w:rsidR="00DE426A" w:rsidRPr="00C93CF8">
        <w:rPr>
          <w:noProof/>
          <w:lang w:val="en-US"/>
        </w:rPr>
        <w:t>(Poldrack 2006)</w:t>
      </w:r>
      <w:r w:rsidR="00F20D59" w:rsidRPr="00C93CF8">
        <w:rPr>
          <w:lang w:val="en-US"/>
        </w:rPr>
        <w:fldChar w:fldCharType="end"/>
      </w:r>
      <w:r w:rsidR="00B95DCB" w:rsidRPr="00C93CF8">
        <w:rPr>
          <w:lang w:val="en-US"/>
        </w:rPr>
        <w:t xml:space="preserve">. Less controversial is the </w:t>
      </w:r>
      <w:r w:rsidR="001B5B36" w:rsidRPr="00C93CF8">
        <w:rPr>
          <w:lang w:val="en-US"/>
        </w:rPr>
        <w:t>assumption</w:t>
      </w:r>
      <w:r w:rsidR="00B95DCB" w:rsidRPr="00C93CF8">
        <w:rPr>
          <w:lang w:val="en-US"/>
        </w:rPr>
        <w:t xml:space="preserve"> that differences in neural activity observ</w:t>
      </w:r>
      <w:r w:rsidR="00780296" w:rsidRPr="00C93CF8">
        <w:rPr>
          <w:lang w:val="en-US"/>
        </w:rPr>
        <w:t>e</w:t>
      </w:r>
      <w:r w:rsidR="00B95DCB" w:rsidRPr="00C93CF8">
        <w:rPr>
          <w:lang w:val="en-US"/>
        </w:rPr>
        <w:t xml:space="preserve">d during task performance might well indicate differences in cognitive </w:t>
      </w:r>
      <w:r w:rsidR="001B5B36" w:rsidRPr="00C93CF8">
        <w:rPr>
          <w:lang w:val="en-US"/>
        </w:rPr>
        <w:t>processing</w:t>
      </w:r>
      <w:r w:rsidR="006F1BA8" w:rsidRPr="00C93CF8">
        <w:rPr>
          <w:lang w:val="en-US"/>
        </w:rPr>
        <w:t xml:space="preserve">. For example, McDermott et al. </w:t>
      </w:r>
      <w:r w:rsidR="00AA05A1" w:rsidRPr="00C93CF8">
        <w:rPr>
          <w:lang w:val="en-US"/>
        </w:rPr>
        <w:fldChar w:fldCharType="begin" w:fldLock="1"/>
      </w:r>
      <w:r w:rsidR="00B11607" w:rsidRPr="00C93CF8">
        <w:rPr>
          <w:lang w:val="en-US"/>
        </w:rPr>
        <w:instrText>ADDIN CSL_CITATION { "citationItems" : [ { "id" : "ITEM-1", "itemData" : { "abstract" : "In designing experiments to investigate retrieval of event memory, researchers choose between utilizing laboratory-based methods (in which to-be-remembered materials are presented to participants) and autobiographical approaches (in which the to-be-remembered materials are events from the participant's pre-experimental life). In practice, most laboratory studies have utilized old/new recognition memory, and most autobiographical memory studies have used the Galton-Crovitz word cueing technique [Crovitz, H.F., &amp; Schiffman, H. (1974). Frequency of episodic memories as a function of their age. Bulletin of the Psychonomic Society, 4, 517-518]. What are the implications of these methodological choices for understanding the component processes and underlying neural substrates of memory retrieval? An Activation Likelihood Estimation (ALE) meta-analysis procedure [Turkeltaub, P., Eden, G., Jones, K., &amp; Zeffiro, TA. (2002). Meta-analysis of the functional neuroanatomy of single-word reading: Method and validation. NeuroImage, 16, 765-780] was used to construct two whole-brain statistical maps: one showing brain regions that are consistently implicated when the task utilized is old/new recognition memory and one showing regions that tend to emerge when autobiographical event memory is queried. A comparison of the two maps shows very few regions of overlap. This basic methodological choice has a profound impact on the conclusions reached regarding human memory retrieval and its neural substrates. \u00a9 2008 Elsevier Ltd. All rights reserved.", "author" : [ { "dropping-particle" : "", "family" : "McDermott", "given" : "Kathleen B.", "non-dropping-particle" : "", "parse-names" : false, "suffix" : "" }, { "dropping-particle" : "", "family" : "Szpunar", "given" : "Karl K.", "non-dropping-particle" : "", "parse-names" : false, "suffix" : "" }, { "dropping-particle" : "", "family" : "Christ", "given" : "Shawn E.", "non-dropping-particle" : "", "parse-names" : false, "suffix" : "" } ], "container-title" : "Neuropsychologia", "id" : "ITEM-1", "issue" : "11", "issued" : { "date-parts" : [ [ "2009" ] ] }, "page" : "2290-2298", "title" : "Laboratory-based and autobiographical retrieval tasks differ substantially in their neural substrates", "type" : "article-journal", "volume" : "47" }, "suppress-author" : 1, "uris" : [ "http://www.mendeley.com/documents/?uuid=3d130d28-eaec-4a77-a86d-bf39edc798f1" ] } ], "mendeley" : { "formattedCitation" : "(2009)", "plainTextFormattedCitation" : "(2009)", "previouslyFormattedCitation" : "(2009)" }, "properties" : { "noteIndex" : 0 }, "schema" : "https://github.com/citation-style-language/schema/raw/master/csl-citation.json" }</w:instrText>
      </w:r>
      <w:r w:rsidR="00AA05A1" w:rsidRPr="00C93CF8">
        <w:rPr>
          <w:lang w:val="en-US"/>
        </w:rPr>
        <w:fldChar w:fldCharType="separate"/>
      </w:r>
      <w:r w:rsidR="00AA05A1" w:rsidRPr="00C93CF8">
        <w:rPr>
          <w:noProof/>
          <w:lang w:val="en-US"/>
        </w:rPr>
        <w:t>(2009)</w:t>
      </w:r>
      <w:r w:rsidR="00AA05A1" w:rsidRPr="00C93CF8">
        <w:rPr>
          <w:lang w:val="en-US"/>
        </w:rPr>
        <w:fldChar w:fldCharType="end"/>
      </w:r>
      <w:r w:rsidR="00AA05A1" w:rsidRPr="00C93CF8">
        <w:rPr>
          <w:lang w:val="en-US"/>
        </w:rPr>
        <w:t xml:space="preserve"> </w:t>
      </w:r>
      <w:r w:rsidR="006F1BA8" w:rsidRPr="00C93CF8">
        <w:rPr>
          <w:lang w:val="en-US"/>
        </w:rPr>
        <w:t xml:space="preserve">show that </w:t>
      </w:r>
      <w:r w:rsidR="00146A93" w:rsidRPr="00C93CF8">
        <w:rPr>
          <w:lang w:val="en-US"/>
        </w:rPr>
        <w:t>“</w:t>
      </w:r>
      <w:r w:rsidR="006F1BA8" w:rsidRPr="00C93CF8">
        <w:rPr>
          <w:lang w:val="en-US"/>
        </w:rPr>
        <w:t>laboratory tasks</w:t>
      </w:r>
      <w:r w:rsidR="00146A93" w:rsidRPr="00C93CF8">
        <w:rPr>
          <w:lang w:val="en-US"/>
        </w:rPr>
        <w:t>”</w:t>
      </w:r>
      <w:r w:rsidR="006F1BA8" w:rsidRPr="00C93CF8">
        <w:rPr>
          <w:lang w:val="en-US"/>
        </w:rPr>
        <w:t xml:space="preserve"> for remembering, such as memorization of word lists, activate </w:t>
      </w:r>
      <w:r w:rsidR="00CF6F6F" w:rsidRPr="00C93CF8">
        <w:rPr>
          <w:lang w:val="en-US"/>
        </w:rPr>
        <w:t xml:space="preserve">partly </w:t>
      </w:r>
      <w:r w:rsidR="006F1BA8" w:rsidRPr="00C93CF8">
        <w:rPr>
          <w:lang w:val="en-US"/>
        </w:rPr>
        <w:t>different regions of the brain than do memory tasks such as recalling a childhood experience</w:t>
      </w:r>
      <w:r w:rsidR="00BF4779" w:rsidRPr="00C93CF8">
        <w:rPr>
          <w:lang w:val="en-US"/>
        </w:rPr>
        <w:t xml:space="preserve">, though both of these tasks are routinely used to assay </w:t>
      </w:r>
      <w:r w:rsidR="00146A93" w:rsidRPr="00C93CF8">
        <w:rPr>
          <w:lang w:val="en-US"/>
        </w:rPr>
        <w:t xml:space="preserve">the </w:t>
      </w:r>
      <w:r w:rsidR="00BF4779" w:rsidRPr="00C93CF8">
        <w:rPr>
          <w:lang w:val="en-US"/>
        </w:rPr>
        <w:t>capacity</w:t>
      </w:r>
      <w:r w:rsidR="0089533C" w:rsidRPr="00C93CF8">
        <w:rPr>
          <w:lang w:val="en-US"/>
        </w:rPr>
        <w:t xml:space="preserve"> of</w:t>
      </w:r>
      <w:r w:rsidR="00146A93" w:rsidRPr="00C93CF8">
        <w:rPr>
          <w:lang w:val="en-US"/>
        </w:rPr>
        <w:t xml:space="preserve"> remembering</w:t>
      </w:r>
      <w:r w:rsidR="00BF4779" w:rsidRPr="00C93CF8">
        <w:rPr>
          <w:lang w:val="en-US"/>
        </w:rPr>
        <w:t xml:space="preserve">. </w:t>
      </w:r>
      <w:r w:rsidR="006F1BA8" w:rsidRPr="00C93CF8">
        <w:rPr>
          <w:lang w:val="en-US"/>
        </w:rPr>
        <w:t xml:space="preserve">Likewise, </w:t>
      </w:r>
      <w:r w:rsidR="00780296" w:rsidRPr="00C93CF8">
        <w:rPr>
          <w:lang w:val="en-US"/>
        </w:rPr>
        <w:t>differential effects of local damage on performance of different tasks indicates independe</w:t>
      </w:r>
      <w:r w:rsidR="001B5B36" w:rsidRPr="00C93CF8">
        <w:rPr>
          <w:lang w:val="en-US"/>
        </w:rPr>
        <w:t>n</w:t>
      </w:r>
      <w:r w:rsidR="00780296" w:rsidRPr="00C93CF8">
        <w:rPr>
          <w:lang w:val="en-US"/>
        </w:rPr>
        <w:t>ce of the capacities in question</w:t>
      </w:r>
      <w:r w:rsidR="006F1BA8" w:rsidRPr="00C93CF8">
        <w:rPr>
          <w:lang w:val="en-US"/>
        </w:rPr>
        <w:t xml:space="preserve"> (as has been argued for declarative and non-declarative memory, episodic and semantic memory, etc.)</w:t>
      </w:r>
      <w:r w:rsidR="00780296" w:rsidRPr="00C93CF8">
        <w:rPr>
          <w:lang w:val="en-US"/>
        </w:rPr>
        <w:t xml:space="preserve">. </w:t>
      </w:r>
      <w:r w:rsidR="006F1BA8" w:rsidRPr="00C93CF8">
        <w:rPr>
          <w:lang w:val="en-US"/>
        </w:rPr>
        <w:t>Indeed, t</w:t>
      </w:r>
      <w:r w:rsidR="001B5B36" w:rsidRPr="00C93CF8">
        <w:rPr>
          <w:lang w:val="en-US"/>
        </w:rPr>
        <w:t>hese are common strategies</w:t>
      </w:r>
      <w:r w:rsidR="006F1BA8" w:rsidRPr="00C93CF8">
        <w:rPr>
          <w:lang w:val="en-US"/>
        </w:rPr>
        <w:t xml:space="preserve"> for lumping and splitting kinds</w:t>
      </w:r>
      <w:r w:rsidR="001B5B36" w:rsidRPr="00C93CF8">
        <w:rPr>
          <w:lang w:val="en-US"/>
        </w:rPr>
        <w:t xml:space="preserve"> in mechanistic sciences generally.</w:t>
      </w:r>
      <w:r w:rsidR="00EC66E0" w:rsidRPr="00C93CF8">
        <w:rPr>
          <w:rStyle w:val="Voetnootmarkering"/>
          <w:lang w:val="en-US"/>
        </w:rPr>
        <w:footnoteReference w:id="2"/>
      </w:r>
      <w:r w:rsidR="001B5B36" w:rsidRPr="00C93CF8">
        <w:rPr>
          <w:lang w:val="en-US"/>
        </w:rPr>
        <w:t xml:space="preserve"> </w:t>
      </w:r>
    </w:p>
    <w:p w14:paraId="6F39894A" w14:textId="4C1839E6" w:rsidR="00CC11E0" w:rsidRPr="00C93CF8" w:rsidRDefault="001B5B36" w:rsidP="001928E6">
      <w:pPr>
        <w:spacing w:line="480" w:lineRule="auto"/>
        <w:ind w:firstLine="360"/>
        <w:jc w:val="both"/>
        <w:rPr>
          <w:lang w:val="en-US"/>
        </w:rPr>
      </w:pPr>
      <w:r w:rsidRPr="00C93CF8">
        <w:rPr>
          <w:lang w:val="en-US"/>
        </w:rPr>
        <w:t>Th</w:t>
      </w:r>
      <w:r w:rsidR="006F1BA8" w:rsidRPr="00C93CF8">
        <w:rPr>
          <w:lang w:val="en-US"/>
        </w:rPr>
        <w:t>e</w:t>
      </w:r>
      <w:r w:rsidR="000B454C" w:rsidRPr="00C93CF8">
        <w:rPr>
          <w:lang w:val="en-US"/>
        </w:rPr>
        <w:t xml:space="preserve"> mechanistic anchoring approach in general and these strategies in particular</w:t>
      </w:r>
      <w:r w:rsidRPr="00C93CF8">
        <w:rPr>
          <w:lang w:val="en-US"/>
        </w:rPr>
        <w:t xml:space="preserve"> use neural mechanisms as objective arbiter</w:t>
      </w:r>
      <w:r w:rsidR="006F1BA8" w:rsidRPr="00C93CF8">
        <w:rPr>
          <w:lang w:val="en-US"/>
        </w:rPr>
        <w:t>s</w:t>
      </w:r>
      <w:r w:rsidRPr="00C93CF8">
        <w:rPr>
          <w:lang w:val="en-US"/>
        </w:rPr>
        <w:t xml:space="preserve"> of cognitive similarity and </w:t>
      </w:r>
      <w:r w:rsidR="0089533C" w:rsidRPr="00C93CF8">
        <w:rPr>
          <w:lang w:val="en-US"/>
        </w:rPr>
        <w:t xml:space="preserve">so as a </w:t>
      </w:r>
      <w:r w:rsidRPr="00C93CF8">
        <w:rPr>
          <w:lang w:val="en-US"/>
        </w:rPr>
        <w:t xml:space="preserve">basis for revising our </w:t>
      </w:r>
      <w:r w:rsidRPr="00C93CF8">
        <w:rPr>
          <w:lang w:val="en-US"/>
        </w:rPr>
        <w:lastRenderedPageBreak/>
        <w:t>cognitive ontology. As we show in the next section, the judgment that two mechanism</w:t>
      </w:r>
      <w:r w:rsidR="00537D75" w:rsidRPr="00C93CF8">
        <w:rPr>
          <w:lang w:val="en-US"/>
        </w:rPr>
        <w:t>s</w:t>
      </w:r>
      <w:r w:rsidRPr="00C93CF8">
        <w:rPr>
          <w:lang w:val="en-US"/>
        </w:rPr>
        <w:t xml:space="preserve"> are identical or different </w:t>
      </w:r>
      <w:r w:rsidR="006F1BA8" w:rsidRPr="00C93CF8">
        <w:rPr>
          <w:lang w:val="en-US"/>
        </w:rPr>
        <w:t xml:space="preserve">cannot </w:t>
      </w:r>
      <w:r w:rsidR="0089533C" w:rsidRPr="00C93CF8">
        <w:rPr>
          <w:lang w:val="en-US"/>
        </w:rPr>
        <w:t xml:space="preserve">simply </w:t>
      </w:r>
      <w:r w:rsidR="006F1BA8" w:rsidRPr="00C93CF8">
        <w:rPr>
          <w:lang w:val="en-US"/>
        </w:rPr>
        <w:t>be read off the causal structure of things;</w:t>
      </w:r>
      <w:r w:rsidRPr="00C93CF8">
        <w:rPr>
          <w:lang w:val="en-US"/>
        </w:rPr>
        <w:t xml:space="preserve"> </w:t>
      </w:r>
      <w:r w:rsidR="006F1BA8" w:rsidRPr="00C93CF8">
        <w:rPr>
          <w:lang w:val="en-US"/>
        </w:rPr>
        <w:t>any definitive judgment requires definitive</w:t>
      </w:r>
      <w:r w:rsidRPr="00C93CF8">
        <w:rPr>
          <w:lang w:val="en-US"/>
        </w:rPr>
        <w:t xml:space="preserve"> solution</w:t>
      </w:r>
      <w:r w:rsidR="006F1BA8" w:rsidRPr="00C93CF8">
        <w:rPr>
          <w:lang w:val="en-US"/>
        </w:rPr>
        <w:t>s</w:t>
      </w:r>
      <w:r w:rsidRPr="00C93CF8">
        <w:rPr>
          <w:lang w:val="en-US"/>
        </w:rPr>
        <w:t xml:space="preserve"> to both the Abstraction Problem and the Boundary Problem, which we </w:t>
      </w:r>
      <w:r w:rsidR="0089533C" w:rsidRPr="00C93CF8">
        <w:rPr>
          <w:lang w:val="en-US"/>
        </w:rPr>
        <w:t xml:space="preserve">now </w:t>
      </w:r>
      <w:r w:rsidRPr="00C93CF8">
        <w:rPr>
          <w:lang w:val="en-US"/>
        </w:rPr>
        <w:t xml:space="preserve">consider in turn. </w:t>
      </w:r>
    </w:p>
    <w:p w14:paraId="5EC683C3" w14:textId="77777777" w:rsidR="002616C3" w:rsidRPr="00C93CF8" w:rsidRDefault="002616C3" w:rsidP="001928E6">
      <w:pPr>
        <w:spacing w:line="480" w:lineRule="auto"/>
        <w:jc w:val="both"/>
        <w:rPr>
          <w:lang w:val="en-US"/>
        </w:rPr>
      </w:pPr>
    </w:p>
    <w:p w14:paraId="306BE9EB" w14:textId="25542F5E" w:rsidR="005725EC" w:rsidRPr="00C93CF8" w:rsidRDefault="00150845" w:rsidP="001928E6">
      <w:pPr>
        <w:pStyle w:val="Lijstalinea"/>
        <w:numPr>
          <w:ilvl w:val="0"/>
          <w:numId w:val="1"/>
        </w:numPr>
        <w:spacing w:line="480" w:lineRule="auto"/>
        <w:jc w:val="both"/>
        <w:rPr>
          <w:rFonts w:ascii="Times New Roman" w:eastAsia="Times New Roman" w:hAnsi="Times New Roman" w:cs="Times New Roman"/>
          <w:lang w:val="en-US"/>
        </w:rPr>
      </w:pPr>
      <w:r w:rsidRPr="00C93CF8">
        <w:rPr>
          <w:rFonts w:ascii="Times New Roman" w:eastAsia="Times New Roman" w:hAnsi="Times New Roman" w:cs="Times New Roman"/>
          <w:b/>
          <w:bCs/>
          <w:lang w:val="en-US"/>
        </w:rPr>
        <w:t>The Abstraction Problem</w:t>
      </w:r>
    </w:p>
    <w:p w14:paraId="0E746E25" w14:textId="5FC855D4" w:rsidR="001B5B36" w:rsidRPr="00C93CF8" w:rsidRDefault="001B5B36" w:rsidP="001928E6">
      <w:pPr>
        <w:spacing w:line="480" w:lineRule="auto"/>
        <w:jc w:val="both"/>
        <w:rPr>
          <w:lang w:val="en-US"/>
        </w:rPr>
      </w:pPr>
      <w:r w:rsidRPr="00C93CF8">
        <w:rPr>
          <w:lang w:val="en-US"/>
        </w:rPr>
        <w:t>In order to</w:t>
      </w:r>
      <w:r w:rsidR="000A1C77" w:rsidRPr="00C93CF8">
        <w:rPr>
          <w:lang w:val="en-US"/>
        </w:rPr>
        <w:t xml:space="preserve"> </w:t>
      </w:r>
      <w:r w:rsidR="000A1C77" w:rsidRPr="00C93CF8">
        <w:rPr>
          <w:i/>
          <w:iCs/>
          <w:lang w:val="en-US"/>
        </w:rPr>
        <w:t>delineate</w:t>
      </w:r>
      <w:r w:rsidR="000A1C77" w:rsidRPr="00C93CF8">
        <w:rPr>
          <w:lang w:val="en-US"/>
        </w:rPr>
        <w:t xml:space="preserve"> a cognitive </w:t>
      </w:r>
      <w:r w:rsidR="00265C5B" w:rsidRPr="00C93CF8">
        <w:rPr>
          <w:lang w:val="en-US"/>
        </w:rPr>
        <w:t>capacity,</w:t>
      </w:r>
      <w:r w:rsidR="000A1C77" w:rsidRPr="00C93CF8">
        <w:rPr>
          <w:lang w:val="en-US"/>
        </w:rPr>
        <w:t xml:space="preserve"> </w:t>
      </w:r>
      <w:r w:rsidRPr="00C93CF8">
        <w:rPr>
          <w:lang w:val="en-US"/>
        </w:rPr>
        <w:t>we must</w:t>
      </w:r>
      <w:r w:rsidR="000A1C77" w:rsidRPr="00C93CF8">
        <w:rPr>
          <w:lang w:val="en-US"/>
        </w:rPr>
        <w:t xml:space="preserve"> indicate wh</w:t>
      </w:r>
      <w:r w:rsidRPr="00C93CF8">
        <w:rPr>
          <w:lang w:val="en-US"/>
        </w:rPr>
        <w:t>en</w:t>
      </w:r>
      <w:r w:rsidR="006F1BA8" w:rsidRPr="00C93CF8">
        <w:rPr>
          <w:lang w:val="en-US"/>
        </w:rPr>
        <w:t xml:space="preserve"> two</w:t>
      </w:r>
      <w:r w:rsidR="000A1C77" w:rsidRPr="00C93CF8">
        <w:rPr>
          <w:lang w:val="en-US"/>
        </w:rPr>
        <w:t xml:space="preserve"> </w:t>
      </w:r>
      <w:r w:rsidRPr="00C93CF8">
        <w:rPr>
          <w:lang w:val="en-US"/>
        </w:rPr>
        <w:t>particular</w:t>
      </w:r>
      <w:r w:rsidR="006F1BA8" w:rsidRPr="00C93CF8">
        <w:rPr>
          <w:lang w:val="en-US"/>
        </w:rPr>
        <w:t xml:space="preserve"> instances of </w:t>
      </w:r>
      <w:r w:rsidR="007526FB" w:rsidRPr="00C93CF8">
        <w:rPr>
          <w:lang w:val="en-US"/>
        </w:rPr>
        <w:t>some</w:t>
      </w:r>
      <w:r w:rsidR="00843346" w:rsidRPr="00C93CF8">
        <w:rPr>
          <w:lang w:val="en-US"/>
        </w:rPr>
        <w:t xml:space="preserve"> </w:t>
      </w:r>
      <w:r w:rsidRPr="00C93CF8">
        <w:rPr>
          <w:lang w:val="en-US"/>
        </w:rPr>
        <w:t>capacit</w:t>
      </w:r>
      <w:r w:rsidR="006F1BA8" w:rsidRPr="00C93CF8">
        <w:rPr>
          <w:lang w:val="en-US"/>
        </w:rPr>
        <w:t>y</w:t>
      </w:r>
      <w:r w:rsidR="000A1C77" w:rsidRPr="00C93CF8">
        <w:rPr>
          <w:lang w:val="en-US"/>
        </w:rPr>
        <w:t xml:space="preserve"> </w:t>
      </w:r>
      <w:r w:rsidRPr="00C93CF8">
        <w:rPr>
          <w:lang w:val="en-US"/>
        </w:rPr>
        <w:t xml:space="preserve">are </w:t>
      </w:r>
      <w:r w:rsidR="007526FB" w:rsidRPr="00C93CF8">
        <w:rPr>
          <w:lang w:val="en-US"/>
        </w:rPr>
        <w:t xml:space="preserve">instances </w:t>
      </w:r>
      <w:r w:rsidRPr="00C93CF8">
        <w:rPr>
          <w:lang w:val="en-US"/>
        </w:rPr>
        <w:t>of</w:t>
      </w:r>
      <w:r w:rsidR="000A1C77" w:rsidRPr="00C93CF8">
        <w:rPr>
          <w:lang w:val="en-US"/>
        </w:rPr>
        <w:t xml:space="preserve"> the same </w:t>
      </w:r>
      <w:r w:rsidR="007526FB" w:rsidRPr="00C93CF8">
        <w:rPr>
          <w:lang w:val="en-US"/>
        </w:rPr>
        <w:t>capacity-</w:t>
      </w:r>
      <w:r w:rsidR="000A1C77" w:rsidRPr="00C93CF8">
        <w:rPr>
          <w:lang w:val="en-US"/>
        </w:rPr>
        <w:t>kind</w:t>
      </w:r>
      <w:r w:rsidRPr="00C93CF8">
        <w:rPr>
          <w:lang w:val="en-US"/>
        </w:rPr>
        <w:t xml:space="preserve">, just as to delineate a species one must indicate when two individuals belong to it. </w:t>
      </w:r>
    </w:p>
    <w:p w14:paraId="4698B1FF" w14:textId="77777777" w:rsidR="0089533C" w:rsidRPr="00C93CF8" w:rsidRDefault="00A9468B" w:rsidP="001928E6">
      <w:pPr>
        <w:spacing w:line="480" w:lineRule="auto"/>
        <w:ind w:firstLine="720"/>
        <w:jc w:val="both"/>
        <w:rPr>
          <w:lang w:val="en-US"/>
        </w:rPr>
      </w:pPr>
      <w:r w:rsidRPr="00C93CF8">
        <w:rPr>
          <w:lang w:val="en-US"/>
        </w:rPr>
        <w:t>In virtue of what does a given object</w:t>
      </w:r>
      <w:r w:rsidR="001B5B36" w:rsidRPr="00C93CF8">
        <w:rPr>
          <w:lang w:val="en-US"/>
        </w:rPr>
        <w:t xml:space="preserve"> or capacity</w:t>
      </w:r>
      <w:r w:rsidRPr="00C93CF8">
        <w:rPr>
          <w:lang w:val="en-US"/>
        </w:rPr>
        <w:t xml:space="preserve"> belong to scientific kind</w:t>
      </w:r>
      <w:r w:rsidR="00551F2B" w:rsidRPr="00C93CF8">
        <w:rPr>
          <w:lang w:val="en-US"/>
        </w:rPr>
        <w:t>?</w:t>
      </w:r>
      <w:r w:rsidR="001B5B36" w:rsidRPr="00C93CF8">
        <w:rPr>
          <w:lang w:val="en-US"/>
        </w:rPr>
        <w:t xml:space="preserve"> Dan Dennett, for example, asks</w:t>
      </w:r>
      <w:r w:rsidR="005E23E9" w:rsidRPr="00C93CF8">
        <w:rPr>
          <w:lang w:val="en-US"/>
        </w:rPr>
        <w:t>:</w:t>
      </w:r>
      <w:r w:rsidR="001B5B36" w:rsidRPr="00C93CF8">
        <w:rPr>
          <w:lang w:val="en-US"/>
        </w:rPr>
        <w:t xml:space="preserve"> What makes a given chunk of matter a magnet</w:t>
      </w:r>
      <w:r w:rsidR="003C14C5" w:rsidRPr="00C93CF8">
        <w:rPr>
          <w:lang w:val="en-US"/>
        </w:rPr>
        <w:t>, or a particular kind of magnet, such as a ferromagnet</w:t>
      </w:r>
      <w:r w:rsidR="001B5B36" w:rsidRPr="00C93CF8">
        <w:rPr>
          <w:lang w:val="en-US"/>
        </w:rPr>
        <w:t xml:space="preserve"> </w:t>
      </w:r>
      <w:r w:rsidR="00143A0F" w:rsidRPr="00C93CF8">
        <w:rPr>
          <w:lang w:val="en-US"/>
        </w:rPr>
        <w:fldChar w:fldCharType="begin" w:fldLock="1"/>
      </w:r>
      <w:r w:rsidR="00B11607" w:rsidRPr="00C93CF8">
        <w:rPr>
          <w:lang w:val="en-US"/>
        </w:rPr>
        <w:instrText>ADDIN CSL_CITATION { "citationItems" : [ { "id" : "ITEM-1", "itemData" : { "author" : [ { "dropping-particle" : "", "family" : "Dennett", "given" : "Daniel C.", "non-dropping-particle" : "", "parse-names" : false, "suffix" : "" } ], "id" : "ITEM-1", "issued" : { "date-parts" : [ [ "1987" ] ] }, "publisher" : "MIT Press", "publisher-place" : "Cambridge", "title" : "The Intentional Stance", "type" : "book" }, "locator" : "43", "suppress-author" : 1, "uris" : [ "http://www.mendeley.com/documents/?uuid=a95e7deb-01e5-4ddf-b055-a163b0904897" ] } ], "mendeley" : { "formattedCitation" : "(1987, 43)", "plainTextFormattedCitation" : "(1987, 43)", "previouslyFormattedCitation" : "(1987, 43)" }, "properties" : { "noteIndex" : 0 }, "schema" : "https://github.com/citation-style-language/schema/raw/master/csl-citation.json" }</w:instrText>
      </w:r>
      <w:r w:rsidR="00143A0F" w:rsidRPr="00C93CF8">
        <w:rPr>
          <w:lang w:val="en-US"/>
        </w:rPr>
        <w:fldChar w:fldCharType="separate"/>
      </w:r>
      <w:r w:rsidR="00DE426A" w:rsidRPr="00C93CF8">
        <w:rPr>
          <w:noProof/>
          <w:lang w:val="en-US"/>
        </w:rPr>
        <w:t>(1987, 43)</w:t>
      </w:r>
      <w:r w:rsidR="00143A0F" w:rsidRPr="00C93CF8">
        <w:rPr>
          <w:lang w:val="en-US"/>
        </w:rPr>
        <w:fldChar w:fldCharType="end"/>
      </w:r>
      <w:r w:rsidR="001B5B36" w:rsidRPr="00C93CF8">
        <w:rPr>
          <w:lang w:val="en-US"/>
        </w:rPr>
        <w:t xml:space="preserve">. </w:t>
      </w:r>
      <w:r w:rsidR="005E23E9" w:rsidRPr="00C93CF8">
        <w:rPr>
          <w:lang w:val="en-US"/>
        </w:rPr>
        <w:t xml:space="preserve">He discusses two kinds of answer. </w:t>
      </w:r>
      <w:r w:rsidR="002C76D7" w:rsidRPr="00C93CF8">
        <w:rPr>
          <w:lang w:val="en-US"/>
        </w:rPr>
        <w:t xml:space="preserve">One is </w:t>
      </w:r>
      <w:r w:rsidR="001B5B36" w:rsidRPr="00C93CF8">
        <w:rPr>
          <w:lang w:val="en-US"/>
        </w:rPr>
        <w:t xml:space="preserve">broadly </w:t>
      </w:r>
      <w:r w:rsidR="003C14C5" w:rsidRPr="00C93CF8">
        <w:rPr>
          <w:lang w:val="en-US"/>
        </w:rPr>
        <w:t>“externalist”</w:t>
      </w:r>
      <w:r w:rsidR="001B5B36" w:rsidRPr="00C93CF8">
        <w:rPr>
          <w:lang w:val="en-US"/>
        </w:rPr>
        <w:t>:</w:t>
      </w:r>
      <w:r w:rsidR="002C76D7" w:rsidRPr="00C93CF8">
        <w:rPr>
          <w:lang w:val="en-US"/>
        </w:rPr>
        <w:t xml:space="preserve"> </w:t>
      </w:r>
      <w:r w:rsidR="00DF218E" w:rsidRPr="00C93CF8">
        <w:rPr>
          <w:lang w:val="en-US"/>
        </w:rPr>
        <w:t>T</w:t>
      </w:r>
      <w:r w:rsidR="001B5B36" w:rsidRPr="00C93CF8">
        <w:rPr>
          <w:lang w:val="en-US"/>
        </w:rPr>
        <w:t>wo objects are of the same kind when they are disposed to act an</w:t>
      </w:r>
      <w:r w:rsidR="006425A4" w:rsidRPr="00C93CF8">
        <w:rPr>
          <w:lang w:val="en-US"/>
        </w:rPr>
        <w:t>d</w:t>
      </w:r>
      <w:r w:rsidR="001B5B36" w:rsidRPr="00C93CF8">
        <w:rPr>
          <w:lang w:val="en-US"/>
        </w:rPr>
        <w:t xml:space="preserve"> interact with other things in the same ways. A magnet is</w:t>
      </w:r>
      <w:r w:rsidR="002C76D7" w:rsidRPr="00C93CF8">
        <w:rPr>
          <w:lang w:val="en-US"/>
        </w:rPr>
        <w:t xml:space="preserve"> a </w:t>
      </w:r>
      <w:r w:rsidR="003C14C5" w:rsidRPr="00C93CF8">
        <w:rPr>
          <w:lang w:val="en-US"/>
        </w:rPr>
        <w:t>ferro</w:t>
      </w:r>
      <w:r w:rsidR="002C76D7" w:rsidRPr="00C93CF8">
        <w:rPr>
          <w:lang w:val="en-US"/>
        </w:rPr>
        <w:t xml:space="preserve">magnet </w:t>
      </w:r>
      <w:r w:rsidR="001B5B36" w:rsidRPr="00C93CF8">
        <w:rPr>
          <w:lang w:val="en-US"/>
        </w:rPr>
        <w:t>because</w:t>
      </w:r>
      <w:r w:rsidR="002C76D7" w:rsidRPr="00C93CF8">
        <w:rPr>
          <w:lang w:val="en-US"/>
        </w:rPr>
        <w:t xml:space="preserve"> it behaves like a magnet: </w:t>
      </w:r>
      <w:r w:rsidR="00282C96" w:rsidRPr="00C93CF8">
        <w:rPr>
          <w:lang w:val="en-US"/>
        </w:rPr>
        <w:t>It a</w:t>
      </w:r>
      <w:r w:rsidR="002C76D7" w:rsidRPr="00C93CF8">
        <w:rPr>
          <w:lang w:val="en-US"/>
        </w:rPr>
        <w:t xml:space="preserve">ttracts </w:t>
      </w:r>
      <w:r w:rsidR="001E5121" w:rsidRPr="00C93CF8">
        <w:rPr>
          <w:lang w:val="en-US"/>
        </w:rPr>
        <w:t xml:space="preserve">ferrous </w:t>
      </w:r>
      <w:r w:rsidR="002C76D7" w:rsidRPr="00C93CF8">
        <w:rPr>
          <w:lang w:val="en-US"/>
        </w:rPr>
        <w:t xml:space="preserve">materials, repels like poles, orients north to south, etc. </w:t>
      </w:r>
      <w:r w:rsidR="003F1B1E" w:rsidRPr="00C93CF8">
        <w:rPr>
          <w:lang w:val="en-US"/>
        </w:rPr>
        <w:t xml:space="preserve">On this externalist view, lodestones, ceramic magnets and </w:t>
      </w:r>
      <w:r w:rsidR="00DB4656" w:rsidRPr="00C93CF8">
        <w:rPr>
          <w:lang w:val="en-US"/>
        </w:rPr>
        <w:t>electromagnets</w:t>
      </w:r>
      <w:r w:rsidR="003F1B1E" w:rsidRPr="00C93CF8">
        <w:rPr>
          <w:lang w:val="en-US"/>
        </w:rPr>
        <w:t xml:space="preserve"> </w:t>
      </w:r>
      <w:r w:rsidR="0089533C" w:rsidRPr="00C93CF8">
        <w:rPr>
          <w:lang w:val="en-US"/>
        </w:rPr>
        <w:t xml:space="preserve">all </w:t>
      </w:r>
      <w:r w:rsidR="003F1B1E" w:rsidRPr="00C93CF8">
        <w:rPr>
          <w:lang w:val="en-US"/>
        </w:rPr>
        <w:t xml:space="preserve">belong to the same kind. </w:t>
      </w:r>
    </w:p>
    <w:p w14:paraId="55406174" w14:textId="5BBB208D" w:rsidR="002C76D7" w:rsidRPr="00C93CF8" w:rsidRDefault="0089533C" w:rsidP="001928E6">
      <w:pPr>
        <w:spacing w:line="480" w:lineRule="auto"/>
        <w:ind w:firstLine="720"/>
        <w:jc w:val="both"/>
        <w:rPr>
          <w:lang w:val="en-US"/>
        </w:rPr>
      </w:pPr>
      <w:r w:rsidRPr="00C93CF8">
        <w:rPr>
          <w:lang w:val="en-US"/>
        </w:rPr>
        <w:t xml:space="preserve">Dennett </w:t>
      </w:r>
      <w:r w:rsidR="005E23E9" w:rsidRPr="00C93CF8">
        <w:rPr>
          <w:lang w:val="en-US"/>
        </w:rPr>
        <w:t>also considers a</w:t>
      </w:r>
      <w:r w:rsidR="002C76D7" w:rsidRPr="00C93CF8">
        <w:rPr>
          <w:lang w:val="en-US"/>
        </w:rPr>
        <w:t xml:space="preserve"> second</w:t>
      </w:r>
      <w:r w:rsidR="003C14C5" w:rsidRPr="00C93CF8">
        <w:rPr>
          <w:lang w:val="en-US"/>
        </w:rPr>
        <w:t>, “internalist,”</w:t>
      </w:r>
      <w:r w:rsidR="002C76D7" w:rsidRPr="00C93CF8">
        <w:rPr>
          <w:lang w:val="en-US"/>
        </w:rPr>
        <w:t xml:space="preserve"> </w:t>
      </w:r>
      <w:r w:rsidR="005E23E9" w:rsidRPr="00C93CF8">
        <w:rPr>
          <w:lang w:val="en-US"/>
        </w:rPr>
        <w:t xml:space="preserve">answer: </w:t>
      </w:r>
      <w:r w:rsidR="003C14C5" w:rsidRPr="00C93CF8">
        <w:rPr>
          <w:lang w:val="en-US"/>
        </w:rPr>
        <w:t xml:space="preserve">Two objects are of the same kind when they have the same or similar organizations of components. </w:t>
      </w:r>
      <w:r w:rsidR="00CB48F5" w:rsidRPr="00C93CF8">
        <w:rPr>
          <w:lang w:val="en-US"/>
        </w:rPr>
        <w:t>Magnets are magnets</w:t>
      </w:r>
      <w:r w:rsidR="003C14C5" w:rsidRPr="00C93CF8">
        <w:rPr>
          <w:lang w:val="en-US"/>
        </w:rPr>
        <w:t xml:space="preserve"> in virtue of the fact that the spins on neighboring electrons are aligned in an exchange interaction. </w:t>
      </w:r>
      <w:r w:rsidR="00CB48F5" w:rsidRPr="00C93CF8">
        <w:rPr>
          <w:lang w:val="en-US"/>
        </w:rPr>
        <w:t xml:space="preserve">But since the way in which this alignment induced is different in lodestones </w:t>
      </w:r>
      <w:r w:rsidR="00D74B58" w:rsidRPr="00C93CF8">
        <w:rPr>
          <w:lang w:val="en-US"/>
        </w:rPr>
        <w:t>(which are possibly magnetized by lightning</w:t>
      </w:r>
      <w:r w:rsidR="00143A0F" w:rsidRPr="00C93CF8">
        <w:rPr>
          <w:lang w:val="en-US"/>
        </w:rPr>
        <w:t xml:space="preserve"> </w:t>
      </w:r>
      <w:r w:rsidR="00143A0F" w:rsidRPr="00C93CF8">
        <w:rPr>
          <w:lang w:val="en-US"/>
        </w:rPr>
        <w:fldChar w:fldCharType="begin" w:fldLock="1"/>
      </w:r>
      <w:r w:rsidR="00B11607" w:rsidRPr="00C93CF8">
        <w:rPr>
          <w:lang w:val="en-US"/>
        </w:rPr>
        <w:instrText>ADDIN CSL_CITATION { "citationItems" : [ { "id" : "ITEM-1", "itemData" : { "abstract" : "Magnetite and Titanomagnetite exhibit magnetic properties which are attributable to the micro-structures developed during oxidation and exsolution: All magnetite iron ores which are lodestones contain maghemite. These lodestones have He between 10 and 30 mT, SIRM between 8 and 18 Am2kg1, and R1 between 0.10 and 0.26. Magnetite, titanomagnetite and metals have REM values (ratio of NRM to SIRM) &lt; 0.05. Samples (called fulgarites) obtained from the Smithsonian Institution have REM values ranging from 0.45 to 0.92. The REM value serves as a witness parameter to the magnetic fields associated with the lightning bolt. If a high REM value (say &gt;&gt; 0.1) can be verified as not to be due to contamination by man and does not contain MD hematite then the rock has LRM (lightning remanent magnetization). The magnetic field associated with lightning can be revealed from an isothermal remanent acquisition (RA) curve. Copyright 1999 by the American Geophysical Union.", "author" : [ { "dropping-particle" : "", "family" : "Wasilewski", "given" : "Peter", "non-dropping-particle" : "", "parse-names" : false, "suffix" : "" }, { "dropping-particle" : "", "family" : "Kletetschka", "given" : "G\u00fcnther", "non-dropping-particle" : "", "parse-names" : false, "suffix" : "" } ], "container-title" : "Geophysical Research Letters", "id" : "ITEM-1", "issue" : "15", "issued" : { "date-parts" : [ [ "1999" ] ] }, "page" : "2275-2278", "title" : "Lodestone: Natures only permanent magnet-what it is and how it gets charged", "type" : "article-journal", "volume" : "26" }, "uris" : [ "http://www.mendeley.com/documents/?uuid=786e51d6-da48-4a32-adfb-aaae932a14ba" ] } ], "mendeley" : { "formattedCitation" : "(Wasilewski and Kletetschka 1999)", "plainTextFormattedCitation" : "(Wasilewski and Kletetschka 1999)", "previouslyFormattedCitation" : "(Wasilewski and Kletetschka 1999)" }, "properties" : { "noteIndex" : 0 }, "schema" : "https://github.com/citation-style-language/schema/raw/master/csl-citation.json" }</w:instrText>
      </w:r>
      <w:r w:rsidR="00143A0F" w:rsidRPr="00C93CF8">
        <w:rPr>
          <w:lang w:val="en-US"/>
        </w:rPr>
        <w:fldChar w:fldCharType="separate"/>
      </w:r>
      <w:r w:rsidR="00DE426A" w:rsidRPr="00C93CF8">
        <w:rPr>
          <w:noProof/>
          <w:lang w:val="en-US"/>
        </w:rPr>
        <w:t>(Wasilewski and Kletetschka 1999)</w:t>
      </w:r>
      <w:r w:rsidR="00143A0F" w:rsidRPr="00C93CF8">
        <w:rPr>
          <w:lang w:val="en-US"/>
        </w:rPr>
        <w:fldChar w:fldCharType="end"/>
      </w:r>
      <w:r w:rsidR="001F17B3" w:rsidRPr="00C93CF8">
        <w:rPr>
          <w:lang w:val="en-US"/>
        </w:rPr>
        <w:t>, ceramic magnets (where heated ferrite powder is compacted in the presence of a magnetic field), and electro magnets (</w:t>
      </w:r>
      <w:r w:rsidR="00EB2B30" w:rsidRPr="00C93CF8">
        <w:rPr>
          <w:lang w:val="en-US"/>
        </w:rPr>
        <w:t xml:space="preserve">where the magnetic properties of many tiny electric currents are combined in a </w:t>
      </w:r>
      <w:r w:rsidR="00006BB2" w:rsidRPr="00C93CF8">
        <w:rPr>
          <w:lang w:val="en-US"/>
        </w:rPr>
        <w:t xml:space="preserve">coil of isolated copper wire), the internalist outlook would not count them as belonging to the same kind. </w:t>
      </w:r>
      <w:r w:rsidR="002C76D7" w:rsidRPr="00C93CF8">
        <w:rPr>
          <w:lang w:val="en-US"/>
        </w:rPr>
        <w:t xml:space="preserve">These two </w:t>
      </w:r>
      <w:r w:rsidR="002C76D7" w:rsidRPr="00C93CF8">
        <w:rPr>
          <w:lang w:val="en-US"/>
        </w:rPr>
        <w:lastRenderedPageBreak/>
        <w:t xml:space="preserve">answers about magnets </w:t>
      </w:r>
      <w:r w:rsidR="006F1BA8" w:rsidRPr="00C93CF8">
        <w:rPr>
          <w:lang w:val="en-US"/>
        </w:rPr>
        <w:t>offer an</w:t>
      </w:r>
      <w:r w:rsidR="002C76D7" w:rsidRPr="00C93CF8">
        <w:rPr>
          <w:lang w:val="en-US"/>
        </w:rPr>
        <w:t xml:space="preserve"> intuitive starting point for any effort to regiment </w:t>
      </w:r>
      <w:r w:rsidR="003C14C5" w:rsidRPr="00C93CF8">
        <w:rPr>
          <w:lang w:val="en-US"/>
        </w:rPr>
        <w:t>our ontology of cognitive capacities</w:t>
      </w:r>
      <w:r w:rsidR="002C76D7" w:rsidRPr="00C93CF8">
        <w:rPr>
          <w:lang w:val="en-US"/>
        </w:rPr>
        <w:t xml:space="preserve">. </w:t>
      </w:r>
    </w:p>
    <w:p w14:paraId="3AD4D938" w14:textId="4D54D224" w:rsidR="00791132" w:rsidRPr="00C93CF8" w:rsidRDefault="00FF67B1" w:rsidP="001928E6">
      <w:pPr>
        <w:spacing w:line="480" w:lineRule="auto"/>
        <w:ind w:firstLine="720"/>
        <w:jc w:val="both"/>
        <w:rPr>
          <w:lang w:val="en-US"/>
        </w:rPr>
      </w:pPr>
      <w:r w:rsidRPr="00C93CF8">
        <w:rPr>
          <w:lang w:val="en-US"/>
        </w:rPr>
        <w:t>W</w:t>
      </w:r>
      <w:r w:rsidR="00AE516B" w:rsidRPr="00C93CF8">
        <w:rPr>
          <w:lang w:val="en-US"/>
        </w:rPr>
        <w:t xml:space="preserve">hen are two cognitive capacities instances of the same kind? </w:t>
      </w:r>
      <w:r w:rsidR="005E23E9" w:rsidRPr="00C93CF8">
        <w:rPr>
          <w:lang w:val="en-US"/>
        </w:rPr>
        <w:t xml:space="preserve">As with magnets, the </w:t>
      </w:r>
      <w:r w:rsidRPr="00C93CF8">
        <w:rPr>
          <w:lang w:val="en-US"/>
        </w:rPr>
        <w:t>externalist—or functionalist—</w:t>
      </w:r>
      <w:r w:rsidR="005E23E9" w:rsidRPr="00C93CF8">
        <w:rPr>
          <w:lang w:val="en-US"/>
        </w:rPr>
        <w:t xml:space="preserve">will emphasize </w:t>
      </w:r>
      <w:r w:rsidR="00AE516B" w:rsidRPr="00C93CF8">
        <w:rPr>
          <w:lang w:val="en-US"/>
        </w:rPr>
        <w:t xml:space="preserve">how the capacity </w:t>
      </w:r>
      <w:r w:rsidR="005E23E9" w:rsidRPr="00C93CF8">
        <w:rPr>
          <w:lang w:val="en-US"/>
        </w:rPr>
        <w:t>acts and interacts with its environment</w:t>
      </w:r>
      <w:r w:rsidR="00AE516B" w:rsidRPr="00C93CF8">
        <w:rPr>
          <w:lang w:val="en-US"/>
        </w:rPr>
        <w:t xml:space="preserve">. </w:t>
      </w:r>
      <w:r w:rsidR="005E23E9" w:rsidRPr="00C93CF8">
        <w:rPr>
          <w:lang w:val="en-US"/>
        </w:rPr>
        <w:t>T</w:t>
      </w:r>
      <w:r w:rsidR="00AE516B" w:rsidRPr="00C93CF8">
        <w:rPr>
          <w:lang w:val="en-US"/>
        </w:rPr>
        <w:t xml:space="preserve">his strategy risks lumping things </w:t>
      </w:r>
      <w:r w:rsidR="005E23E9" w:rsidRPr="00C93CF8">
        <w:rPr>
          <w:lang w:val="en-US"/>
        </w:rPr>
        <w:t xml:space="preserve">together </w:t>
      </w:r>
      <w:r w:rsidR="00AE516B" w:rsidRPr="00C93CF8">
        <w:rPr>
          <w:lang w:val="en-US"/>
        </w:rPr>
        <w:t xml:space="preserve">that behave similarly but have different underlying explanations. Clever Hans </w:t>
      </w:r>
      <w:r w:rsidR="006F1BA8" w:rsidRPr="00C93CF8">
        <w:rPr>
          <w:lang w:val="en-US"/>
        </w:rPr>
        <w:t>gives the correct answers to</w:t>
      </w:r>
      <w:r w:rsidR="00AE516B" w:rsidRPr="00C93CF8">
        <w:rPr>
          <w:lang w:val="en-US"/>
        </w:rPr>
        <w:t xml:space="preserve"> math problems</w:t>
      </w:r>
      <w:r w:rsidR="006F1BA8" w:rsidRPr="00C93CF8">
        <w:rPr>
          <w:lang w:val="en-US"/>
        </w:rPr>
        <w:t xml:space="preserve"> (etc.)</w:t>
      </w:r>
      <w:r w:rsidR="005E23E9" w:rsidRPr="00C93CF8">
        <w:rPr>
          <w:lang w:val="en-US"/>
        </w:rPr>
        <w:t>,</w:t>
      </w:r>
      <w:r w:rsidR="00AE516B" w:rsidRPr="00C93CF8">
        <w:rPr>
          <w:lang w:val="en-US"/>
        </w:rPr>
        <w:t xml:space="preserve"> but not the way </w:t>
      </w:r>
      <w:r w:rsidR="006F1BA8" w:rsidRPr="00C93CF8">
        <w:rPr>
          <w:lang w:val="en-US"/>
        </w:rPr>
        <w:t xml:space="preserve">mathematically trained </w:t>
      </w:r>
      <w:r w:rsidR="00755342" w:rsidRPr="00C93CF8">
        <w:rPr>
          <w:lang w:val="en-US"/>
        </w:rPr>
        <w:t>humans</w:t>
      </w:r>
      <w:r w:rsidR="00AE516B" w:rsidRPr="00C93CF8">
        <w:rPr>
          <w:lang w:val="en-US"/>
        </w:rPr>
        <w:t xml:space="preserve"> do</w:t>
      </w:r>
      <w:r w:rsidR="006F1BA8" w:rsidRPr="00C93CF8">
        <w:rPr>
          <w:lang w:val="en-US"/>
        </w:rPr>
        <w:t>.</w:t>
      </w:r>
      <w:r w:rsidR="00B23552" w:rsidRPr="00C93CF8">
        <w:rPr>
          <w:rStyle w:val="Voetnootmarkering"/>
          <w:lang w:val="en-US"/>
        </w:rPr>
        <w:footnoteReference w:id="3"/>
      </w:r>
      <w:r w:rsidR="00AE516B" w:rsidRPr="00C93CF8">
        <w:rPr>
          <w:lang w:val="en-US"/>
        </w:rPr>
        <w:t xml:space="preserve"> </w:t>
      </w:r>
      <w:r w:rsidR="006F1BA8" w:rsidRPr="00C93CF8">
        <w:rPr>
          <w:lang w:val="en-US"/>
        </w:rPr>
        <w:t>B</w:t>
      </w:r>
      <w:r w:rsidR="00AE516B" w:rsidRPr="00C93CF8">
        <w:rPr>
          <w:lang w:val="en-US"/>
        </w:rPr>
        <w:t xml:space="preserve">oth humans and cephalopods have </w:t>
      </w:r>
      <w:r w:rsidR="005E23E9" w:rsidRPr="00C93CF8">
        <w:rPr>
          <w:lang w:val="en-US"/>
        </w:rPr>
        <w:t xml:space="preserve">eyes and </w:t>
      </w:r>
      <w:proofErr w:type="spellStart"/>
      <w:r w:rsidR="00AE516B" w:rsidRPr="00C93CF8">
        <w:rPr>
          <w:lang w:val="en-US"/>
        </w:rPr>
        <w:t>phototransducers</w:t>
      </w:r>
      <w:proofErr w:type="spellEnd"/>
      <w:r w:rsidR="00AE516B" w:rsidRPr="00C93CF8">
        <w:rPr>
          <w:lang w:val="en-US"/>
        </w:rPr>
        <w:t xml:space="preserve">, </w:t>
      </w:r>
      <w:r w:rsidR="005E23E9" w:rsidRPr="00C93CF8">
        <w:rPr>
          <w:lang w:val="en-US"/>
        </w:rPr>
        <w:t>but</w:t>
      </w:r>
      <w:r w:rsidR="00AE516B" w:rsidRPr="00C93CF8">
        <w:rPr>
          <w:lang w:val="en-US"/>
        </w:rPr>
        <w:t xml:space="preserve"> cephalo</w:t>
      </w:r>
      <w:r w:rsidR="0068278D" w:rsidRPr="00C93CF8">
        <w:rPr>
          <w:lang w:val="en-US"/>
        </w:rPr>
        <w:t>po</w:t>
      </w:r>
      <w:r w:rsidR="00AE516B" w:rsidRPr="00C93CF8">
        <w:rPr>
          <w:lang w:val="en-US"/>
        </w:rPr>
        <w:t xml:space="preserve">ds </w:t>
      </w:r>
      <w:r w:rsidR="005E23E9" w:rsidRPr="00C93CF8">
        <w:rPr>
          <w:lang w:val="en-US"/>
        </w:rPr>
        <w:t>have</w:t>
      </w:r>
      <w:r w:rsidR="00AE516B" w:rsidRPr="00C93CF8">
        <w:rPr>
          <w:lang w:val="en-US"/>
        </w:rPr>
        <w:t xml:space="preserve"> a stunning variety and diversity of </w:t>
      </w:r>
      <w:r w:rsidR="007A62AE" w:rsidRPr="00C93CF8">
        <w:rPr>
          <w:lang w:val="en-US"/>
        </w:rPr>
        <w:t>photoreceptors</w:t>
      </w:r>
      <w:r w:rsidR="00AE516B" w:rsidRPr="00C93CF8">
        <w:rPr>
          <w:lang w:val="en-US"/>
        </w:rPr>
        <w:t xml:space="preserve"> relative to us</w:t>
      </w:r>
      <w:r w:rsidR="00D66EF2" w:rsidRPr="00C93CF8">
        <w:rPr>
          <w:lang w:val="en-US"/>
        </w:rPr>
        <w:t xml:space="preserve"> </w:t>
      </w:r>
      <w:r w:rsidR="00D66EF2" w:rsidRPr="00C93CF8">
        <w:rPr>
          <w:lang w:val="en-US"/>
        </w:rPr>
        <w:fldChar w:fldCharType="begin" w:fldLock="1"/>
      </w:r>
      <w:r w:rsidR="00B11607" w:rsidRPr="00C93CF8">
        <w:rPr>
          <w:lang w:val="en-US"/>
        </w:rPr>
        <w:instrText>ADDIN CSL_CITATION { "citationItems" : [ { "id" : "ITEM-1", "itemData" : { "abstract" : "Cephalopods are famous for their ability to change color and pattern rapidly for signaling and camouflage. They have keen eyes and remarkable vision, made possible by photoreceptors in their retinas. External to the eyes, photoreceptors also exist in parolfactory vesicles and some light organs, where they function using a rhodopsin protein that is identical to that expressed in the retina. Furthermore, dermal chromatophore organs contain rhodopsin and other components of phototransduction (including retinochrome, a photoisomerase first found in the retina), suggesting that they are photoreceptive. In this study, we used a modified whole-mount immunohistochemical technique to explore rhodopsin and retinochrome expression in a number of tissues and organs in the longfin squid, Doryteuthis pealeii. We found that fin central muscles, hair cells (epithelial primary sensory neurons), arm axial ganglia, and sucker peduncle nerves all express rhodopsin and retinochrome proteins. Our findings indicate that these animals possess an unexpected diversity of extraocular photoreceptors and suggest that extraocular photoreception using visual opsins and visual phototransduction machinery is far more widespread throughout cephalopod tissues than previously recognized. Copyright:", "author" : [ { "dropping-particle" : "", "family" : "Kingston", "given" : "Alexandra C.N.", "non-dropping-particle" : "", "parse-names" : false, "suffix" : "" }, { "dropping-particle" : "", "family" : "Wardill", "given" : "Trevor J.", "non-dropping-particle" : "", "parse-names" : false, "suffix" : "" }, { "dropping-particle" : "", "family" : "Hanlon", "given" : "Roger T.", "non-dropping-particle" : "", "parse-names" : false, "suffix" : "" }, { "dropping-particle" : "", "family" : "Cronin", "given" : "Thomas W.", "non-dropping-particle" : "", "parse-names" : false, "suffix" : "" } ], "container-title" : "PLoS ONE", "id" : "ITEM-1", "issue" : "9", "issued" : { "date-parts" : [ [ "2015" ] ] }, "page" : "e0135381", "title" : "An unexpected diversity of photoreceptor classes in the longfin squid, Doryteuthis pealeii", "type" : "article-journal", "volume" : "10" }, "uris" : [ "http://www.mendeley.com/documents/?uuid=5c05a566-b343-42f9-b45f-ab188282082b" ] } ], "mendeley" : { "formattedCitation" : "(Kingston et al. 2015)", "plainTextFormattedCitation" : "(Kingston et al. 2015)", "previouslyFormattedCitation" : "(Kingston et al. 2015)" }, "properties" : { "noteIndex" : 0 }, "schema" : "https://github.com/citation-style-language/schema/raw/master/csl-citation.json" }</w:instrText>
      </w:r>
      <w:r w:rsidR="00D66EF2" w:rsidRPr="00C93CF8">
        <w:rPr>
          <w:lang w:val="en-US"/>
        </w:rPr>
        <w:fldChar w:fldCharType="separate"/>
      </w:r>
      <w:r w:rsidR="00DE426A" w:rsidRPr="00C93CF8">
        <w:rPr>
          <w:noProof/>
          <w:lang w:val="en-US"/>
        </w:rPr>
        <w:t>(Kingston et al. 2015)</w:t>
      </w:r>
      <w:r w:rsidR="00D66EF2" w:rsidRPr="00C93CF8">
        <w:rPr>
          <w:lang w:val="en-US"/>
        </w:rPr>
        <w:fldChar w:fldCharType="end"/>
      </w:r>
      <w:r w:rsidR="00AE516B" w:rsidRPr="00C93CF8">
        <w:rPr>
          <w:lang w:val="en-US"/>
        </w:rPr>
        <w:t xml:space="preserve">. </w:t>
      </w:r>
      <w:r w:rsidR="00E6051B" w:rsidRPr="00C93CF8">
        <w:rPr>
          <w:lang w:val="en-US"/>
        </w:rPr>
        <w:t>So,</w:t>
      </w:r>
      <w:r w:rsidR="00AE516B" w:rsidRPr="00C93CF8">
        <w:rPr>
          <w:lang w:val="en-US"/>
        </w:rPr>
        <w:t xml:space="preserve"> there is a temptation</w:t>
      </w:r>
      <w:r w:rsidR="007526FB" w:rsidRPr="00C93CF8">
        <w:rPr>
          <w:lang w:val="en-US"/>
        </w:rPr>
        <w:t xml:space="preserve"> </w:t>
      </w:r>
      <w:r w:rsidR="00AE516B" w:rsidRPr="00C93CF8">
        <w:rPr>
          <w:lang w:val="en-US"/>
        </w:rPr>
        <w:t xml:space="preserve">to look </w:t>
      </w:r>
      <w:r w:rsidR="005E23E9" w:rsidRPr="00C93CF8">
        <w:rPr>
          <w:lang w:val="en-US"/>
        </w:rPr>
        <w:t>internally for relevant differences</w:t>
      </w:r>
      <w:r w:rsidR="0089533C" w:rsidRPr="00C93CF8">
        <w:rPr>
          <w:lang w:val="en-US"/>
        </w:rPr>
        <w:t xml:space="preserve"> on the assumption that t</w:t>
      </w:r>
      <w:r w:rsidR="00AE516B" w:rsidRPr="00C93CF8">
        <w:rPr>
          <w:lang w:val="en-US"/>
        </w:rPr>
        <w:t>he mechanisms underl</w:t>
      </w:r>
      <w:r w:rsidR="00BF4779" w:rsidRPr="00C93CF8">
        <w:rPr>
          <w:lang w:val="en-US"/>
        </w:rPr>
        <w:t>ying</w:t>
      </w:r>
      <w:r w:rsidR="00AE516B" w:rsidRPr="00C93CF8">
        <w:rPr>
          <w:lang w:val="en-US"/>
        </w:rPr>
        <w:t xml:space="preserve"> these processes further distinguish which functionally similar processes belong in the same kind</w:t>
      </w:r>
      <w:r w:rsidR="0089533C" w:rsidRPr="00C93CF8">
        <w:rPr>
          <w:lang w:val="en-US"/>
        </w:rPr>
        <w:t xml:space="preserve"> and which do not</w:t>
      </w:r>
      <w:r w:rsidR="00AE516B" w:rsidRPr="00C93CF8">
        <w:rPr>
          <w:lang w:val="en-US"/>
        </w:rPr>
        <w:t xml:space="preserve">. </w:t>
      </w:r>
      <w:r w:rsidR="00755342" w:rsidRPr="00C93CF8">
        <w:rPr>
          <w:lang w:val="en-US"/>
        </w:rPr>
        <w:t>Hans</w:t>
      </w:r>
      <w:r w:rsidR="005E23E9" w:rsidRPr="00C93CF8">
        <w:rPr>
          <w:lang w:val="en-US"/>
        </w:rPr>
        <w:t xml:space="preserve"> answers </w:t>
      </w:r>
      <w:r w:rsidR="007526FB" w:rsidRPr="00C93CF8">
        <w:rPr>
          <w:lang w:val="en-US"/>
        </w:rPr>
        <w:t>question</w:t>
      </w:r>
      <w:r w:rsidR="0089533C" w:rsidRPr="00C93CF8">
        <w:rPr>
          <w:lang w:val="en-US"/>
        </w:rPr>
        <w:t>s</w:t>
      </w:r>
      <w:r w:rsidR="007526FB" w:rsidRPr="00C93CF8">
        <w:rPr>
          <w:lang w:val="en-US"/>
        </w:rPr>
        <w:t xml:space="preserve"> </w:t>
      </w:r>
      <w:r w:rsidR="005E23E9" w:rsidRPr="00C93CF8">
        <w:rPr>
          <w:lang w:val="en-US"/>
        </w:rPr>
        <w:t>by tracking</w:t>
      </w:r>
      <w:r w:rsidR="00755342" w:rsidRPr="00C93CF8">
        <w:rPr>
          <w:lang w:val="en-US"/>
        </w:rPr>
        <w:t xml:space="preserve"> the</w:t>
      </w:r>
      <w:r w:rsidR="005E23E9" w:rsidRPr="00C93CF8">
        <w:rPr>
          <w:lang w:val="en-US"/>
        </w:rPr>
        <w:t xml:space="preserve"> subtle</w:t>
      </w:r>
      <w:r w:rsidR="00755342" w:rsidRPr="00C93CF8">
        <w:rPr>
          <w:lang w:val="en-US"/>
        </w:rPr>
        <w:t xml:space="preserve"> head movements of the questioner</w:t>
      </w:r>
      <w:r w:rsidR="005E23E9" w:rsidRPr="00C93CF8">
        <w:rPr>
          <w:lang w:val="en-US"/>
        </w:rPr>
        <w:t>, not from memory and reasoning</w:t>
      </w:r>
      <w:r w:rsidR="002009D3" w:rsidRPr="00C93CF8">
        <w:rPr>
          <w:lang w:val="en-US"/>
        </w:rPr>
        <w:t xml:space="preserve">. </w:t>
      </w:r>
      <w:r w:rsidR="0037043F" w:rsidRPr="00C93CF8">
        <w:rPr>
          <w:lang w:val="en-US"/>
        </w:rPr>
        <w:t xml:space="preserve">Human eyes have different receptors for different colors, but cephalopods have receptors that only track differences in the brightness of light. However, when cephalopod receptors are placed under cells that can change color, so-called chromatophores, they are able to detect differences in color with the same brightness by changing the color of these chromatophores </w:t>
      </w:r>
      <w:r w:rsidR="00143A0F" w:rsidRPr="00C93CF8">
        <w:rPr>
          <w:lang w:val="en-US"/>
        </w:rPr>
        <w:fldChar w:fldCharType="begin" w:fldLock="1"/>
      </w:r>
      <w:r w:rsidR="00B11607" w:rsidRPr="00C93CF8">
        <w:rPr>
          <w:lang w:val="en-US"/>
        </w:rPr>
        <w:instrText>ADDIN CSL_CITATION { "citationItems" : [ { "id" : "ITEM-1", "itemData" : { "author" : [ { "dropping-particle" : "", "family" : "Godfrey-Smith", "given" : "P.", "non-dropping-particle" : "", "parse-names" : false, "suffix" : "" } ], "id" : "ITEM-1", "issued" : { "date-parts" : [ [ "2016" ] ] }, "publisher" : "Earrar, Strauss and Giroux", "publisher-place" : "New York", "title" : "Other Minds. The Octopus, the Sea, and the Deep Origins of Consciousness", "type" : "book" }, "locator" : "77-79", "uris" : [ "http://www.mendeley.com/documents/?uuid=450f51f7-da13-4599-a150-05116eba5856" ] }, { "id" : "ITEM-2", "itemData" : { "abstract" : "Cephalopods are renowned for changing the color and pattern of their skin for both camouflage and communication. Yet, we do not fully understand how cephalopods control the pigmented chromatophore organs in their skin and change their body pattern. Although these changes primarily rely on eyesight, we found that light causes chromatophores to expand in excised pieces of Octopus bimaculoides skin. We call this behavior light-activated chromatophore expansion (or LACE). To uncover how octopus skin senses light, we used antibodies against r-opsin phototransduction proteinsto identify sensory neurons that express r-opsin in the skin.We hypothesized that octopus LACE relies on the same r-opsin phototransduction cascade found in octopus eyes. By creating an action spectrum for the latency to LACE, we found that LACE occurredmost quickly in response to blue light.We fit our action spectrum data to a standard opsin curve template and estimated the \u03bbmax of LACE to be 480 nm. Consistent with our hypothesis, the maximum sensitivity of the light sensors underlying LACE closely matches the known spectral sensitivity of opsin from octopus eyes. LACEin isolated preparations suggests that octopus skin is intrinsically light sensitive and that this dispersed light sense might contribute to their unique and novel patterning abilities. Finally, our data suggest that a common molecularmechanismfor light detection in eyes may have been co-opted for light sensing in octopus skin and then used for LACE.", "author" : [ { "dropping-particle" : "", "family" : "Desmond Ramirez", "given" : "M.", "non-dropping-particle" : "", "parse-names" : false, "suffix" : "" }, { "dropping-particle" : "", "family" : "Oakley", "given" : "Todd H.", "non-dropping-particle" : "", "parse-names" : false, "suffix" : "" } ], "container-title" : "Journal of Experimental Biology", "id" : "ITEM-2", "issue" : "10", "issued" : { "date-parts" : [ [ "2015" ] ] }, "page" : "1513-1520", "title" : "Eye-independent, light-activated chromatophore expansion (LACE) and expression of phototransduction genes in the skin of Octopus bimaculoides", "type" : "article-journal", "volume" : "218" }, "uris" : [ "http://www.mendeley.com/documents/?uuid=71dfa13c-340f-4007-8891-88be6b1b2011" ] } ], "mendeley" : { "formattedCitation" : "(Godfrey-Smith 2016, 77\u201379; Desmond Ramirez and Oakley 2015)", "plainTextFormattedCitation" : "(Godfrey-Smith 2016, 77\u201379; Desmond Ramirez and Oakley 2015)", "previouslyFormattedCitation" : "(Godfrey-Smith 2016, 77\u201379; Desmond Ramirez and Oakley 2015)" }, "properties" : { "noteIndex" : 0 }, "schema" : "https://github.com/citation-style-language/schema/raw/master/csl-citation.json" }</w:instrText>
      </w:r>
      <w:r w:rsidR="00143A0F" w:rsidRPr="00C93CF8">
        <w:rPr>
          <w:lang w:val="en-US"/>
        </w:rPr>
        <w:fldChar w:fldCharType="separate"/>
      </w:r>
      <w:r w:rsidR="00DE426A" w:rsidRPr="00C93CF8">
        <w:rPr>
          <w:noProof/>
          <w:lang w:val="en-US"/>
        </w:rPr>
        <w:t>(Godfrey-Smith 2016, 77–79; Desmond Ramirez and Oakley 2015)</w:t>
      </w:r>
      <w:r w:rsidR="00143A0F" w:rsidRPr="00C93CF8">
        <w:rPr>
          <w:lang w:val="en-US"/>
        </w:rPr>
        <w:fldChar w:fldCharType="end"/>
      </w:r>
      <w:r w:rsidR="00143A0F" w:rsidRPr="00C93CF8">
        <w:rPr>
          <w:lang w:val="en-US"/>
        </w:rPr>
        <w:t xml:space="preserve">. </w:t>
      </w:r>
      <w:r w:rsidR="00AE516B" w:rsidRPr="00C93CF8">
        <w:rPr>
          <w:lang w:val="en-US"/>
        </w:rPr>
        <w:t xml:space="preserve">If (behaviorally) similar processes turn out to have different underlying mechanisms, then the </w:t>
      </w:r>
      <w:r w:rsidR="005E23E9" w:rsidRPr="00C93CF8">
        <w:rPr>
          <w:lang w:val="en-US"/>
        </w:rPr>
        <w:t xml:space="preserve">internalist </w:t>
      </w:r>
      <w:r w:rsidR="00755342" w:rsidRPr="00C93CF8">
        <w:rPr>
          <w:lang w:val="en-US"/>
        </w:rPr>
        <w:t xml:space="preserve">approach to </w:t>
      </w:r>
      <w:r w:rsidR="005E23E9" w:rsidRPr="00C93CF8">
        <w:rPr>
          <w:lang w:val="en-US"/>
        </w:rPr>
        <w:t xml:space="preserve">delimiting </w:t>
      </w:r>
      <w:r w:rsidR="00755342" w:rsidRPr="00C93CF8">
        <w:rPr>
          <w:lang w:val="en-US"/>
        </w:rPr>
        <w:t>kind</w:t>
      </w:r>
      <w:r w:rsidR="005E23E9" w:rsidRPr="00C93CF8">
        <w:rPr>
          <w:lang w:val="en-US"/>
        </w:rPr>
        <w:t xml:space="preserve">s of capacity </w:t>
      </w:r>
      <w:r w:rsidR="00AE516B" w:rsidRPr="00C93CF8">
        <w:rPr>
          <w:lang w:val="en-US"/>
        </w:rPr>
        <w:t>enjoins us to split the kind, i.e., to consider each</w:t>
      </w:r>
      <w:r w:rsidR="005E23E9" w:rsidRPr="00C93CF8">
        <w:rPr>
          <w:lang w:val="en-US"/>
        </w:rPr>
        <w:t xml:space="preserve"> as</w:t>
      </w:r>
      <w:r w:rsidR="00AE516B" w:rsidRPr="00C93CF8">
        <w:rPr>
          <w:lang w:val="en-US"/>
        </w:rPr>
        <w:t xml:space="preserve"> an instance of a distinct cognitive kind.</w:t>
      </w:r>
    </w:p>
    <w:p w14:paraId="553BB0EC" w14:textId="3C8C0A36" w:rsidR="00E81CEA" w:rsidRPr="00C93CF8" w:rsidRDefault="00E81CEA" w:rsidP="001928E6">
      <w:pPr>
        <w:spacing w:line="480" w:lineRule="auto"/>
        <w:ind w:firstLine="720"/>
        <w:jc w:val="both"/>
        <w:rPr>
          <w:lang w:val="en-US"/>
        </w:rPr>
      </w:pPr>
      <w:r w:rsidRPr="00C93CF8">
        <w:rPr>
          <w:lang w:val="en-US"/>
        </w:rPr>
        <w:t xml:space="preserve">It is important to note here that even though the decision to split kinds in the above examples is based on differences in the mechanisms at play, this does not mean that the discovery of these mechanisms precedes the observation of behavioral differences. In fact, </w:t>
      </w:r>
      <w:r w:rsidRPr="00C93CF8">
        <w:rPr>
          <w:lang w:val="en-US"/>
        </w:rPr>
        <w:lastRenderedPageBreak/>
        <w:t>Clever Hans’ alternative ‘calculating’ technique and the cephalopod’s alternative</w:t>
      </w:r>
      <w:r w:rsidR="00987F66" w:rsidRPr="00C93CF8">
        <w:rPr>
          <w:lang w:val="en-US"/>
        </w:rPr>
        <w:t xml:space="preserve"> style of </w:t>
      </w:r>
      <w:r w:rsidRPr="00C93CF8">
        <w:rPr>
          <w:lang w:val="en-US"/>
        </w:rPr>
        <w:t xml:space="preserve"> color detection were discovered by behavioral measures. However, differences in behavior need not in and of themselves lead to splitting of cognitive capacity-kinds. </w:t>
      </w:r>
      <w:r w:rsidR="00155527" w:rsidRPr="00C93CF8">
        <w:rPr>
          <w:lang w:val="en-US"/>
        </w:rPr>
        <w:t>The</w:t>
      </w:r>
      <w:r w:rsidRPr="00C93CF8">
        <w:rPr>
          <w:lang w:val="en-US"/>
        </w:rPr>
        <w:t xml:space="preserve"> example from the previous section</w:t>
      </w:r>
      <w:r w:rsidR="00155527" w:rsidRPr="00C93CF8">
        <w:rPr>
          <w:lang w:val="en-US"/>
        </w:rPr>
        <w:t xml:space="preserve"> is a clear case in point</w:t>
      </w:r>
      <w:r w:rsidRPr="00C93CF8">
        <w:rPr>
          <w:lang w:val="en-US"/>
        </w:rPr>
        <w:t xml:space="preserve">: behavior in a Simon task and behavior in a stop signal response task </w:t>
      </w:r>
      <w:r w:rsidR="00784532" w:rsidRPr="00C93CF8">
        <w:rPr>
          <w:lang w:val="en-US"/>
        </w:rPr>
        <w:t>are</w:t>
      </w:r>
      <w:r w:rsidRPr="00C93CF8">
        <w:rPr>
          <w:lang w:val="en-US"/>
        </w:rPr>
        <w:t xml:space="preserve"> different, and yet both are thought to involve </w:t>
      </w:r>
      <w:r w:rsidR="00155527" w:rsidRPr="00C93CF8">
        <w:rPr>
          <w:lang w:val="en-US"/>
        </w:rPr>
        <w:t xml:space="preserve">the same cognitive capacity. </w:t>
      </w:r>
      <w:r w:rsidR="00AB787C" w:rsidRPr="00C93CF8">
        <w:rPr>
          <w:lang w:val="en-US"/>
        </w:rPr>
        <w:t>I</w:t>
      </w:r>
      <w:r w:rsidR="00155527" w:rsidRPr="00C93CF8">
        <w:rPr>
          <w:lang w:val="en-US"/>
        </w:rPr>
        <w:t xml:space="preserve">t is not </w:t>
      </w:r>
      <w:r w:rsidR="00155527" w:rsidRPr="00C93CF8">
        <w:rPr>
          <w:i/>
          <w:lang w:val="en-US"/>
        </w:rPr>
        <w:t>just</w:t>
      </w:r>
      <w:r w:rsidR="00155527" w:rsidRPr="00C93CF8">
        <w:rPr>
          <w:lang w:val="en-US"/>
        </w:rPr>
        <w:t xml:space="preserve"> behavioral differences between Clever Hans and humans and between cephalopods and humans that lead to the splitting of kinds; it is these difference in conjunction with the knowledge </w:t>
      </w:r>
      <w:r w:rsidR="00AB787C" w:rsidRPr="00C93CF8">
        <w:rPr>
          <w:lang w:val="en-US"/>
        </w:rPr>
        <w:t>about their radically different biological constitution</w:t>
      </w:r>
      <w:r w:rsidR="0089533C" w:rsidRPr="00C93CF8">
        <w:rPr>
          <w:lang w:val="en-US"/>
        </w:rPr>
        <w:t>s</w:t>
      </w:r>
      <w:r w:rsidR="00AB787C" w:rsidRPr="00C93CF8">
        <w:rPr>
          <w:lang w:val="en-US"/>
        </w:rPr>
        <w:t xml:space="preserve">. </w:t>
      </w:r>
    </w:p>
    <w:p w14:paraId="49C43D19" w14:textId="0733D4CB" w:rsidR="00895E35" w:rsidRPr="00C93CF8" w:rsidRDefault="00A40F1D" w:rsidP="00784532">
      <w:pPr>
        <w:spacing w:line="480" w:lineRule="auto"/>
        <w:ind w:firstLine="720"/>
        <w:jc w:val="both"/>
        <w:rPr>
          <w:highlight w:val="yellow"/>
          <w:lang w:val="en-US"/>
        </w:rPr>
      </w:pPr>
      <w:r w:rsidRPr="00C93CF8">
        <w:rPr>
          <w:lang w:val="en-US"/>
        </w:rPr>
        <w:t>The</w:t>
      </w:r>
      <w:r w:rsidR="007B12AD" w:rsidRPr="00C93CF8">
        <w:rPr>
          <w:lang w:val="en-US"/>
        </w:rPr>
        <w:t xml:space="preserve"> </w:t>
      </w:r>
      <w:r w:rsidR="009F0800" w:rsidRPr="00C93CF8">
        <w:rPr>
          <w:lang w:val="en-US"/>
        </w:rPr>
        <w:t>internalist</w:t>
      </w:r>
      <w:r w:rsidR="007B12AD" w:rsidRPr="00C93CF8">
        <w:rPr>
          <w:lang w:val="en-US"/>
        </w:rPr>
        <w:t xml:space="preserve"> </w:t>
      </w:r>
      <w:r w:rsidR="00BD7BEE" w:rsidRPr="00C93CF8">
        <w:rPr>
          <w:lang w:val="en-US"/>
        </w:rPr>
        <w:t>approach</w:t>
      </w:r>
      <w:r w:rsidR="009F0800" w:rsidRPr="00C93CF8">
        <w:rPr>
          <w:lang w:val="en-US"/>
        </w:rPr>
        <w:t xml:space="preserve"> </w:t>
      </w:r>
      <w:r w:rsidR="00784532" w:rsidRPr="00C93CF8">
        <w:rPr>
          <w:lang w:val="en-US"/>
        </w:rPr>
        <w:t xml:space="preserve">is </w:t>
      </w:r>
      <w:r w:rsidR="009F0800" w:rsidRPr="00C93CF8">
        <w:rPr>
          <w:lang w:val="en-US"/>
        </w:rPr>
        <w:t>familiar in scientific arguments for revising cognitive ontology</w:t>
      </w:r>
      <w:r w:rsidR="008015AB" w:rsidRPr="00C93CF8">
        <w:rPr>
          <w:lang w:val="en-US"/>
        </w:rPr>
        <w:t xml:space="preserve"> </w:t>
      </w:r>
      <w:r w:rsidR="00A114AB" w:rsidRPr="00C93CF8">
        <w:rPr>
          <w:lang w:val="en-US"/>
        </w:rPr>
        <w:fldChar w:fldCharType="begin" w:fldLock="1"/>
      </w:r>
      <w:r w:rsidR="00B11607" w:rsidRPr="00C93CF8">
        <w:rPr>
          <w:lang w:val="en-US"/>
        </w:rPr>
        <w:instrText>ADDIN CSL_CITATION { "citationItems" : [ { "id" : "ITEM-1", "itemData" : { "author" : [ { "dropping-particle" : "", "family" : "Bechtel", "given" : "W.", "non-dropping-particle" : "", "parse-names" : false, "suffix" : "" }, { "dropping-particle" : "", "family" : "Richardson", "given" : "R.C.", "non-dropping-particle" : "", "parse-names" : false, "suffix" : "" } ], "id" : "ITEM-1", "issued" : { "date-parts" : [ [ "2010" ] ] }, "publisher" : "MIT Press", "publisher-place" : "Cambridge, MA", "title" : "Discovering complexity: Decomposition and localization as strategies in scientific research", "type" : "book" }, "prefix" : "or \"reconstituting the phenomenon\", see ", "uris" : [ "http://www.mendeley.com/documents/?uuid=ef8f0363-e732-4d7b-9ad6-f2b3a6ffcf89" ] } ], "mendeley" : { "formattedCitation" : "(or \u201creconstituting the phenomenon\u201d, see Bechtel and Richardson 2010)", "plainTextFormattedCitation" : "(or \u201creconstituting the phenomenon\u201d, see Bechtel and Richardson 2010)", "previouslyFormattedCitation" : "(or \u201creconstituting the phenomenon\u201d, see Bechtel and Richardson 2010)" }, "properties" : { "noteIndex" : 0 }, "schema" : "https://github.com/citation-style-language/schema/raw/master/csl-citation.json" }</w:instrText>
      </w:r>
      <w:r w:rsidR="00A114AB" w:rsidRPr="00C93CF8">
        <w:rPr>
          <w:lang w:val="en-US"/>
        </w:rPr>
        <w:fldChar w:fldCharType="separate"/>
      </w:r>
      <w:r w:rsidR="00DE426A" w:rsidRPr="00C93CF8">
        <w:rPr>
          <w:noProof/>
          <w:lang w:val="en-US"/>
        </w:rPr>
        <w:t>(or “reconstituting the phenomenon”, see Bechtel and Richardson 2010)</w:t>
      </w:r>
      <w:r w:rsidR="00A114AB" w:rsidRPr="00C93CF8">
        <w:rPr>
          <w:lang w:val="en-US"/>
        </w:rPr>
        <w:fldChar w:fldCharType="end"/>
      </w:r>
      <w:r w:rsidR="00724932" w:rsidRPr="00C93CF8">
        <w:rPr>
          <w:lang w:val="en-US"/>
        </w:rPr>
        <w:t>.</w:t>
      </w:r>
      <w:r w:rsidR="00980ED6" w:rsidRPr="00C93CF8">
        <w:rPr>
          <w:lang w:val="en-US"/>
        </w:rPr>
        <w:t xml:space="preserve"> </w:t>
      </w:r>
      <w:r w:rsidR="00FF19F3" w:rsidRPr="00C93CF8">
        <w:rPr>
          <w:lang w:val="en-US"/>
        </w:rPr>
        <w:t xml:space="preserve">Here’s an example from </w:t>
      </w:r>
      <w:r w:rsidR="00784532" w:rsidRPr="00C93CF8">
        <w:rPr>
          <w:lang w:val="en-US"/>
        </w:rPr>
        <w:t>work on predictive coding. The brain</w:t>
      </w:r>
      <w:r w:rsidR="00EB39E0" w:rsidRPr="00C93CF8">
        <w:rPr>
          <w:lang w:val="en-US"/>
        </w:rPr>
        <w:t xml:space="preserve"> </w:t>
      </w:r>
      <w:r w:rsidR="00784532" w:rsidRPr="00C93CF8">
        <w:rPr>
          <w:lang w:val="en-US"/>
        </w:rPr>
        <w:t>makes</w:t>
      </w:r>
      <w:r w:rsidR="00EB39E0" w:rsidRPr="00C93CF8">
        <w:rPr>
          <w:lang w:val="en-US"/>
        </w:rPr>
        <w:t xml:space="preserve"> </w:t>
      </w:r>
      <w:r w:rsidR="00FF19F3" w:rsidRPr="00C93CF8">
        <w:rPr>
          <w:lang w:val="en-US"/>
        </w:rPr>
        <w:t xml:space="preserve">top-down </w:t>
      </w:r>
      <w:r w:rsidR="00EB39E0" w:rsidRPr="00C93CF8">
        <w:rPr>
          <w:lang w:val="en-US"/>
        </w:rPr>
        <w:t>predictions</w:t>
      </w:r>
      <w:r w:rsidR="00FF19F3" w:rsidRPr="00C93CF8">
        <w:rPr>
          <w:lang w:val="en-US"/>
        </w:rPr>
        <w:t xml:space="preserve"> about the visible world </w:t>
      </w:r>
      <w:r w:rsidR="00A0044A" w:rsidRPr="00C93CF8">
        <w:rPr>
          <w:lang w:val="en-US"/>
        </w:rPr>
        <w:t>to</w:t>
      </w:r>
      <w:r w:rsidR="00FF19F3" w:rsidRPr="00C93CF8">
        <w:rPr>
          <w:lang w:val="en-US"/>
        </w:rPr>
        <w:t xml:space="preserve"> facilitate the processing of visual stimuli</w:t>
      </w:r>
      <w:r w:rsidR="00784532" w:rsidRPr="00C93CF8">
        <w:rPr>
          <w:lang w:val="en-US"/>
        </w:rPr>
        <w:t xml:space="preserve">, specifically to </w:t>
      </w:r>
      <w:r w:rsidR="00FF19F3" w:rsidRPr="00C93CF8">
        <w:rPr>
          <w:lang w:val="en-US"/>
        </w:rPr>
        <w:t xml:space="preserve">help filter out </w:t>
      </w:r>
      <w:r w:rsidR="00784532" w:rsidRPr="00C93CF8">
        <w:rPr>
          <w:lang w:val="en-US"/>
        </w:rPr>
        <w:t>un</w:t>
      </w:r>
      <w:r w:rsidR="00FF19F3" w:rsidRPr="00C93CF8">
        <w:rPr>
          <w:lang w:val="en-US"/>
        </w:rPr>
        <w:t>ambiguous picture</w:t>
      </w:r>
      <w:r w:rsidR="00784532" w:rsidRPr="00C93CF8">
        <w:rPr>
          <w:lang w:val="en-US"/>
        </w:rPr>
        <w:t>s</w:t>
      </w:r>
      <w:r w:rsidR="00FF19F3" w:rsidRPr="00C93CF8">
        <w:rPr>
          <w:lang w:val="en-US"/>
        </w:rPr>
        <w:t xml:space="preserve"> from </w:t>
      </w:r>
      <w:proofErr w:type="spellStart"/>
      <w:r w:rsidR="00784532" w:rsidRPr="00C93CF8">
        <w:rPr>
          <w:lang w:val="en-US"/>
        </w:rPr>
        <w:t>obfuscatory</w:t>
      </w:r>
      <w:proofErr w:type="spellEnd"/>
      <w:r w:rsidR="00784532" w:rsidRPr="00C93CF8">
        <w:rPr>
          <w:lang w:val="en-US"/>
        </w:rPr>
        <w:t xml:space="preserve"> </w:t>
      </w:r>
      <w:r w:rsidR="00FF19F3" w:rsidRPr="00C93CF8">
        <w:rPr>
          <w:lang w:val="en-US"/>
        </w:rPr>
        <w:t>nois</w:t>
      </w:r>
      <w:r w:rsidR="00784532" w:rsidRPr="00C93CF8">
        <w:rPr>
          <w:lang w:val="en-US"/>
        </w:rPr>
        <w:t>e</w:t>
      </w:r>
      <w:r w:rsidR="00FF19F3" w:rsidRPr="00C93CF8">
        <w:rPr>
          <w:lang w:val="en-US"/>
        </w:rPr>
        <w:t xml:space="preserve">. </w:t>
      </w:r>
      <w:r w:rsidR="00784532" w:rsidRPr="00C93CF8">
        <w:rPr>
          <w:lang w:val="en-US"/>
        </w:rPr>
        <w:t xml:space="preserve">The question is: What brain mechanisms implement that capacity? </w:t>
      </w:r>
      <w:r w:rsidR="00EB39E0" w:rsidRPr="00C93CF8">
        <w:rPr>
          <w:lang w:val="en-US"/>
        </w:rPr>
        <w:t xml:space="preserve">One </w:t>
      </w:r>
      <w:r w:rsidR="00784532" w:rsidRPr="00C93CF8">
        <w:rPr>
          <w:lang w:val="en-US"/>
        </w:rPr>
        <w:t>possibility is</w:t>
      </w:r>
      <w:r w:rsidR="00EB39E0" w:rsidRPr="00C93CF8">
        <w:rPr>
          <w:lang w:val="en-US"/>
        </w:rPr>
        <w:t xml:space="preserve"> that higher-level predictions about the visual world</w:t>
      </w:r>
      <w:r w:rsidR="00784532" w:rsidRPr="00C93CF8">
        <w:rPr>
          <w:lang w:val="en-US"/>
        </w:rPr>
        <w:t xml:space="preserve"> act on low-level processing regions to suppress information</w:t>
      </w:r>
      <w:r w:rsidR="00EB39E0" w:rsidRPr="00C93CF8">
        <w:rPr>
          <w:lang w:val="en-US"/>
        </w:rPr>
        <w:t xml:space="preserve"> consistent with the prediction, </w:t>
      </w:r>
      <w:r w:rsidR="00784532" w:rsidRPr="00C93CF8">
        <w:rPr>
          <w:lang w:val="en-US"/>
        </w:rPr>
        <w:t>allowing only the error signal to flow forward through the system</w:t>
      </w:r>
      <w:r w:rsidR="00EB39E0" w:rsidRPr="00C93CF8">
        <w:rPr>
          <w:lang w:val="en-US"/>
        </w:rPr>
        <w:t xml:space="preserve"> (Murray et al. 2002). Another </w:t>
      </w:r>
      <w:r w:rsidR="00784532" w:rsidRPr="00C93CF8">
        <w:rPr>
          <w:lang w:val="en-US"/>
        </w:rPr>
        <w:t>possibility</w:t>
      </w:r>
      <w:r w:rsidR="00EB39E0" w:rsidRPr="00C93CF8">
        <w:rPr>
          <w:lang w:val="en-US"/>
        </w:rPr>
        <w:t xml:space="preserve"> is that the </w:t>
      </w:r>
      <w:r w:rsidR="00784532" w:rsidRPr="00C93CF8">
        <w:rPr>
          <w:lang w:val="en-US"/>
        </w:rPr>
        <w:t xml:space="preserve">higher-level </w:t>
      </w:r>
      <w:r w:rsidR="00EB39E0" w:rsidRPr="00C93CF8">
        <w:rPr>
          <w:lang w:val="en-US"/>
        </w:rPr>
        <w:t>prediction</w:t>
      </w:r>
      <w:r w:rsidR="00784532" w:rsidRPr="00C93CF8">
        <w:rPr>
          <w:lang w:val="en-US"/>
        </w:rPr>
        <w:t>s</w:t>
      </w:r>
      <w:r w:rsidR="00EB39E0" w:rsidRPr="00C93CF8">
        <w:rPr>
          <w:lang w:val="en-US"/>
        </w:rPr>
        <w:t xml:space="preserve"> </w:t>
      </w:r>
      <w:r w:rsidR="00784532" w:rsidRPr="00C93CF8">
        <w:rPr>
          <w:lang w:val="en-US"/>
        </w:rPr>
        <w:t>act on low-level processing regions to sharpen representations with which it is consistent</w:t>
      </w:r>
      <w:r w:rsidR="00410269" w:rsidRPr="00C93CF8">
        <w:rPr>
          <w:lang w:val="en-US"/>
        </w:rPr>
        <w:t xml:space="preserve"> (Lee and Mumford 2003). This</w:t>
      </w:r>
      <w:r w:rsidR="00784532" w:rsidRPr="00C93CF8">
        <w:rPr>
          <w:lang w:val="en-US"/>
        </w:rPr>
        <w:t xml:space="preserve"> in turn</w:t>
      </w:r>
      <w:r w:rsidR="00410269" w:rsidRPr="00C93CF8">
        <w:rPr>
          <w:lang w:val="en-US"/>
        </w:rPr>
        <w:t xml:space="preserve"> can be done either by suppressing </w:t>
      </w:r>
      <w:r w:rsidR="00784532" w:rsidRPr="00C93CF8">
        <w:rPr>
          <w:lang w:val="en-US"/>
        </w:rPr>
        <w:t>in</w:t>
      </w:r>
      <w:r w:rsidR="00410269" w:rsidRPr="00C93CF8">
        <w:rPr>
          <w:lang w:val="en-US"/>
        </w:rPr>
        <w:t xml:space="preserve">congruent lower-level information or by strengthening the signal </w:t>
      </w:r>
      <w:r w:rsidR="00784532" w:rsidRPr="00C93CF8">
        <w:rPr>
          <w:lang w:val="en-US"/>
        </w:rPr>
        <w:t xml:space="preserve">of </w:t>
      </w:r>
      <w:r w:rsidR="00410269" w:rsidRPr="00C93CF8">
        <w:rPr>
          <w:lang w:val="en-US"/>
        </w:rPr>
        <w:t>the predicted representations so they outcompete alternative</w:t>
      </w:r>
      <w:r w:rsidR="00784532" w:rsidRPr="00C93CF8">
        <w:rPr>
          <w:lang w:val="en-US"/>
        </w:rPr>
        <w:t xml:space="preserve"> representations</w:t>
      </w:r>
      <w:r w:rsidR="00410269" w:rsidRPr="00C93CF8">
        <w:rPr>
          <w:lang w:val="en-US"/>
        </w:rPr>
        <w:t xml:space="preserve">. </w:t>
      </w:r>
      <w:r w:rsidR="00784532" w:rsidRPr="00C93CF8">
        <w:rPr>
          <w:lang w:val="en-US"/>
        </w:rPr>
        <w:t>Suppose, not implausibly, that both mechanisms are at work in a single organism or that different organisms use different such mechanisms</w:t>
      </w:r>
      <w:r w:rsidR="00A0044A" w:rsidRPr="00C93CF8">
        <w:rPr>
          <w:lang w:val="en-US"/>
        </w:rPr>
        <w:t>.</w:t>
      </w:r>
      <w:r w:rsidR="004356C9" w:rsidRPr="00C93CF8">
        <w:rPr>
          <w:rStyle w:val="Voetnootmarkering"/>
          <w:lang w:val="en-US"/>
        </w:rPr>
        <w:footnoteReference w:id="4"/>
      </w:r>
      <w:r w:rsidR="00784532" w:rsidRPr="00C93CF8">
        <w:rPr>
          <w:lang w:val="en-US"/>
        </w:rPr>
        <w:t xml:space="preserve"> The correct ontology should recognize two systems in our cognitive ontology; not (or in addition to) the one described by the capacity alone. </w:t>
      </w:r>
    </w:p>
    <w:p w14:paraId="016F7D95" w14:textId="2B7A2AB3" w:rsidR="009F0800" w:rsidRPr="00C93CF8" w:rsidRDefault="009F0800" w:rsidP="001928E6">
      <w:pPr>
        <w:spacing w:line="480" w:lineRule="auto"/>
        <w:ind w:firstLine="720"/>
        <w:jc w:val="both"/>
        <w:rPr>
          <w:lang w:val="en-US"/>
        </w:rPr>
      </w:pPr>
      <w:r w:rsidRPr="00C93CF8">
        <w:rPr>
          <w:lang w:val="en-US"/>
        </w:rPr>
        <w:lastRenderedPageBreak/>
        <w:t xml:space="preserve">This </w:t>
      </w:r>
      <w:r w:rsidR="00784532" w:rsidRPr="00C93CF8">
        <w:rPr>
          <w:lang w:val="en-US"/>
        </w:rPr>
        <w:t>splitting is</w:t>
      </w:r>
      <w:r w:rsidRPr="00C93CF8">
        <w:rPr>
          <w:lang w:val="en-US"/>
        </w:rPr>
        <w:t xml:space="preserve"> an important kind of ontological progress. But notice that it is predicated on </w:t>
      </w:r>
      <w:r w:rsidR="00784532" w:rsidRPr="00C93CF8">
        <w:rPr>
          <w:lang w:val="en-US"/>
        </w:rPr>
        <w:t xml:space="preserve">a prior </w:t>
      </w:r>
      <w:r w:rsidRPr="00C93CF8">
        <w:rPr>
          <w:lang w:val="en-US"/>
        </w:rPr>
        <w:t xml:space="preserve">understanding of when two mechanisms are mechanisms of </w:t>
      </w:r>
      <w:r w:rsidR="00BF4779" w:rsidRPr="00C93CF8">
        <w:rPr>
          <w:lang w:val="en-US"/>
        </w:rPr>
        <w:t>different</w:t>
      </w:r>
      <w:r w:rsidRPr="00C93CF8">
        <w:rPr>
          <w:lang w:val="en-US"/>
        </w:rPr>
        <w:t xml:space="preserve"> kind</w:t>
      </w:r>
      <w:r w:rsidR="00BF4779" w:rsidRPr="00C93CF8">
        <w:rPr>
          <w:lang w:val="en-US"/>
        </w:rPr>
        <w:t>s</w:t>
      </w:r>
      <w:r w:rsidR="00AD34DE" w:rsidRPr="00C93CF8">
        <w:rPr>
          <w:lang w:val="en-US"/>
        </w:rPr>
        <w:t xml:space="preserve"> (see Craver 2009)</w:t>
      </w:r>
      <w:r w:rsidRPr="00C93CF8">
        <w:rPr>
          <w:lang w:val="en-US"/>
        </w:rPr>
        <w:t xml:space="preserve">. </w:t>
      </w:r>
      <w:r w:rsidR="00755342" w:rsidRPr="00C93CF8">
        <w:rPr>
          <w:lang w:val="en-US"/>
        </w:rPr>
        <w:t>I</w:t>
      </w:r>
      <w:r w:rsidR="00B806B6" w:rsidRPr="00C93CF8">
        <w:rPr>
          <w:lang w:val="en-US"/>
        </w:rPr>
        <w:t>f we are to follow the</w:t>
      </w:r>
      <w:r w:rsidR="006F1BA8" w:rsidRPr="00C93CF8">
        <w:rPr>
          <w:lang w:val="en-US"/>
        </w:rPr>
        <w:t xml:space="preserve"> </w:t>
      </w:r>
      <w:r w:rsidRPr="00C93CF8">
        <w:rPr>
          <w:lang w:val="en-US"/>
        </w:rPr>
        <w:t xml:space="preserve">rule </w:t>
      </w:r>
      <w:r w:rsidR="006F1BA8" w:rsidRPr="00C93CF8">
        <w:rPr>
          <w:lang w:val="en-US"/>
        </w:rPr>
        <w:t>that we should</w:t>
      </w:r>
      <w:r w:rsidR="00B806B6" w:rsidRPr="00C93CF8">
        <w:rPr>
          <w:lang w:val="en-US"/>
        </w:rPr>
        <w:t xml:space="preserve"> split higher-level kinds when we discover that the same phenomenon is produced by two distinct kinds of mechanism</w:t>
      </w:r>
      <w:r w:rsidRPr="00C93CF8">
        <w:rPr>
          <w:lang w:val="en-US"/>
        </w:rPr>
        <w:t>,</w:t>
      </w:r>
      <w:r w:rsidR="00B806B6" w:rsidRPr="00C93CF8">
        <w:rPr>
          <w:lang w:val="en-US"/>
        </w:rPr>
        <w:t xml:space="preserve"> we need a</w:t>
      </w:r>
      <w:r w:rsidRPr="00C93CF8">
        <w:rPr>
          <w:lang w:val="en-US"/>
        </w:rPr>
        <w:t xml:space="preserve"> further</w:t>
      </w:r>
      <w:r w:rsidR="00B806B6" w:rsidRPr="00C93CF8">
        <w:rPr>
          <w:lang w:val="en-US"/>
        </w:rPr>
        <w:t xml:space="preserve"> set of rules telling us when two </w:t>
      </w:r>
      <w:r w:rsidR="00143089" w:rsidRPr="00C93CF8">
        <w:rPr>
          <w:lang w:val="en-US"/>
        </w:rPr>
        <w:t>mechanisms</w:t>
      </w:r>
      <w:r w:rsidR="00B806B6" w:rsidRPr="00C93CF8">
        <w:rPr>
          <w:lang w:val="en-US"/>
        </w:rPr>
        <w:t xml:space="preserve"> </w:t>
      </w:r>
      <w:r w:rsidRPr="00C93CF8">
        <w:rPr>
          <w:lang w:val="en-US"/>
        </w:rPr>
        <w:t>belong to</w:t>
      </w:r>
      <w:r w:rsidR="00B806B6" w:rsidRPr="00C93CF8">
        <w:rPr>
          <w:lang w:val="en-US"/>
        </w:rPr>
        <w:t xml:space="preserve"> </w:t>
      </w:r>
      <w:r w:rsidR="00755342" w:rsidRPr="00C93CF8">
        <w:rPr>
          <w:lang w:val="en-US"/>
        </w:rPr>
        <w:t xml:space="preserve">the same or </w:t>
      </w:r>
      <w:r w:rsidR="00B806B6" w:rsidRPr="00C93CF8">
        <w:rPr>
          <w:lang w:val="en-US"/>
        </w:rPr>
        <w:t>different kinds.</w:t>
      </w:r>
      <w:r w:rsidR="006166D6" w:rsidRPr="00C93CF8">
        <w:rPr>
          <w:rStyle w:val="Voetnootmarkering"/>
          <w:lang w:val="en-US"/>
        </w:rPr>
        <w:footnoteReference w:id="5"/>
      </w:r>
      <w:r w:rsidR="00B806B6" w:rsidRPr="00C93CF8">
        <w:rPr>
          <w:lang w:val="en-US"/>
        </w:rPr>
        <w:t xml:space="preserve"> </w:t>
      </w:r>
      <w:r w:rsidR="00755342" w:rsidRPr="00C93CF8">
        <w:rPr>
          <w:lang w:val="en-US"/>
        </w:rPr>
        <w:t>This is</w:t>
      </w:r>
      <w:r w:rsidR="00624F32" w:rsidRPr="00C93CF8">
        <w:rPr>
          <w:lang w:val="en-US"/>
        </w:rPr>
        <w:t xml:space="preserve"> </w:t>
      </w:r>
      <w:r w:rsidR="00B806B6" w:rsidRPr="00C93CF8">
        <w:rPr>
          <w:lang w:val="en-US"/>
        </w:rPr>
        <w:t xml:space="preserve">the same </w:t>
      </w:r>
      <w:r w:rsidR="00624F32" w:rsidRPr="00C93CF8">
        <w:rPr>
          <w:lang w:val="en-US"/>
        </w:rPr>
        <w:t xml:space="preserve">type of </w:t>
      </w:r>
      <w:r w:rsidR="00B806B6" w:rsidRPr="00C93CF8">
        <w:rPr>
          <w:lang w:val="en-US"/>
        </w:rPr>
        <w:t xml:space="preserve">question </w:t>
      </w:r>
      <w:r w:rsidR="000B454C" w:rsidRPr="00C93CF8">
        <w:rPr>
          <w:lang w:val="en-US"/>
        </w:rPr>
        <w:t xml:space="preserve">with which </w:t>
      </w:r>
      <w:r w:rsidR="00B806B6" w:rsidRPr="00C93CF8">
        <w:rPr>
          <w:lang w:val="en-US"/>
        </w:rPr>
        <w:t xml:space="preserve">we started </w:t>
      </w:r>
      <w:r w:rsidR="00462301" w:rsidRPr="00C93CF8">
        <w:rPr>
          <w:lang w:val="en-US"/>
        </w:rPr>
        <w:t>this section</w:t>
      </w:r>
      <w:r w:rsidR="00B806B6" w:rsidRPr="00C93CF8">
        <w:rPr>
          <w:lang w:val="en-US"/>
        </w:rPr>
        <w:t xml:space="preserve">. When are two mechanisms </w:t>
      </w:r>
      <w:proofErr w:type="spellStart"/>
      <w:r w:rsidR="00B806B6" w:rsidRPr="00C93CF8">
        <w:rPr>
          <w:lang w:val="en-US"/>
        </w:rPr>
        <w:t>mechanisms</w:t>
      </w:r>
      <w:proofErr w:type="spellEnd"/>
      <w:r w:rsidR="00B806B6" w:rsidRPr="00C93CF8">
        <w:rPr>
          <w:lang w:val="en-US"/>
        </w:rPr>
        <w:t xml:space="preserve"> of the same kind? Perhaps when they have the same kinds of parts, activities and organ</w:t>
      </w:r>
      <w:r w:rsidRPr="00C93CF8">
        <w:rPr>
          <w:lang w:val="en-US"/>
        </w:rPr>
        <w:t>izing relations</w:t>
      </w:r>
      <w:r w:rsidR="00B806B6" w:rsidRPr="00C93CF8">
        <w:rPr>
          <w:lang w:val="en-US"/>
        </w:rPr>
        <w:t xml:space="preserve">. But when are parts, activities and organizational </w:t>
      </w:r>
      <w:r w:rsidR="006F1BA8" w:rsidRPr="00C93CF8">
        <w:rPr>
          <w:lang w:val="en-US"/>
        </w:rPr>
        <w:t>relations</w:t>
      </w:r>
      <w:r w:rsidR="00B806B6" w:rsidRPr="00C93CF8">
        <w:rPr>
          <w:lang w:val="en-US"/>
        </w:rPr>
        <w:t xml:space="preserve"> </w:t>
      </w:r>
      <w:r w:rsidR="00755342" w:rsidRPr="00C93CF8">
        <w:rPr>
          <w:lang w:val="en-US"/>
        </w:rPr>
        <w:t xml:space="preserve">of </w:t>
      </w:r>
      <w:r w:rsidR="00B806B6" w:rsidRPr="00C93CF8">
        <w:rPr>
          <w:lang w:val="en-US"/>
        </w:rPr>
        <w:t>the same</w:t>
      </w:r>
      <w:r w:rsidR="00755342" w:rsidRPr="00C93CF8">
        <w:rPr>
          <w:lang w:val="en-US"/>
        </w:rPr>
        <w:t xml:space="preserve"> kind</w:t>
      </w:r>
      <w:r w:rsidR="00B806B6" w:rsidRPr="00C93CF8">
        <w:rPr>
          <w:lang w:val="en-US"/>
        </w:rPr>
        <w:t>?</w:t>
      </w:r>
    </w:p>
    <w:p w14:paraId="4E618C14" w14:textId="08C4D52B" w:rsidR="00FF37D1" w:rsidRPr="00C93CF8" w:rsidRDefault="00BF4779" w:rsidP="001928E6">
      <w:pPr>
        <w:spacing w:line="480" w:lineRule="auto"/>
        <w:jc w:val="both"/>
        <w:rPr>
          <w:lang w:val="en-US"/>
        </w:rPr>
      </w:pPr>
      <w:r w:rsidRPr="00C93CF8">
        <w:rPr>
          <w:lang w:val="en-US"/>
        </w:rPr>
        <w:tab/>
      </w:r>
      <w:r w:rsidR="009F0800" w:rsidRPr="00C93CF8">
        <w:rPr>
          <w:lang w:val="en-US"/>
        </w:rPr>
        <w:t xml:space="preserve">To judge two mechanisms </w:t>
      </w:r>
      <w:r w:rsidR="006F1BA8" w:rsidRPr="00C93CF8">
        <w:rPr>
          <w:lang w:val="en-US"/>
        </w:rPr>
        <w:t>to be</w:t>
      </w:r>
      <w:r w:rsidR="009F0800" w:rsidRPr="00C93CF8">
        <w:rPr>
          <w:lang w:val="en-US"/>
        </w:rPr>
        <w:t xml:space="preserve"> similar or different, </w:t>
      </w:r>
      <w:r w:rsidR="0051725C" w:rsidRPr="00C93CF8">
        <w:rPr>
          <w:lang w:val="en-US"/>
        </w:rPr>
        <w:t>we have to decide on an appropriate grain of abstraction for describing those mechanisms</w:t>
      </w:r>
      <w:r w:rsidR="00AD34DE" w:rsidRPr="00C93CF8">
        <w:rPr>
          <w:lang w:val="en-US"/>
        </w:rPr>
        <w:t xml:space="preserve"> (see Craver 2009; Levy 2018)</w:t>
      </w:r>
      <w:r w:rsidR="0051725C" w:rsidRPr="00C93CF8">
        <w:rPr>
          <w:lang w:val="en-US"/>
        </w:rPr>
        <w:t xml:space="preserve">. </w:t>
      </w:r>
      <w:r w:rsidR="00784532" w:rsidRPr="00C93CF8">
        <w:rPr>
          <w:lang w:val="en-US"/>
        </w:rPr>
        <w:t xml:space="preserve">At a high level of abstraction, both predictive mechanisms are using prediction to enhance perception. If we add in more detail, they begin to diverge. But here’s the general philosophical problem: </w:t>
      </w:r>
      <w:r w:rsidR="00B806B6" w:rsidRPr="00C93CF8">
        <w:rPr>
          <w:lang w:val="en-US"/>
        </w:rPr>
        <w:t xml:space="preserve">No two instances of ‘the same’ </w:t>
      </w:r>
      <w:r w:rsidR="00784532" w:rsidRPr="00C93CF8">
        <w:rPr>
          <w:lang w:val="en-US"/>
        </w:rPr>
        <w:t xml:space="preserve">biological </w:t>
      </w:r>
      <w:r w:rsidR="00B806B6" w:rsidRPr="00C93CF8">
        <w:rPr>
          <w:lang w:val="en-US"/>
        </w:rPr>
        <w:t xml:space="preserve">mechanism </w:t>
      </w:r>
      <w:r w:rsidR="0051725C" w:rsidRPr="00C93CF8">
        <w:rPr>
          <w:lang w:val="en-US"/>
        </w:rPr>
        <w:t>are</w:t>
      </w:r>
      <w:r w:rsidR="00B806B6" w:rsidRPr="00C93CF8">
        <w:rPr>
          <w:lang w:val="en-US"/>
        </w:rPr>
        <w:t xml:space="preserve"> physically—</w:t>
      </w:r>
      <w:r w:rsidR="0051725C" w:rsidRPr="00C93CF8">
        <w:rPr>
          <w:lang w:val="en-US"/>
        </w:rPr>
        <w:t xml:space="preserve">cell for cell, </w:t>
      </w:r>
      <w:r w:rsidR="00755342" w:rsidRPr="00C93CF8">
        <w:rPr>
          <w:lang w:val="en-US"/>
        </w:rPr>
        <w:t>atom for atom</w:t>
      </w:r>
      <w:r w:rsidR="00B806B6" w:rsidRPr="00C93CF8">
        <w:rPr>
          <w:lang w:val="en-US"/>
        </w:rPr>
        <w:t xml:space="preserve">—identical. There is inevitable </w:t>
      </w:r>
      <w:r w:rsidR="0051725C" w:rsidRPr="00C93CF8">
        <w:rPr>
          <w:lang w:val="en-US"/>
        </w:rPr>
        <w:t>biological</w:t>
      </w:r>
      <w:r w:rsidR="00B806B6" w:rsidRPr="00C93CF8">
        <w:rPr>
          <w:lang w:val="en-US"/>
        </w:rPr>
        <w:t xml:space="preserve"> variation </w:t>
      </w:r>
      <w:r w:rsidR="008C1AEA" w:rsidRPr="00C93CF8">
        <w:rPr>
          <w:lang w:val="en-US"/>
        </w:rPr>
        <w:t xml:space="preserve">from </w:t>
      </w:r>
      <w:r w:rsidR="0051725C" w:rsidRPr="00C93CF8">
        <w:rPr>
          <w:lang w:val="en-US"/>
        </w:rPr>
        <w:t>one person to the next, and even one instan</w:t>
      </w:r>
      <w:r w:rsidR="000B454C" w:rsidRPr="00C93CF8">
        <w:rPr>
          <w:lang w:val="en-US"/>
        </w:rPr>
        <w:t>t</w:t>
      </w:r>
      <w:r w:rsidR="0051725C" w:rsidRPr="00C93CF8">
        <w:rPr>
          <w:lang w:val="en-US"/>
        </w:rPr>
        <w:t xml:space="preserve"> to the next in the same person</w:t>
      </w:r>
      <w:r w:rsidR="0089533C" w:rsidRPr="00C93CF8">
        <w:rPr>
          <w:lang w:val="en-US"/>
        </w:rPr>
        <w:t xml:space="preserve">. </w:t>
      </w:r>
      <w:r w:rsidR="00755342" w:rsidRPr="00C93CF8">
        <w:rPr>
          <w:lang w:val="en-US"/>
        </w:rPr>
        <w:t>To see any two mechanisms as of the same kind is necessarily to abstract away from the</w:t>
      </w:r>
      <w:r w:rsidR="0051725C" w:rsidRPr="00C93CF8">
        <w:rPr>
          <w:lang w:val="en-US"/>
        </w:rPr>
        <w:t>se</w:t>
      </w:r>
      <w:r w:rsidR="00755342" w:rsidRPr="00C93CF8">
        <w:rPr>
          <w:lang w:val="en-US"/>
        </w:rPr>
        <w:t xml:space="preserve"> </w:t>
      </w:r>
      <w:r w:rsidR="0051725C" w:rsidRPr="00C93CF8">
        <w:rPr>
          <w:lang w:val="en-US"/>
        </w:rPr>
        <w:t xml:space="preserve">internal </w:t>
      </w:r>
      <w:r w:rsidR="00755342" w:rsidRPr="00C93CF8">
        <w:rPr>
          <w:lang w:val="en-US"/>
        </w:rPr>
        <w:t>differences</w:t>
      </w:r>
      <w:r w:rsidR="006F1BA8" w:rsidRPr="00C93CF8">
        <w:rPr>
          <w:lang w:val="en-US"/>
        </w:rPr>
        <w:t>.</w:t>
      </w:r>
      <w:r w:rsidR="00755342" w:rsidRPr="00C93CF8">
        <w:rPr>
          <w:lang w:val="en-US"/>
        </w:rPr>
        <w:t xml:space="preserve"> </w:t>
      </w:r>
      <w:r w:rsidR="006F1BA8" w:rsidRPr="00C93CF8">
        <w:rPr>
          <w:lang w:val="en-US"/>
        </w:rPr>
        <w:t>F</w:t>
      </w:r>
      <w:r w:rsidR="0051725C" w:rsidRPr="00C93CF8">
        <w:rPr>
          <w:lang w:val="en-US"/>
        </w:rPr>
        <w:t xml:space="preserve">urther, </w:t>
      </w:r>
      <w:r w:rsidR="00CF6F6F" w:rsidRPr="00C93CF8">
        <w:rPr>
          <w:lang w:val="en-US"/>
        </w:rPr>
        <w:t>a</w:t>
      </w:r>
      <w:r w:rsidR="0089533C" w:rsidRPr="00C93CF8">
        <w:rPr>
          <w:lang w:val="en-US"/>
        </w:rPr>
        <w:t>ny</w:t>
      </w:r>
      <w:r w:rsidR="00CF6F6F" w:rsidRPr="00C93CF8">
        <w:rPr>
          <w:lang w:val="en-US"/>
        </w:rPr>
        <w:t xml:space="preserve"> </w:t>
      </w:r>
      <w:r w:rsidR="003226A2" w:rsidRPr="00C93CF8">
        <w:rPr>
          <w:lang w:val="en-US"/>
        </w:rPr>
        <w:t xml:space="preserve">physical </w:t>
      </w:r>
      <w:r w:rsidR="00B806B6" w:rsidRPr="00C93CF8">
        <w:rPr>
          <w:lang w:val="en-US"/>
        </w:rPr>
        <w:t xml:space="preserve">difference between two mechanisms is </w:t>
      </w:r>
      <w:r w:rsidR="0051725C" w:rsidRPr="00C93CF8">
        <w:rPr>
          <w:lang w:val="en-US"/>
        </w:rPr>
        <w:t xml:space="preserve">also </w:t>
      </w:r>
      <w:r w:rsidR="00B806B6" w:rsidRPr="00C93CF8">
        <w:rPr>
          <w:lang w:val="en-US"/>
        </w:rPr>
        <w:t>a causal</w:t>
      </w:r>
      <w:r w:rsidR="00755342" w:rsidRPr="00C93CF8">
        <w:rPr>
          <w:lang w:val="en-US"/>
        </w:rPr>
        <w:t xml:space="preserve"> (and so</w:t>
      </w:r>
      <w:r w:rsidR="00784532" w:rsidRPr="00C93CF8">
        <w:rPr>
          <w:lang w:val="en-US"/>
        </w:rPr>
        <w:t xml:space="preserve"> perhaps</w:t>
      </w:r>
      <w:r w:rsidR="00CF6F6F" w:rsidRPr="00C93CF8">
        <w:rPr>
          <w:lang w:val="en-US"/>
        </w:rPr>
        <w:t xml:space="preserve"> a </w:t>
      </w:r>
      <w:r w:rsidR="00755342" w:rsidRPr="00C93CF8">
        <w:rPr>
          <w:lang w:val="en-US"/>
        </w:rPr>
        <w:t>functional)</w:t>
      </w:r>
      <w:r w:rsidR="00B806B6" w:rsidRPr="00C93CF8">
        <w:rPr>
          <w:lang w:val="en-US"/>
        </w:rPr>
        <w:t xml:space="preserve"> difference between them</w:t>
      </w:r>
      <w:r w:rsidR="00624F32" w:rsidRPr="00C93CF8">
        <w:rPr>
          <w:lang w:val="en-US"/>
        </w:rPr>
        <w:t xml:space="preserve">. </w:t>
      </w:r>
      <w:r w:rsidR="00B806B6" w:rsidRPr="00C93CF8">
        <w:rPr>
          <w:lang w:val="en-US"/>
        </w:rPr>
        <w:t xml:space="preserve">So, </w:t>
      </w:r>
      <w:r w:rsidR="0051725C" w:rsidRPr="00C93CF8">
        <w:rPr>
          <w:lang w:val="en-US"/>
        </w:rPr>
        <w:t xml:space="preserve">when we </w:t>
      </w:r>
      <w:r w:rsidR="00B806B6" w:rsidRPr="00C93CF8">
        <w:rPr>
          <w:lang w:val="en-US"/>
        </w:rPr>
        <w:t xml:space="preserve">lump two </w:t>
      </w:r>
      <w:r w:rsidR="0051725C" w:rsidRPr="00C93CF8">
        <w:rPr>
          <w:lang w:val="en-US"/>
        </w:rPr>
        <w:t xml:space="preserve">particular </w:t>
      </w:r>
      <w:r w:rsidR="00B806B6" w:rsidRPr="00C93CF8">
        <w:rPr>
          <w:lang w:val="en-US"/>
        </w:rPr>
        <w:t>mechanisms under the same kind despite causal differences,</w:t>
      </w:r>
      <w:r w:rsidR="0051725C" w:rsidRPr="00C93CF8">
        <w:rPr>
          <w:lang w:val="en-US"/>
        </w:rPr>
        <w:t xml:space="preserve"> we</w:t>
      </w:r>
      <w:r w:rsidR="00B806B6" w:rsidRPr="00C93CF8">
        <w:rPr>
          <w:lang w:val="en-US"/>
        </w:rPr>
        <w:t xml:space="preserve"> necessarily gloss over causal differences between them. </w:t>
      </w:r>
      <w:r w:rsidR="0089533C" w:rsidRPr="00C93CF8">
        <w:rPr>
          <w:lang w:val="en-US"/>
        </w:rPr>
        <w:t>At the other end of the spectrum</w:t>
      </w:r>
      <w:r w:rsidR="00B806B6" w:rsidRPr="00C93CF8">
        <w:rPr>
          <w:lang w:val="en-US"/>
        </w:rPr>
        <w:t xml:space="preserve">, if </w:t>
      </w:r>
      <w:r w:rsidR="0051725C" w:rsidRPr="00C93CF8">
        <w:rPr>
          <w:lang w:val="en-US"/>
        </w:rPr>
        <w:t xml:space="preserve">we </w:t>
      </w:r>
      <w:r w:rsidR="00B806B6" w:rsidRPr="00C93CF8">
        <w:rPr>
          <w:lang w:val="en-US"/>
        </w:rPr>
        <w:t xml:space="preserve">assign them to different kinds on the basis of </w:t>
      </w:r>
      <w:r w:rsidR="0051725C" w:rsidRPr="00C93CF8">
        <w:rPr>
          <w:lang w:val="en-US"/>
        </w:rPr>
        <w:t xml:space="preserve">only </w:t>
      </w:r>
      <w:r w:rsidR="00B806B6" w:rsidRPr="00C93CF8">
        <w:rPr>
          <w:lang w:val="en-US"/>
        </w:rPr>
        <w:t xml:space="preserve">minor differences, every </w:t>
      </w:r>
      <w:r w:rsidR="00B806B6" w:rsidRPr="00C93CF8">
        <w:rPr>
          <w:lang w:val="en-US"/>
        </w:rPr>
        <w:lastRenderedPageBreak/>
        <w:t xml:space="preserve">mechanism instance </w:t>
      </w:r>
      <w:r w:rsidR="0051725C" w:rsidRPr="00C93CF8">
        <w:rPr>
          <w:lang w:val="en-US"/>
        </w:rPr>
        <w:t>becomes</w:t>
      </w:r>
      <w:r w:rsidR="00B806B6" w:rsidRPr="00C93CF8">
        <w:rPr>
          <w:lang w:val="en-US"/>
        </w:rPr>
        <w:t xml:space="preserve"> a kind unto itself, and the concept of a scientific kind</w:t>
      </w:r>
      <w:r w:rsidR="00EB5EAB" w:rsidRPr="00C93CF8">
        <w:rPr>
          <w:lang w:val="en-US"/>
        </w:rPr>
        <w:t xml:space="preserve"> </w:t>
      </w:r>
      <w:r w:rsidR="00B806B6" w:rsidRPr="00C93CF8">
        <w:rPr>
          <w:lang w:val="en-US"/>
        </w:rPr>
        <w:t>cease</w:t>
      </w:r>
      <w:r w:rsidR="0051725C" w:rsidRPr="00C93CF8">
        <w:rPr>
          <w:lang w:val="en-US"/>
        </w:rPr>
        <w:t>s</w:t>
      </w:r>
      <w:r w:rsidR="00B806B6" w:rsidRPr="00C93CF8">
        <w:rPr>
          <w:lang w:val="en-US"/>
        </w:rPr>
        <w:t xml:space="preserve"> to be useful </w:t>
      </w:r>
      <w:r w:rsidR="0051725C" w:rsidRPr="00C93CF8">
        <w:rPr>
          <w:lang w:val="en-US"/>
        </w:rPr>
        <w:t>for</w:t>
      </w:r>
      <w:r w:rsidR="00B806B6" w:rsidRPr="00C93CF8">
        <w:rPr>
          <w:lang w:val="en-US"/>
        </w:rPr>
        <w:t xml:space="preserve"> putting like with like. There appears to be no uniquely correct degree of abstraction for describing any given system. Sometimes the differences matter; sometimes they do not</w:t>
      </w:r>
      <w:r w:rsidR="0080798D" w:rsidRPr="00C93CF8">
        <w:rPr>
          <w:lang w:val="en-US"/>
        </w:rPr>
        <w:t xml:space="preserve"> (</w:t>
      </w:r>
      <w:r w:rsidR="00E63C64" w:rsidRPr="00C93CF8">
        <w:rPr>
          <w:lang w:val="en-US"/>
        </w:rPr>
        <w:t>Figure</w:t>
      </w:r>
      <w:r w:rsidR="0080798D" w:rsidRPr="00C93CF8">
        <w:rPr>
          <w:lang w:val="en-US"/>
        </w:rPr>
        <w:t xml:space="preserve"> 3)</w:t>
      </w:r>
      <w:r w:rsidR="00B806B6" w:rsidRPr="00C93CF8">
        <w:rPr>
          <w:lang w:val="en-US"/>
        </w:rPr>
        <w:t>.</w:t>
      </w:r>
      <w:r w:rsidR="00FF37D1" w:rsidRPr="00C93CF8">
        <w:rPr>
          <w:lang w:val="en-US"/>
        </w:rPr>
        <w:t xml:space="preserve"> The unfiltered causal structure of the world</w:t>
      </w:r>
      <w:r w:rsidR="0089533C" w:rsidRPr="00C93CF8">
        <w:rPr>
          <w:lang w:val="en-US"/>
        </w:rPr>
        <w:t>, therefore,</w:t>
      </w:r>
      <w:r w:rsidR="00FF37D1" w:rsidRPr="00C93CF8">
        <w:rPr>
          <w:lang w:val="en-US"/>
        </w:rPr>
        <w:t xml:space="preserve"> lacks the resources required to specify the appropriate degree of abstraction and so to specify on its own when internal differences do and do not warrant splitting the kind. This is what we label the Abstraction Problem. </w:t>
      </w:r>
    </w:p>
    <w:p w14:paraId="6A6B2FA4" w14:textId="77777777" w:rsidR="0053295C" w:rsidRPr="00C93CF8" w:rsidRDefault="0053295C" w:rsidP="001928E6">
      <w:pPr>
        <w:spacing w:line="480" w:lineRule="auto"/>
        <w:ind w:firstLine="720"/>
        <w:jc w:val="both"/>
        <w:rPr>
          <w:lang w:val="en-US"/>
        </w:rPr>
      </w:pPr>
    </w:p>
    <w:p w14:paraId="6D458715" w14:textId="3AC9E0D7" w:rsidR="00192EBD" w:rsidRPr="00C93CF8" w:rsidRDefault="00A65925" w:rsidP="001928E6">
      <w:pPr>
        <w:spacing w:line="480" w:lineRule="auto"/>
        <w:jc w:val="both"/>
        <w:rPr>
          <w:lang w:val="en-US"/>
        </w:rPr>
      </w:pPr>
      <w:r w:rsidRPr="00C93CF8">
        <w:rPr>
          <w:noProof/>
          <w:lang w:val="en-US"/>
        </w:rPr>
        <w:drawing>
          <wp:inline distT="0" distB="0" distL="0" distR="0" wp14:anchorId="50ED9603" wp14:editId="50847286">
            <wp:extent cx="4914900" cy="5346700"/>
            <wp:effectExtent l="0" t="0" r="0" b="0"/>
            <wp:docPr id="12" name="Picture 12"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lock&#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14900" cy="5346700"/>
                    </a:xfrm>
                    <a:prstGeom prst="rect">
                      <a:avLst/>
                    </a:prstGeom>
                  </pic:spPr>
                </pic:pic>
              </a:graphicData>
            </a:graphic>
          </wp:inline>
        </w:drawing>
      </w:r>
    </w:p>
    <w:p w14:paraId="7F9BB196" w14:textId="5F4A0CAD" w:rsidR="00192EBD" w:rsidRPr="00C93CF8" w:rsidRDefault="00192EBD" w:rsidP="001928E6">
      <w:pPr>
        <w:spacing w:line="480" w:lineRule="auto"/>
        <w:rPr>
          <w:i/>
          <w:lang w:val="en-US"/>
        </w:rPr>
      </w:pPr>
    </w:p>
    <w:p w14:paraId="0FDFDA2A" w14:textId="1F5C1389" w:rsidR="00A91861" w:rsidRPr="00C93CF8" w:rsidRDefault="00DE62F1" w:rsidP="001928E6">
      <w:pPr>
        <w:spacing w:line="480" w:lineRule="auto"/>
        <w:rPr>
          <w:i/>
          <w:lang w:val="en-US"/>
        </w:rPr>
      </w:pPr>
      <w:r w:rsidRPr="00C93CF8">
        <w:rPr>
          <w:i/>
          <w:lang w:val="en-US"/>
        </w:rPr>
        <w:lastRenderedPageBreak/>
        <w:t xml:space="preserve">Figure 3. Schematic depiction of the </w:t>
      </w:r>
      <w:r w:rsidR="001C76CC" w:rsidRPr="00C93CF8">
        <w:rPr>
          <w:i/>
          <w:lang w:val="en-US"/>
        </w:rPr>
        <w:t>A</w:t>
      </w:r>
      <w:r w:rsidRPr="00C93CF8">
        <w:rPr>
          <w:i/>
          <w:lang w:val="en-US"/>
        </w:rPr>
        <w:t xml:space="preserve">bstraction </w:t>
      </w:r>
      <w:r w:rsidR="001C76CC" w:rsidRPr="00C93CF8">
        <w:rPr>
          <w:i/>
          <w:lang w:val="en-US"/>
        </w:rPr>
        <w:t>P</w:t>
      </w:r>
      <w:r w:rsidRPr="00C93CF8">
        <w:rPr>
          <w:i/>
          <w:lang w:val="en-US"/>
        </w:rPr>
        <w:t>roblem. Two neural mechanisms are abstracted twice. On the first degree of abstraction, the two mechanisms are not of the same kind. When abstracted further, however, both fall under the same kind of mechanism.</w:t>
      </w:r>
    </w:p>
    <w:p w14:paraId="2A663F9E" w14:textId="77777777" w:rsidR="00192EBD" w:rsidRPr="00C93CF8" w:rsidRDefault="00192EBD" w:rsidP="001928E6">
      <w:pPr>
        <w:spacing w:line="480" w:lineRule="auto"/>
        <w:rPr>
          <w:i/>
          <w:lang w:val="en-US"/>
        </w:rPr>
      </w:pPr>
    </w:p>
    <w:p w14:paraId="4792ABBB" w14:textId="2AD408C0" w:rsidR="00B806B6" w:rsidRPr="00C93CF8" w:rsidRDefault="0051725C" w:rsidP="001928E6">
      <w:pPr>
        <w:spacing w:line="480" w:lineRule="auto"/>
        <w:ind w:firstLine="720"/>
        <w:jc w:val="both"/>
        <w:rPr>
          <w:lang w:val="en-US"/>
        </w:rPr>
      </w:pPr>
      <w:r w:rsidRPr="00C93CF8">
        <w:rPr>
          <w:lang w:val="en-US"/>
        </w:rPr>
        <w:t>The practically</w:t>
      </w:r>
      <w:r w:rsidR="006F1BA8" w:rsidRPr="00C93CF8">
        <w:rPr>
          <w:lang w:val="en-US"/>
        </w:rPr>
        <w:t>-</w:t>
      </w:r>
      <w:r w:rsidRPr="00C93CF8">
        <w:rPr>
          <w:lang w:val="en-US"/>
        </w:rPr>
        <w:t xml:space="preserve">minded </w:t>
      </w:r>
      <w:r w:rsidR="00B806B6" w:rsidRPr="00C93CF8">
        <w:rPr>
          <w:lang w:val="en-US"/>
        </w:rPr>
        <w:t>might not find th</w:t>
      </w:r>
      <w:r w:rsidRPr="00C93CF8">
        <w:rPr>
          <w:lang w:val="en-US"/>
        </w:rPr>
        <w:t>e abstraction problem all</w:t>
      </w:r>
      <w:r w:rsidR="00B806B6" w:rsidRPr="00C93CF8">
        <w:rPr>
          <w:lang w:val="en-US"/>
        </w:rPr>
        <w:t xml:space="preserve"> that perplexing; </w:t>
      </w:r>
      <w:r w:rsidR="0089533C" w:rsidRPr="00C93CF8">
        <w:rPr>
          <w:lang w:val="en-US"/>
        </w:rPr>
        <w:t>they might see it</w:t>
      </w:r>
      <w:r w:rsidR="00B806B6" w:rsidRPr="00C93CF8">
        <w:rPr>
          <w:lang w:val="en-US"/>
        </w:rPr>
        <w:t xml:space="preserve"> simply</w:t>
      </w:r>
      <w:r w:rsidR="0089533C" w:rsidRPr="00C93CF8">
        <w:rPr>
          <w:lang w:val="en-US"/>
        </w:rPr>
        <w:t xml:space="preserve"> as</w:t>
      </w:r>
      <w:r w:rsidR="00B806B6" w:rsidRPr="00C93CF8">
        <w:rPr>
          <w:lang w:val="en-US"/>
        </w:rPr>
        <w:t xml:space="preserve"> a reason to be pluralist</w:t>
      </w:r>
      <w:r w:rsidR="0089533C" w:rsidRPr="00C93CF8">
        <w:rPr>
          <w:lang w:val="en-US"/>
        </w:rPr>
        <w:t>s</w:t>
      </w:r>
      <w:r w:rsidR="00B806B6" w:rsidRPr="00C93CF8">
        <w:rPr>
          <w:lang w:val="en-US"/>
        </w:rPr>
        <w:t xml:space="preserve"> about kinds, especially in the special sciences. Plural</w:t>
      </w:r>
      <w:r w:rsidRPr="00C93CF8">
        <w:rPr>
          <w:lang w:val="en-US"/>
        </w:rPr>
        <w:t>ists</w:t>
      </w:r>
      <w:r w:rsidR="00B806B6" w:rsidRPr="00C93CF8">
        <w:rPr>
          <w:lang w:val="en-US"/>
        </w:rPr>
        <w:t xml:space="preserve"> acknowledge that the world contains many overlapping and at times cross-cutting kinds</w:t>
      </w:r>
      <w:r w:rsidR="006F1BA8" w:rsidRPr="00C93CF8">
        <w:rPr>
          <w:lang w:val="en-US"/>
        </w:rPr>
        <w:t>.</w:t>
      </w:r>
      <w:r w:rsidR="00B806B6" w:rsidRPr="00C93CF8">
        <w:rPr>
          <w:lang w:val="en-US"/>
        </w:rPr>
        <w:t xml:space="preserve"> </w:t>
      </w:r>
      <w:r w:rsidR="006F1BA8" w:rsidRPr="00C93CF8">
        <w:rPr>
          <w:lang w:val="en-US"/>
        </w:rPr>
        <w:t>Pluralism</w:t>
      </w:r>
      <w:r w:rsidR="00B806B6" w:rsidRPr="00C93CF8">
        <w:rPr>
          <w:lang w:val="en-US"/>
        </w:rPr>
        <w:t xml:space="preserve"> </w:t>
      </w:r>
      <w:r w:rsidR="006F1BA8" w:rsidRPr="00C93CF8">
        <w:rPr>
          <w:lang w:val="en-US"/>
        </w:rPr>
        <w:t>is well suited</w:t>
      </w:r>
      <w:r w:rsidR="00B806B6" w:rsidRPr="00C93CF8">
        <w:rPr>
          <w:lang w:val="en-US"/>
        </w:rPr>
        <w:t xml:space="preserve"> </w:t>
      </w:r>
      <w:r w:rsidR="006F1BA8" w:rsidRPr="00C93CF8">
        <w:rPr>
          <w:lang w:val="en-US"/>
        </w:rPr>
        <w:t>to the wide</w:t>
      </w:r>
      <w:r w:rsidR="00B806B6" w:rsidRPr="00C93CF8">
        <w:rPr>
          <w:lang w:val="en-US"/>
        </w:rPr>
        <w:t xml:space="preserve"> range of our</w:t>
      </w:r>
      <w:r w:rsidR="006F1BA8" w:rsidRPr="00C93CF8">
        <w:rPr>
          <w:lang w:val="en-US"/>
        </w:rPr>
        <w:t xml:space="preserve"> actual and possible</w:t>
      </w:r>
      <w:r w:rsidR="00B806B6" w:rsidRPr="00C93CF8">
        <w:rPr>
          <w:lang w:val="en-US"/>
        </w:rPr>
        <w:t xml:space="preserve"> practical needs and </w:t>
      </w:r>
      <w:r w:rsidR="006F1BA8" w:rsidRPr="00C93CF8">
        <w:rPr>
          <w:lang w:val="en-US"/>
        </w:rPr>
        <w:t xml:space="preserve">to </w:t>
      </w:r>
      <w:r w:rsidR="00B806B6" w:rsidRPr="00C93CF8">
        <w:rPr>
          <w:lang w:val="en-US"/>
        </w:rPr>
        <w:t xml:space="preserve">the character of contemporary science. </w:t>
      </w:r>
      <w:r w:rsidR="006F1BA8" w:rsidRPr="00C93CF8">
        <w:rPr>
          <w:lang w:val="en-US"/>
        </w:rPr>
        <w:t xml:space="preserve">The pluralist will insist that the boundaries of kinds are </w:t>
      </w:r>
      <w:r w:rsidR="00B806B6" w:rsidRPr="00C93CF8">
        <w:rPr>
          <w:lang w:val="en-US"/>
        </w:rPr>
        <w:t>not</w:t>
      </w:r>
      <w:r w:rsidR="006F1BA8" w:rsidRPr="00C93CF8">
        <w:rPr>
          <w:lang w:val="en-US"/>
        </w:rPr>
        <w:t xml:space="preserve"> completely</w:t>
      </w:r>
      <w:r w:rsidR="00B806B6" w:rsidRPr="00C93CF8">
        <w:rPr>
          <w:lang w:val="en-US"/>
        </w:rPr>
        <w:t xml:space="preserve"> arbitrary—as radical constructivists </w:t>
      </w:r>
      <w:r w:rsidR="006F1BA8" w:rsidRPr="00C93CF8">
        <w:rPr>
          <w:lang w:val="en-US"/>
        </w:rPr>
        <w:t>might hold</w:t>
      </w:r>
      <w:r w:rsidR="00B806B6" w:rsidRPr="00C93CF8">
        <w:rPr>
          <w:lang w:val="en-US"/>
        </w:rPr>
        <w:t xml:space="preserve">. </w:t>
      </w:r>
      <w:r w:rsidR="006F1BA8" w:rsidRPr="00C93CF8">
        <w:rPr>
          <w:lang w:val="en-US"/>
        </w:rPr>
        <w:t xml:space="preserve">The legitimate causal kinds have to respect the causal structure of things; but that causal structure can be described in many ways (abstracting more or less, and here rather than there) each yielding a possibly legitimate way of carving the taxonomy of kinds, depending on one’s needs. </w:t>
      </w:r>
      <w:r w:rsidR="000232D9" w:rsidRPr="00C93CF8">
        <w:rPr>
          <w:lang w:val="en-US"/>
        </w:rPr>
        <w:t xml:space="preserve">For instance, </w:t>
      </w:r>
      <w:r w:rsidR="0066349C" w:rsidRPr="00C93CF8">
        <w:rPr>
          <w:lang w:val="en-US"/>
        </w:rPr>
        <w:t xml:space="preserve">instead of splitting, </w:t>
      </w:r>
      <w:r w:rsidR="000232D9" w:rsidRPr="00C93CF8">
        <w:rPr>
          <w:lang w:val="en-US"/>
        </w:rPr>
        <w:t xml:space="preserve">it might make </w:t>
      </w:r>
      <w:r w:rsidR="0079158C" w:rsidRPr="00C93CF8">
        <w:rPr>
          <w:lang w:val="en-US"/>
        </w:rPr>
        <w:t xml:space="preserve">more </w:t>
      </w:r>
      <w:r w:rsidR="000232D9" w:rsidRPr="00C93CF8">
        <w:rPr>
          <w:lang w:val="en-US"/>
        </w:rPr>
        <w:t xml:space="preserve">sense to lump different types of predictive brain mechanisms if </w:t>
      </w:r>
      <w:r w:rsidR="00242CD5" w:rsidRPr="00C93CF8">
        <w:rPr>
          <w:lang w:val="en-US"/>
        </w:rPr>
        <w:t>our focus is</w:t>
      </w:r>
      <w:r w:rsidR="000232D9" w:rsidRPr="00C93CF8">
        <w:rPr>
          <w:lang w:val="en-US"/>
        </w:rPr>
        <w:t xml:space="preserve"> on </w:t>
      </w:r>
      <w:r w:rsidR="00396421" w:rsidRPr="00C93CF8">
        <w:rPr>
          <w:lang w:val="en-US"/>
        </w:rPr>
        <w:t xml:space="preserve">similar </w:t>
      </w:r>
      <w:r w:rsidR="003B019B" w:rsidRPr="00C93CF8">
        <w:rPr>
          <w:lang w:val="en-US"/>
        </w:rPr>
        <w:t xml:space="preserve">varieties of </w:t>
      </w:r>
      <w:r w:rsidR="000232D9" w:rsidRPr="00C93CF8">
        <w:rPr>
          <w:lang w:val="en-US"/>
        </w:rPr>
        <w:t xml:space="preserve">behavior </w:t>
      </w:r>
      <w:r w:rsidR="00FE67D3" w:rsidRPr="00C93CF8">
        <w:rPr>
          <w:lang w:val="en-US"/>
        </w:rPr>
        <w:fldChar w:fldCharType="begin" w:fldLock="1"/>
      </w:r>
      <w:r w:rsidR="00B11607" w:rsidRPr="00C93CF8">
        <w:rPr>
          <w:lang w:val="en-US"/>
        </w:rPr>
        <w:instrText>ADDIN CSL_CITATION { "citationItems" : [ { "id" : "ITEM-1", "itemData" : { "abstract" : "Perception and perceptual decision-making are strongly facilitated by prior knowledge about the probabilistic structure of the world. While the computational benefits of using prior expectation in perception are clear, there are myriad ways in which this computation can be realized. We review here recent advances in our understanding of the neural sources and targets of expectations in perception. Furthermore, we discuss Bayesian theories of perception that prescribe how an agent should integrate prior knowledge and sensory information, and investigate how current and future empirical data can inform and constrain computational frameworks that implement such probabilistic integration in perception.", "author" : [ { "dropping-particle" : "", "family" : "Lange", "given" : "Floris P.", "non-dropping-particle" : "de", "parse-names" : false, "suffix" : "" }, { "dropping-particle" : "", "family" : "Heilbron", "given" : "Micha", "non-dropping-particle" : "", "parse-names" : false, "suffix" : "" }, { "dropping-particle" : "", "family" : "Kok", "given" : "Peter", "non-dropping-particle" : "", "parse-names" : false, "suffix" : "" } ], "container-title" : "Trends in Cognitive Sciences", "id" : "ITEM-1", "issue" : "9", "issued" : { "date-parts" : [ [ "2018" ] ] }, "page" : "764-779", "title" : "How Do Expectations Shape Perception?", "type" : "article-journal", "volume" : "22" }, "uris" : [ "http://www.mendeley.com/documents/?uuid=e76dda87-8ef8-44ff-8acc-e553355ea59c" ] } ], "mendeley" : { "formattedCitation" : "(de Lange, Heilbron, and Kok 2018)", "plainTextFormattedCitation" : "(de Lange, Heilbron, and Kok 2018)", "previouslyFormattedCitation" : "(de Lange, Heilbron, and Kok 2018)" }, "properties" : { "noteIndex" : 0 }, "schema" : "https://github.com/citation-style-language/schema/raw/master/csl-citation.json" }</w:instrText>
      </w:r>
      <w:r w:rsidR="00FE67D3" w:rsidRPr="00C93CF8">
        <w:rPr>
          <w:lang w:val="en-US"/>
        </w:rPr>
        <w:fldChar w:fldCharType="separate"/>
      </w:r>
      <w:r w:rsidR="00DE426A" w:rsidRPr="00C93CF8">
        <w:rPr>
          <w:noProof/>
          <w:lang w:val="en-US"/>
        </w:rPr>
        <w:t>(de Lange, Heilbron, and Kok 2018)</w:t>
      </w:r>
      <w:r w:rsidR="00FE67D3" w:rsidRPr="00C93CF8">
        <w:rPr>
          <w:lang w:val="en-US"/>
        </w:rPr>
        <w:fldChar w:fldCharType="end"/>
      </w:r>
      <w:r w:rsidR="000232D9" w:rsidRPr="00C93CF8">
        <w:rPr>
          <w:lang w:val="en-US"/>
        </w:rPr>
        <w:t>.</w:t>
      </w:r>
      <w:r w:rsidR="00564804" w:rsidRPr="00C93CF8">
        <w:rPr>
          <w:lang w:val="en-US"/>
        </w:rPr>
        <w:t xml:space="preserve"> </w:t>
      </w:r>
      <w:r w:rsidR="006F1BA8" w:rsidRPr="00C93CF8">
        <w:rPr>
          <w:lang w:val="en-US"/>
        </w:rPr>
        <w:t xml:space="preserve">But </w:t>
      </w:r>
      <w:r w:rsidR="00B806B6" w:rsidRPr="00C93CF8">
        <w:rPr>
          <w:lang w:val="en-US"/>
        </w:rPr>
        <w:t xml:space="preserve">different categorizations </w:t>
      </w:r>
      <w:r w:rsidR="006F1BA8" w:rsidRPr="00C93CF8">
        <w:rPr>
          <w:lang w:val="en-US"/>
        </w:rPr>
        <w:t xml:space="preserve">may </w:t>
      </w:r>
      <w:r w:rsidRPr="00C93CF8">
        <w:rPr>
          <w:lang w:val="en-US"/>
        </w:rPr>
        <w:t>be more or less useful in</w:t>
      </w:r>
      <w:r w:rsidR="00B806B6" w:rsidRPr="00C93CF8">
        <w:rPr>
          <w:lang w:val="en-US"/>
        </w:rPr>
        <w:t xml:space="preserve"> address</w:t>
      </w:r>
      <w:r w:rsidRPr="00C93CF8">
        <w:rPr>
          <w:lang w:val="en-US"/>
        </w:rPr>
        <w:t>ing</w:t>
      </w:r>
      <w:r w:rsidR="00B806B6" w:rsidRPr="00C93CF8">
        <w:rPr>
          <w:lang w:val="en-US"/>
        </w:rPr>
        <w:t xml:space="preserve"> competing </w:t>
      </w:r>
      <w:r w:rsidRPr="00C93CF8">
        <w:rPr>
          <w:lang w:val="en-US"/>
        </w:rPr>
        <w:t>needs and interests</w:t>
      </w:r>
      <w:r w:rsidR="005B5E0F" w:rsidRPr="00C93CF8">
        <w:rPr>
          <w:lang w:val="en-US"/>
        </w:rPr>
        <w:t xml:space="preserve"> </w:t>
      </w:r>
      <w:r w:rsidR="005B5E0F" w:rsidRPr="00C93CF8">
        <w:rPr>
          <w:lang w:val="en-US"/>
        </w:rPr>
        <w:fldChar w:fldCharType="begin" w:fldLock="1"/>
      </w:r>
      <w:r w:rsidR="00B11607" w:rsidRPr="00C93CF8">
        <w:rPr>
          <w:lang w:val="en-US"/>
        </w:rPr>
        <w:instrText>ADDIN CSL_CITATION { "citationItems" : [ { "id" : "ITEM-1", "itemData" : { "author" : [ { "dropping-particle" : "", "family" : "Chang", "given" : "H.", "non-dropping-particle" : "", "parse-names" : false, "suffix" : "" } ], "id" : "ITEM-1", "issued" : { "date-parts" : [ [ "2004" ] ] }, "publisher" : "Oxford University Press", "publisher-place" : "New York", "title" : "Inventing Temperature: Measurement and Scientific Progress", "type" : "book" }, "prefix" : "see", "uris" : [ "http://www.mendeley.com/documents/?uuid=a0a4a76d-e4ac-435d-9c27-13c5e66156c2" ] } ], "mendeley" : { "formattedCitation" : "(see Chang 2004)", "plainTextFormattedCitation" : "(see Chang 2004)", "previouslyFormattedCitation" : "(see Chang 2004)" }, "properties" : { "noteIndex" : 0 }, "schema" : "https://github.com/citation-style-language/schema/raw/master/csl-citation.json" }</w:instrText>
      </w:r>
      <w:r w:rsidR="005B5E0F" w:rsidRPr="00C93CF8">
        <w:rPr>
          <w:lang w:val="en-US"/>
        </w:rPr>
        <w:fldChar w:fldCharType="separate"/>
      </w:r>
      <w:r w:rsidR="00DE426A" w:rsidRPr="00C93CF8">
        <w:rPr>
          <w:noProof/>
          <w:lang w:val="en-US"/>
        </w:rPr>
        <w:t>(see Chang 2004</w:t>
      </w:r>
      <w:r w:rsidR="00981085" w:rsidRPr="00C93CF8">
        <w:rPr>
          <w:noProof/>
          <w:lang w:val="en-US"/>
        </w:rPr>
        <w:t>; Dupre 1993</w:t>
      </w:r>
      <w:r w:rsidR="00DE426A" w:rsidRPr="00C93CF8">
        <w:rPr>
          <w:noProof/>
          <w:lang w:val="en-US"/>
        </w:rPr>
        <w:t>)</w:t>
      </w:r>
      <w:r w:rsidR="005B5E0F" w:rsidRPr="00C93CF8">
        <w:rPr>
          <w:lang w:val="en-US"/>
        </w:rPr>
        <w:fldChar w:fldCharType="end"/>
      </w:r>
      <w:r w:rsidR="00B806B6" w:rsidRPr="00C93CF8">
        <w:rPr>
          <w:lang w:val="en-US"/>
        </w:rPr>
        <w:t xml:space="preserve">. This form </w:t>
      </w:r>
      <w:r w:rsidR="00532435" w:rsidRPr="00C93CF8">
        <w:rPr>
          <w:lang w:val="en-US"/>
        </w:rPr>
        <w:t xml:space="preserve">of </w:t>
      </w:r>
      <w:r w:rsidR="00B806B6" w:rsidRPr="00C93CF8">
        <w:rPr>
          <w:lang w:val="en-US"/>
        </w:rPr>
        <w:t>principled pluralism</w:t>
      </w:r>
      <w:r w:rsidR="007A1FC7" w:rsidRPr="00C93CF8">
        <w:rPr>
          <w:lang w:val="en-US"/>
        </w:rPr>
        <w:t xml:space="preserve"> is</w:t>
      </w:r>
      <w:r w:rsidR="00B806B6" w:rsidRPr="00C93CF8">
        <w:rPr>
          <w:lang w:val="en-US"/>
        </w:rPr>
        <w:t>, in our view</w:t>
      </w:r>
      <w:r w:rsidR="006F1BA8" w:rsidRPr="00C93CF8">
        <w:rPr>
          <w:lang w:val="en-US"/>
        </w:rPr>
        <w:t>, unobjectionable</w:t>
      </w:r>
      <w:r w:rsidR="00B806B6" w:rsidRPr="00C93CF8">
        <w:rPr>
          <w:lang w:val="en-US"/>
        </w:rPr>
        <w:t xml:space="preserve">. </w:t>
      </w:r>
    </w:p>
    <w:p w14:paraId="60D2F687" w14:textId="4BAB5AD1" w:rsidR="00B806B6" w:rsidRPr="00C93CF8" w:rsidRDefault="00351EC3" w:rsidP="001928E6">
      <w:pPr>
        <w:spacing w:line="480" w:lineRule="auto"/>
        <w:ind w:firstLine="720"/>
        <w:jc w:val="both"/>
        <w:rPr>
          <w:lang w:val="en-US"/>
        </w:rPr>
      </w:pPr>
      <w:r w:rsidRPr="00C93CF8">
        <w:rPr>
          <w:lang w:val="en-US"/>
        </w:rPr>
        <w:t>O</w:t>
      </w:r>
      <w:r w:rsidR="00B806B6" w:rsidRPr="00C93CF8">
        <w:rPr>
          <w:lang w:val="en-US"/>
        </w:rPr>
        <w:t xml:space="preserve">nce we take this pluralist implication on board, it turns out that two mechanisms will be mechanisms of the same kind when we see no relevant differences between them. </w:t>
      </w:r>
      <w:r w:rsidR="006F1BA8" w:rsidRPr="00C93CF8">
        <w:rPr>
          <w:lang w:val="en-US"/>
        </w:rPr>
        <w:t>But r</w:t>
      </w:r>
      <w:r w:rsidR="00B806B6" w:rsidRPr="00C93CF8">
        <w:rPr>
          <w:lang w:val="en-US"/>
        </w:rPr>
        <w:t xml:space="preserve">elevant to what? Well, relevant to the phenomenon we hope to control, explain, </w:t>
      </w:r>
      <w:r w:rsidR="006F1BA8" w:rsidRPr="00C93CF8">
        <w:rPr>
          <w:lang w:val="en-US"/>
        </w:rPr>
        <w:t xml:space="preserve">or </w:t>
      </w:r>
      <w:r w:rsidR="00B806B6" w:rsidRPr="00C93CF8">
        <w:rPr>
          <w:lang w:val="en-US"/>
        </w:rPr>
        <w:t>predict</w:t>
      </w:r>
      <w:r w:rsidR="007A1FC7" w:rsidRPr="00C93CF8">
        <w:rPr>
          <w:lang w:val="en-US"/>
        </w:rPr>
        <w:t xml:space="preserve"> (see </w:t>
      </w:r>
      <w:r w:rsidR="00AD34DE" w:rsidRPr="00C93CF8">
        <w:rPr>
          <w:lang w:val="en-US"/>
        </w:rPr>
        <w:t xml:space="preserve">Craver 2009; </w:t>
      </w:r>
      <w:r w:rsidR="007A1FC7" w:rsidRPr="00C93CF8">
        <w:rPr>
          <w:lang w:val="en-US"/>
        </w:rPr>
        <w:t>Levy and Bechtel 2013, p. 256)</w:t>
      </w:r>
      <w:r w:rsidR="00B806B6" w:rsidRPr="00C93CF8">
        <w:rPr>
          <w:lang w:val="en-US"/>
        </w:rPr>
        <w:t>. But notice that we</w:t>
      </w:r>
      <w:r w:rsidR="00DF218E" w:rsidRPr="00C93CF8">
        <w:rPr>
          <w:lang w:val="en-US"/>
        </w:rPr>
        <w:t xml:space="preserve"> ha</w:t>
      </w:r>
      <w:r w:rsidR="00B806B6" w:rsidRPr="00C93CF8">
        <w:rPr>
          <w:lang w:val="en-US"/>
        </w:rPr>
        <w:t xml:space="preserve">ve now </w:t>
      </w:r>
      <w:r w:rsidR="0089533C" w:rsidRPr="00C93CF8">
        <w:rPr>
          <w:lang w:val="en-US"/>
        </w:rPr>
        <w:t>run ourselves in a circle</w:t>
      </w:r>
      <w:r w:rsidR="00B806B6" w:rsidRPr="00C93CF8">
        <w:rPr>
          <w:lang w:val="en-US"/>
        </w:rPr>
        <w:t>. The causal structure of the world was supposed to tell us which phenomena to include</w:t>
      </w:r>
      <w:r w:rsidR="0089533C" w:rsidRPr="00C93CF8">
        <w:rPr>
          <w:lang w:val="en-US"/>
        </w:rPr>
        <w:t xml:space="preserve"> in</w:t>
      </w:r>
      <w:r w:rsidR="00B806B6" w:rsidRPr="00C93CF8">
        <w:rPr>
          <w:lang w:val="en-US"/>
        </w:rPr>
        <w:t xml:space="preserve"> or exclude</w:t>
      </w:r>
      <w:r w:rsidR="00A00326" w:rsidRPr="00C93CF8">
        <w:rPr>
          <w:lang w:val="en-US"/>
        </w:rPr>
        <w:t xml:space="preserve"> </w:t>
      </w:r>
      <w:r w:rsidR="0089533C" w:rsidRPr="00C93CF8">
        <w:rPr>
          <w:lang w:val="en-US"/>
        </w:rPr>
        <w:t>from</w:t>
      </w:r>
      <w:r w:rsidR="00A00326" w:rsidRPr="00C93CF8">
        <w:rPr>
          <w:lang w:val="en-US"/>
        </w:rPr>
        <w:t xml:space="preserve"> the mechanisms underlying cognitive capacities</w:t>
      </w:r>
      <w:r w:rsidR="00B806B6" w:rsidRPr="00C93CF8">
        <w:rPr>
          <w:lang w:val="en-US"/>
        </w:rPr>
        <w:t xml:space="preserve">. But </w:t>
      </w:r>
      <w:r w:rsidR="006F1BA8" w:rsidRPr="00C93CF8">
        <w:rPr>
          <w:lang w:val="en-US"/>
        </w:rPr>
        <w:t xml:space="preserve">the judgment of </w:t>
      </w:r>
      <w:r w:rsidR="00B806B6" w:rsidRPr="00C93CF8">
        <w:rPr>
          <w:lang w:val="en-US"/>
        </w:rPr>
        <w:t>which causal structures count as relevant</w:t>
      </w:r>
      <w:r w:rsidR="006F1BA8" w:rsidRPr="00C93CF8">
        <w:rPr>
          <w:lang w:val="en-US"/>
        </w:rPr>
        <w:t xml:space="preserve"> parts of those mechanisms</w:t>
      </w:r>
      <w:r w:rsidR="00B806B6" w:rsidRPr="00C93CF8">
        <w:rPr>
          <w:lang w:val="en-US"/>
        </w:rPr>
        <w:t xml:space="preserve"> depend</w:t>
      </w:r>
      <w:r w:rsidR="00EB5EAB" w:rsidRPr="00C93CF8">
        <w:rPr>
          <w:lang w:val="en-US"/>
        </w:rPr>
        <w:t>s</w:t>
      </w:r>
      <w:r w:rsidR="00B806B6" w:rsidRPr="00C93CF8">
        <w:rPr>
          <w:lang w:val="en-US"/>
        </w:rPr>
        <w:t xml:space="preserve"> on how we have specified the </w:t>
      </w:r>
      <w:r w:rsidR="006F1BA8" w:rsidRPr="00C93CF8">
        <w:rPr>
          <w:lang w:val="en-US"/>
        </w:rPr>
        <w:t>capacity to be explained</w:t>
      </w:r>
      <w:r w:rsidR="00EB5EAB" w:rsidRPr="00C93CF8">
        <w:rPr>
          <w:lang w:val="en-US"/>
        </w:rPr>
        <w:t xml:space="preserve"> and the type of explanation required</w:t>
      </w:r>
      <w:r w:rsidR="006F1BA8" w:rsidRPr="00C93CF8">
        <w:rPr>
          <w:lang w:val="en-US"/>
        </w:rPr>
        <w:t xml:space="preserve">— </w:t>
      </w:r>
      <w:r w:rsidR="00EA7482" w:rsidRPr="00C93CF8">
        <w:rPr>
          <w:lang w:val="en-US"/>
        </w:rPr>
        <w:t xml:space="preserve">a conceptual </w:t>
      </w:r>
      <w:r w:rsidR="00EA7482" w:rsidRPr="00C93CF8">
        <w:rPr>
          <w:lang w:val="en-US"/>
        </w:rPr>
        <w:lastRenderedPageBreak/>
        <w:t>decision</w:t>
      </w:r>
      <w:r w:rsidR="00EB5EAB" w:rsidRPr="00C93CF8">
        <w:rPr>
          <w:lang w:val="en-US"/>
        </w:rPr>
        <w:t xml:space="preserve"> made at the beginning rather than discovered </w:t>
      </w:r>
      <w:r w:rsidR="006F1BA8" w:rsidRPr="00C93CF8">
        <w:rPr>
          <w:lang w:val="en-US"/>
        </w:rPr>
        <w:t>with</w:t>
      </w:r>
      <w:r w:rsidR="00EB5EAB" w:rsidRPr="00C93CF8">
        <w:rPr>
          <w:lang w:val="en-US"/>
        </w:rPr>
        <w:t>in the causal order of things</w:t>
      </w:r>
      <w:r w:rsidR="00B806B6" w:rsidRPr="00C93CF8">
        <w:rPr>
          <w:lang w:val="en-US"/>
        </w:rPr>
        <w:t>. This</w:t>
      </w:r>
      <w:r w:rsidR="00EB5EAB" w:rsidRPr="00C93CF8">
        <w:rPr>
          <w:lang w:val="en-US"/>
        </w:rPr>
        <w:t>, of course,</w:t>
      </w:r>
      <w:r w:rsidR="00B806B6" w:rsidRPr="00C93CF8">
        <w:rPr>
          <w:lang w:val="en-US"/>
        </w:rPr>
        <w:t xml:space="preserve"> is the opposite of the direction of fit </w:t>
      </w:r>
      <w:r w:rsidR="00EB5EAB" w:rsidRPr="00C93CF8">
        <w:rPr>
          <w:lang w:val="en-US"/>
        </w:rPr>
        <w:t xml:space="preserve">the </w:t>
      </w:r>
      <w:r w:rsidR="0051725C" w:rsidRPr="00C93CF8">
        <w:rPr>
          <w:lang w:val="en-US"/>
        </w:rPr>
        <w:t xml:space="preserve">internalist </w:t>
      </w:r>
      <w:r w:rsidR="00EB5EAB" w:rsidRPr="00C93CF8">
        <w:rPr>
          <w:lang w:val="en-US"/>
        </w:rPr>
        <w:t>strategy</w:t>
      </w:r>
      <w:r w:rsidR="006F1BA8" w:rsidRPr="00C93CF8">
        <w:rPr>
          <w:lang w:val="en-US"/>
        </w:rPr>
        <w:t xml:space="preserve"> of kind </w:t>
      </w:r>
      <w:r w:rsidR="00FF37D1" w:rsidRPr="00C93CF8">
        <w:rPr>
          <w:lang w:val="en-US"/>
        </w:rPr>
        <w:t>delineation</w:t>
      </w:r>
      <w:r w:rsidR="00EB5EAB" w:rsidRPr="00C93CF8">
        <w:rPr>
          <w:lang w:val="en-US"/>
        </w:rPr>
        <w:t xml:space="preserve"> exploits: </w:t>
      </w:r>
      <w:r w:rsidR="003A3909" w:rsidRPr="00C93CF8">
        <w:rPr>
          <w:lang w:val="en-US"/>
        </w:rPr>
        <w:t>W</w:t>
      </w:r>
      <w:r w:rsidR="00EB5EAB" w:rsidRPr="00C93CF8">
        <w:rPr>
          <w:lang w:val="en-US"/>
        </w:rPr>
        <w:t xml:space="preserve">hether two mechanisms are of the same kind depends on what phenomenon they are called upon to explain and how that phenomenon is characterized. </w:t>
      </w:r>
    </w:p>
    <w:p w14:paraId="76D7E7B6" w14:textId="07C7DAC5" w:rsidR="007A37B7" w:rsidRPr="00C93CF8" w:rsidRDefault="00EB5EAB" w:rsidP="001928E6">
      <w:pPr>
        <w:spacing w:line="480" w:lineRule="auto"/>
        <w:jc w:val="both"/>
        <w:rPr>
          <w:lang w:val="en-US"/>
        </w:rPr>
      </w:pPr>
      <w:r w:rsidRPr="00C93CF8">
        <w:rPr>
          <w:lang w:val="en-US"/>
        </w:rPr>
        <w:tab/>
      </w:r>
      <w:r w:rsidR="0089533C" w:rsidRPr="00C93CF8">
        <w:rPr>
          <w:lang w:val="en-US"/>
        </w:rPr>
        <w:t>In summary, t</w:t>
      </w:r>
      <w:r w:rsidRPr="00C93CF8">
        <w:rPr>
          <w:lang w:val="en-US"/>
        </w:rPr>
        <w:t xml:space="preserve">he hope that the </w:t>
      </w:r>
      <w:r w:rsidR="002F7D68" w:rsidRPr="00C93CF8">
        <w:rPr>
          <w:lang w:val="en-US"/>
        </w:rPr>
        <w:t>O</w:t>
      </w:r>
      <w:r w:rsidRPr="00C93CF8">
        <w:rPr>
          <w:lang w:val="en-US"/>
        </w:rPr>
        <w:t xml:space="preserve">perationalization </w:t>
      </w:r>
      <w:r w:rsidR="002F7D68" w:rsidRPr="00C93CF8">
        <w:rPr>
          <w:lang w:val="en-US"/>
        </w:rPr>
        <w:t>P</w:t>
      </w:r>
      <w:r w:rsidRPr="00C93CF8">
        <w:rPr>
          <w:lang w:val="en-US"/>
        </w:rPr>
        <w:t xml:space="preserve">roblem </w:t>
      </w:r>
      <w:r w:rsidR="006F1BA8" w:rsidRPr="00C93CF8">
        <w:rPr>
          <w:lang w:val="en-US"/>
        </w:rPr>
        <w:t xml:space="preserve">can </w:t>
      </w:r>
      <w:r w:rsidRPr="00C93CF8">
        <w:rPr>
          <w:lang w:val="en-US"/>
        </w:rPr>
        <w:t xml:space="preserve">be solved by identifying </w:t>
      </w:r>
      <w:r w:rsidR="009234A4" w:rsidRPr="00C93CF8">
        <w:rPr>
          <w:lang w:val="en-US"/>
        </w:rPr>
        <w:t>cognitive</w:t>
      </w:r>
      <w:r w:rsidRPr="00C93CF8">
        <w:rPr>
          <w:lang w:val="en-US"/>
        </w:rPr>
        <w:t xml:space="preserve"> capacities with neural mechanisms and sorting kinds of mechanisms faces the </w:t>
      </w:r>
      <w:r w:rsidR="0051725C" w:rsidRPr="00C93CF8">
        <w:rPr>
          <w:lang w:val="en-US"/>
        </w:rPr>
        <w:t xml:space="preserve">equally fraught </w:t>
      </w:r>
      <w:r w:rsidRPr="00C93CF8">
        <w:rPr>
          <w:lang w:val="en-US"/>
        </w:rPr>
        <w:t xml:space="preserve">challenge of </w:t>
      </w:r>
      <w:r w:rsidR="0051725C" w:rsidRPr="00C93CF8">
        <w:rPr>
          <w:lang w:val="en-US"/>
        </w:rPr>
        <w:t>sorting kinds of mechanism</w:t>
      </w:r>
      <w:r w:rsidRPr="00C93CF8">
        <w:rPr>
          <w:lang w:val="en-US"/>
        </w:rPr>
        <w:t xml:space="preserve">: </w:t>
      </w:r>
      <w:r w:rsidR="003759F6" w:rsidRPr="00C93CF8">
        <w:rPr>
          <w:lang w:val="en-US"/>
        </w:rPr>
        <w:t>T</w:t>
      </w:r>
      <w:r w:rsidRPr="00C93CF8">
        <w:rPr>
          <w:lang w:val="en-US"/>
        </w:rPr>
        <w:t>o decide when t</w:t>
      </w:r>
      <w:r w:rsidR="00BF4779" w:rsidRPr="00C93CF8">
        <w:rPr>
          <w:lang w:val="en-US"/>
        </w:rPr>
        <w:t>w</w:t>
      </w:r>
      <w:r w:rsidRPr="00C93CF8">
        <w:rPr>
          <w:lang w:val="en-US"/>
        </w:rPr>
        <w:t>o tasks measure the same capacity, we appeal to the sameness of underlying mechanisms, but sameness of underlying mechanisms depends on sameness of capacity, and judgments of the latter depend</w:t>
      </w:r>
      <w:r w:rsidR="0051725C" w:rsidRPr="00C93CF8">
        <w:rPr>
          <w:lang w:val="en-US"/>
        </w:rPr>
        <w:t>, as we</w:t>
      </w:r>
      <w:r w:rsidR="003F5D13" w:rsidRPr="00C93CF8">
        <w:rPr>
          <w:lang w:val="en-US"/>
        </w:rPr>
        <w:t xml:space="preserve"> ha</w:t>
      </w:r>
      <w:r w:rsidR="0051725C" w:rsidRPr="00C93CF8">
        <w:rPr>
          <w:lang w:val="en-US"/>
        </w:rPr>
        <w:t>ve argued,</w:t>
      </w:r>
      <w:r w:rsidRPr="00C93CF8">
        <w:rPr>
          <w:lang w:val="en-US"/>
        </w:rPr>
        <w:t xml:space="preserve"> upon </w:t>
      </w:r>
      <w:r w:rsidR="0051725C" w:rsidRPr="00C93CF8">
        <w:rPr>
          <w:lang w:val="en-US"/>
        </w:rPr>
        <w:t xml:space="preserve">how capacities are </w:t>
      </w:r>
      <w:r w:rsidRPr="00C93CF8">
        <w:rPr>
          <w:lang w:val="en-US"/>
        </w:rPr>
        <w:t>operationaliz</w:t>
      </w:r>
      <w:r w:rsidR="0051725C" w:rsidRPr="00C93CF8">
        <w:rPr>
          <w:lang w:val="en-US"/>
        </w:rPr>
        <w:t>ed</w:t>
      </w:r>
      <w:r w:rsidRPr="00C93CF8">
        <w:rPr>
          <w:lang w:val="en-US"/>
        </w:rPr>
        <w:t xml:space="preserve"> in tasks. </w:t>
      </w:r>
      <w:r w:rsidR="00B27543" w:rsidRPr="00C93CF8">
        <w:rPr>
          <w:lang w:val="en-US"/>
        </w:rPr>
        <w:t xml:space="preserve">This is one loop in the cycle of kinds. </w:t>
      </w:r>
    </w:p>
    <w:p w14:paraId="16D4BCAC" w14:textId="66E54C9A" w:rsidR="009234A4" w:rsidRPr="00C93CF8" w:rsidRDefault="009234A4" w:rsidP="001928E6">
      <w:pPr>
        <w:spacing w:line="480" w:lineRule="auto"/>
        <w:jc w:val="both"/>
        <w:rPr>
          <w:lang w:val="en-US"/>
        </w:rPr>
      </w:pPr>
    </w:p>
    <w:p w14:paraId="7F481E77" w14:textId="6602FA3E" w:rsidR="007A37B7" w:rsidRPr="00C93CF8" w:rsidRDefault="007A37B7" w:rsidP="001928E6">
      <w:pPr>
        <w:pStyle w:val="Lijstalinea"/>
        <w:numPr>
          <w:ilvl w:val="0"/>
          <w:numId w:val="1"/>
        </w:numPr>
        <w:spacing w:line="480" w:lineRule="auto"/>
        <w:jc w:val="both"/>
        <w:rPr>
          <w:rFonts w:ascii="Times New Roman" w:hAnsi="Times New Roman" w:cs="Times New Roman"/>
          <w:b/>
          <w:bCs/>
          <w:lang w:val="en-US"/>
        </w:rPr>
      </w:pPr>
      <w:r w:rsidRPr="00C93CF8">
        <w:rPr>
          <w:rFonts w:ascii="Times New Roman" w:hAnsi="Times New Roman" w:cs="Times New Roman"/>
          <w:b/>
          <w:bCs/>
          <w:lang w:val="en-US"/>
        </w:rPr>
        <w:t>The Boundary Problem</w:t>
      </w:r>
    </w:p>
    <w:p w14:paraId="3B687553" w14:textId="6A181EAE" w:rsidR="00853E5E" w:rsidRPr="00C93CF8" w:rsidRDefault="00B813EB" w:rsidP="001928E6">
      <w:pPr>
        <w:spacing w:line="480" w:lineRule="auto"/>
        <w:jc w:val="both"/>
        <w:rPr>
          <w:lang w:val="en-US"/>
        </w:rPr>
      </w:pPr>
      <w:r w:rsidRPr="00C93CF8">
        <w:rPr>
          <w:lang w:val="en-US"/>
        </w:rPr>
        <w:t xml:space="preserve">In addition to the </w:t>
      </w:r>
      <w:r w:rsidR="00ED1706" w:rsidRPr="00C93CF8">
        <w:rPr>
          <w:lang w:val="en-US"/>
        </w:rPr>
        <w:t>A</w:t>
      </w:r>
      <w:r w:rsidRPr="00C93CF8">
        <w:rPr>
          <w:lang w:val="en-US"/>
        </w:rPr>
        <w:t xml:space="preserve">bstraction </w:t>
      </w:r>
      <w:r w:rsidR="00ED1706" w:rsidRPr="00C93CF8">
        <w:rPr>
          <w:lang w:val="en-US"/>
        </w:rPr>
        <w:t>P</w:t>
      </w:r>
      <w:r w:rsidRPr="00C93CF8">
        <w:rPr>
          <w:lang w:val="en-US"/>
        </w:rPr>
        <w:t xml:space="preserve">roblem, the </w:t>
      </w:r>
      <w:r w:rsidR="000B454C" w:rsidRPr="00C93CF8">
        <w:rPr>
          <w:lang w:val="en-US"/>
        </w:rPr>
        <w:t xml:space="preserve">mechanistic anchoring </w:t>
      </w:r>
      <w:r w:rsidRPr="00C93CF8">
        <w:rPr>
          <w:lang w:val="en-US"/>
        </w:rPr>
        <w:t xml:space="preserve">strategy for fixing cognitive kinds also faces a Boundary </w:t>
      </w:r>
      <w:r w:rsidR="004416BD" w:rsidRPr="00C93CF8">
        <w:rPr>
          <w:lang w:val="en-US"/>
        </w:rPr>
        <w:t>P</w:t>
      </w:r>
      <w:r w:rsidRPr="00C93CF8">
        <w:rPr>
          <w:lang w:val="en-US"/>
        </w:rPr>
        <w:t xml:space="preserve">roblem. </w:t>
      </w:r>
      <w:r w:rsidR="007F36A3" w:rsidRPr="00C93CF8">
        <w:rPr>
          <w:lang w:val="en-US"/>
        </w:rPr>
        <w:t xml:space="preserve">The </w:t>
      </w:r>
      <w:r w:rsidR="00156D42" w:rsidRPr="00C93CF8">
        <w:rPr>
          <w:lang w:val="en-US"/>
        </w:rPr>
        <w:t>B</w:t>
      </w:r>
      <w:r w:rsidR="007F36A3" w:rsidRPr="00C93CF8">
        <w:rPr>
          <w:lang w:val="en-US"/>
        </w:rPr>
        <w:t xml:space="preserve">oundary </w:t>
      </w:r>
      <w:r w:rsidR="00156D42" w:rsidRPr="00C93CF8">
        <w:rPr>
          <w:lang w:val="en-US"/>
        </w:rPr>
        <w:t>P</w:t>
      </w:r>
      <w:r w:rsidR="007F36A3" w:rsidRPr="00C93CF8">
        <w:rPr>
          <w:lang w:val="en-US"/>
        </w:rPr>
        <w:t xml:space="preserve">roblem is the </w:t>
      </w:r>
      <w:r w:rsidRPr="00C93CF8">
        <w:rPr>
          <w:lang w:val="en-US"/>
        </w:rPr>
        <w:t>problem of saying</w:t>
      </w:r>
      <w:r w:rsidR="007F36A3" w:rsidRPr="00C93CF8">
        <w:rPr>
          <w:lang w:val="en-US"/>
        </w:rPr>
        <w:t xml:space="preserve"> </w:t>
      </w:r>
      <w:r w:rsidRPr="00C93CF8">
        <w:rPr>
          <w:lang w:val="en-US"/>
        </w:rPr>
        <w:t>which parts are</w:t>
      </w:r>
      <w:r w:rsidR="007F36A3" w:rsidRPr="00C93CF8">
        <w:rPr>
          <w:lang w:val="en-US"/>
        </w:rPr>
        <w:t xml:space="preserve"> in the mechanism and wh</w:t>
      </w:r>
      <w:r w:rsidRPr="00C93CF8">
        <w:rPr>
          <w:lang w:val="en-US"/>
        </w:rPr>
        <w:t>ich are</w:t>
      </w:r>
      <w:r w:rsidR="007F36A3" w:rsidRPr="00C93CF8">
        <w:rPr>
          <w:lang w:val="en-US"/>
        </w:rPr>
        <w:t xml:space="preserve"> not. A solution to the </w:t>
      </w:r>
      <w:r w:rsidR="00F57E37" w:rsidRPr="00C93CF8">
        <w:rPr>
          <w:lang w:val="en-US"/>
        </w:rPr>
        <w:t>B</w:t>
      </w:r>
      <w:r w:rsidR="007F36A3" w:rsidRPr="00C93CF8">
        <w:rPr>
          <w:lang w:val="en-US"/>
        </w:rPr>
        <w:t xml:space="preserve">oundary </w:t>
      </w:r>
      <w:r w:rsidR="00F57E37" w:rsidRPr="00C93CF8">
        <w:rPr>
          <w:lang w:val="en-US"/>
        </w:rPr>
        <w:t>P</w:t>
      </w:r>
      <w:r w:rsidR="007F36A3" w:rsidRPr="00C93CF8">
        <w:rPr>
          <w:lang w:val="en-US"/>
        </w:rPr>
        <w:t xml:space="preserve">roblem is required, first, to say where one mechanism </w:t>
      </w:r>
      <w:r w:rsidR="00810688" w:rsidRPr="00C93CF8">
        <w:rPr>
          <w:lang w:val="en-US"/>
        </w:rPr>
        <w:t>ends,</w:t>
      </w:r>
      <w:r w:rsidR="007F36A3" w:rsidRPr="00C93CF8">
        <w:rPr>
          <w:lang w:val="en-US"/>
        </w:rPr>
        <w:t xml:space="preserve"> and another begins—both in space and in time. This problem might arise in a sequential mechanism, such as memory: </w:t>
      </w:r>
      <w:r w:rsidR="003A3909" w:rsidRPr="00C93CF8">
        <w:rPr>
          <w:lang w:val="en-US"/>
        </w:rPr>
        <w:t>W</w:t>
      </w:r>
      <w:r w:rsidR="007F36A3" w:rsidRPr="00C93CF8">
        <w:rPr>
          <w:lang w:val="en-US"/>
        </w:rPr>
        <w:t xml:space="preserve">here does the encoding mechanism end and the storage mechanism begin? </w:t>
      </w:r>
      <w:r w:rsidR="00B56950" w:rsidRPr="00C93CF8">
        <w:rPr>
          <w:lang w:val="en-US"/>
        </w:rPr>
        <w:t>Secondly, a</w:t>
      </w:r>
      <w:r w:rsidR="007F36A3" w:rsidRPr="00C93CF8">
        <w:rPr>
          <w:lang w:val="en-US"/>
        </w:rPr>
        <w:t xml:space="preserve"> solution to the boundary problem is required to distinguish mechanisms from their environments and background conditions. </w:t>
      </w:r>
      <w:r w:rsidR="00C73EE0" w:rsidRPr="00C93CF8">
        <w:rPr>
          <w:lang w:val="en-US"/>
        </w:rPr>
        <w:t>W</w:t>
      </w:r>
      <w:r w:rsidR="007F36A3" w:rsidRPr="00C93CF8">
        <w:rPr>
          <w:lang w:val="en-US"/>
        </w:rPr>
        <w:t xml:space="preserve">hy </w:t>
      </w:r>
      <w:r w:rsidR="00C73EE0" w:rsidRPr="00C93CF8">
        <w:rPr>
          <w:lang w:val="en-US"/>
        </w:rPr>
        <w:t xml:space="preserve">are </w:t>
      </w:r>
      <w:r w:rsidR="007F36A3" w:rsidRPr="00C93CF8">
        <w:rPr>
          <w:lang w:val="en-US"/>
        </w:rPr>
        <w:t>some of the entities, activities, and organizational features in the mechanism (in the relevant causal structure) and others not</w:t>
      </w:r>
      <w:r w:rsidR="00717FD5" w:rsidRPr="00C93CF8">
        <w:rPr>
          <w:lang w:val="en-US"/>
        </w:rPr>
        <w:t>?</w:t>
      </w:r>
      <w:r w:rsidR="007F36A3" w:rsidRPr="00C93CF8">
        <w:rPr>
          <w:lang w:val="en-US"/>
        </w:rPr>
        <w:t xml:space="preserve"> While this problem might be understood both in terms of spatial containment (what is “in” the mechanism) and in terms of temporal inclusion (what lies </w:t>
      </w:r>
      <w:r w:rsidRPr="00C93CF8">
        <w:rPr>
          <w:lang w:val="en-US"/>
        </w:rPr>
        <w:t>“</w:t>
      </w:r>
      <w:r w:rsidR="007F36A3" w:rsidRPr="00C93CF8">
        <w:rPr>
          <w:lang w:val="en-US"/>
        </w:rPr>
        <w:t>between</w:t>
      </w:r>
      <w:r w:rsidRPr="00C93CF8">
        <w:rPr>
          <w:lang w:val="en-US"/>
        </w:rPr>
        <w:t>”</w:t>
      </w:r>
      <w:r w:rsidR="007F36A3" w:rsidRPr="00C93CF8">
        <w:rPr>
          <w:lang w:val="en-US"/>
        </w:rPr>
        <w:t xml:space="preserve"> input and output</w:t>
      </w:r>
      <w:r w:rsidR="00FF37D1" w:rsidRPr="00C93CF8">
        <w:rPr>
          <w:lang w:val="en-US"/>
        </w:rPr>
        <w:t xml:space="preserve"> </w:t>
      </w:r>
      <w:r w:rsidR="00FF37D1" w:rsidRPr="00C93CF8">
        <w:rPr>
          <w:lang w:val="en-US"/>
        </w:rPr>
        <w:fldChar w:fldCharType="begin" w:fldLock="1"/>
      </w:r>
      <w:r w:rsidR="00B11607" w:rsidRPr="00C93CF8">
        <w:rPr>
          <w:lang w:val="en-US"/>
        </w:rPr>
        <w:instrText>ADDIN CSL_CITATION { "citationItems" : [ { "id" : "ITEM-1", "itemData" : { "abstract" : "An epistemic account of constitutive relevance lists the criteria by which scientists can identify the components of mechanisms in empirical practice. Three prominent claims from Craver (Explaining the brain: mechanisms and the mosaic unity of neuroscience, Oxford University Press, Oxford, 2007) form a promising basis for an account. First, constitutive relevance is established by means of interlevel experiments. Second, interlevel experiments are executions of interventions. Third, there is no interlevel causation between a mechanism and its components. Currently, no account on offer respects all three claims. I offer my causal situationist account of constitutive relevance that respects the claims. By situating a part of a mechanism on the causal chain between the mechanism\u2019s input and output, components can be identified with interventions, without the interventions suggesting interlevel causation. The causal situationist account is the only account on offer so far that clearly fits within Craver\u2019s (2007) framework.", "author" : [ { "dropping-particle" : "", "family" : "Prychitko", "given" : "Emily", "non-dropping-particle" : "", "parse-names" : false, "suffix" : "" } ], "container-title" : "Synthese", "id" : "ITEM-1", "issued" : { "date-parts" : [ [ "2019" ] ] }, "title" : "The causal situationist account of constitutive relevance", "type" : "article-journal" }, "uris" : [ "http://www.mendeley.com/documents/?uuid=f5759a5c-3af8-48fe-84d0-4750943e0c7a" ] } ], "mendeley" : { "formattedCitation" : "(Prychitko 2019)", "plainTextFormattedCitation" : "(Prychitko 2019)", "previouslyFormattedCitation" : "(Prychitko 2019)" }, "properties" : { "noteIndex" : 0 }, "schema" : "https://github.com/citation-style-language/schema/raw/master/csl-citation.json" }</w:instrText>
      </w:r>
      <w:r w:rsidR="00FF37D1" w:rsidRPr="00C93CF8">
        <w:rPr>
          <w:lang w:val="en-US"/>
        </w:rPr>
        <w:fldChar w:fldCharType="separate"/>
      </w:r>
      <w:r w:rsidR="00DE426A" w:rsidRPr="00C93CF8">
        <w:rPr>
          <w:noProof/>
          <w:lang w:val="en-US"/>
        </w:rPr>
        <w:t>(Prychitko 2019)</w:t>
      </w:r>
      <w:r w:rsidR="00FF37D1" w:rsidRPr="00C93CF8">
        <w:rPr>
          <w:lang w:val="en-US"/>
        </w:rPr>
        <w:fldChar w:fldCharType="end"/>
      </w:r>
      <w:r w:rsidR="00BF4779" w:rsidRPr="00C93CF8">
        <w:rPr>
          <w:lang w:val="en-US"/>
        </w:rPr>
        <w:t>)</w:t>
      </w:r>
      <w:r w:rsidR="00FF37D1" w:rsidRPr="00C93CF8">
        <w:rPr>
          <w:lang w:val="en-US"/>
        </w:rPr>
        <w:t xml:space="preserve"> </w:t>
      </w:r>
      <w:r w:rsidR="007F36A3" w:rsidRPr="00C93CF8">
        <w:rPr>
          <w:lang w:val="en-US"/>
        </w:rPr>
        <w:t xml:space="preserve">the more </w:t>
      </w:r>
      <w:r w:rsidR="007F36A3" w:rsidRPr="00C93CF8">
        <w:rPr>
          <w:lang w:val="en-US"/>
        </w:rPr>
        <w:lastRenderedPageBreak/>
        <w:t>fundamental matter here is relevance</w:t>
      </w:r>
      <w:r w:rsidR="00FF37D1" w:rsidRPr="00C93CF8">
        <w:rPr>
          <w:lang w:val="en-US"/>
        </w:rPr>
        <w:t xml:space="preserve"> </w:t>
      </w:r>
      <w:r w:rsidR="00FF37D1" w:rsidRPr="00C93CF8">
        <w:rPr>
          <w:lang w:val="en-US"/>
        </w:rPr>
        <w:fldChar w:fldCharType="begin" w:fldLock="1"/>
      </w:r>
      <w:r w:rsidR="00B11607" w:rsidRPr="00C93CF8">
        <w:rPr>
          <w:lang w:val="en-US"/>
        </w:rPr>
        <w:instrText>ADDIN CSL_CITATION { "citationItems" : [ { "id" : "ITEM-1", "itemData" : { "author" : [ { "dropping-particle" : "", "family" : "Craver", "given" : "C.F.", "non-dropping-particle" : "", "parse-names" : false, "suffix" : "" } ], "id" : "ITEM-1", "issued" : { "date-parts" : [ [ "2007" ] ] }, "number-of-pages" : "1-328", "publisher" : "Oxford University Press", "publisher-place" : "Oxford", "title" : "Explaining the Brain", "type" : "book" }, "uris" : [ "http://www.mendeley.com/documents/?uuid=42305764-1c11-44c7-9ca2-06354d7a0e2e" ] } ], "mendeley" : { "formattedCitation" : "(Craver 2007)", "plainTextFormattedCitation" : "(Craver 2007)", "previouslyFormattedCitation" : "(Craver 2007)" }, "properties" : { "noteIndex" : 0 }, "schema" : "https://github.com/citation-style-language/schema/raw/master/csl-citation.json" }</w:instrText>
      </w:r>
      <w:r w:rsidR="00FF37D1" w:rsidRPr="00C93CF8">
        <w:rPr>
          <w:lang w:val="en-US"/>
        </w:rPr>
        <w:fldChar w:fldCharType="separate"/>
      </w:r>
      <w:r w:rsidR="00DE426A" w:rsidRPr="00C93CF8">
        <w:rPr>
          <w:noProof/>
          <w:lang w:val="en-US"/>
        </w:rPr>
        <w:t>(Craver 2007</w:t>
      </w:r>
      <w:r w:rsidR="00AD34DE" w:rsidRPr="00C93CF8">
        <w:rPr>
          <w:noProof/>
          <w:lang w:val="en-US"/>
        </w:rPr>
        <w:t>; Craver, Glennan, Povich 2021</w:t>
      </w:r>
      <w:r w:rsidR="00DE426A" w:rsidRPr="00C93CF8">
        <w:rPr>
          <w:noProof/>
          <w:lang w:val="en-US"/>
        </w:rPr>
        <w:t>)</w:t>
      </w:r>
      <w:r w:rsidR="00FF37D1" w:rsidRPr="00C93CF8">
        <w:rPr>
          <w:lang w:val="en-US"/>
        </w:rPr>
        <w:fldChar w:fldCharType="end"/>
      </w:r>
      <w:r w:rsidR="00FF37D1" w:rsidRPr="00C93CF8">
        <w:rPr>
          <w:lang w:val="en-US"/>
        </w:rPr>
        <w:t>.</w:t>
      </w:r>
      <w:r w:rsidR="007F36A3" w:rsidRPr="00C93CF8">
        <w:rPr>
          <w:lang w:val="en-US"/>
        </w:rPr>
        <w:t xml:space="preserve"> To be in the mechanism is to be relevant to </w:t>
      </w:r>
      <w:r w:rsidR="00BF4779" w:rsidRPr="00C93CF8">
        <w:rPr>
          <w:lang w:val="en-US"/>
        </w:rPr>
        <w:t>how it works</w:t>
      </w:r>
      <w:r w:rsidR="007F36A3" w:rsidRPr="00C93CF8">
        <w:rPr>
          <w:lang w:val="en-US"/>
        </w:rPr>
        <w:t xml:space="preserve">. </w:t>
      </w:r>
      <w:r w:rsidR="00AD34DE" w:rsidRPr="00C93CF8">
        <w:rPr>
          <w:rStyle w:val="Voetnootmarkering"/>
          <w:lang w:val="en-US"/>
        </w:rPr>
        <w:footnoteReference w:id="6"/>
      </w:r>
    </w:p>
    <w:p w14:paraId="6E2B483F" w14:textId="1E0D6998" w:rsidR="00754283" w:rsidRPr="00C93CF8" w:rsidRDefault="007F36A3" w:rsidP="001928E6">
      <w:pPr>
        <w:spacing w:line="480" w:lineRule="auto"/>
        <w:ind w:firstLine="720"/>
        <w:jc w:val="both"/>
        <w:rPr>
          <w:lang w:val="en-US"/>
        </w:rPr>
      </w:pPr>
      <w:r w:rsidRPr="00C93CF8">
        <w:rPr>
          <w:lang w:val="en-US"/>
        </w:rPr>
        <w:t xml:space="preserve">The </w:t>
      </w:r>
      <w:r w:rsidR="00624903" w:rsidRPr="00C93CF8">
        <w:rPr>
          <w:lang w:val="en-US"/>
        </w:rPr>
        <w:t>B</w:t>
      </w:r>
      <w:r w:rsidRPr="00C93CF8">
        <w:rPr>
          <w:lang w:val="en-US"/>
        </w:rPr>
        <w:t>oundary</w:t>
      </w:r>
      <w:r w:rsidR="00B27543" w:rsidRPr="00C93CF8">
        <w:rPr>
          <w:lang w:val="en-US"/>
        </w:rPr>
        <w:t xml:space="preserve"> and Abstraction</w:t>
      </w:r>
      <w:r w:rsidRPr="00C93CF8">
        <w:rPr>
          <w:lang w:val="en-US"/>
        </w:rPr>
        <w:t xml:space="preserve"> </w:t>
      </w:r>
      <w:r w:rsidR="00624903" w:rsidRPr="00C93CF8">
        <w:rPr>
          <w:lang w:val="en-US"/>
        </w:rPr>
        <w:t>P</w:t>
      </w:r>
      <w:r w:rsidRPr="00C93CF8">
        <w:rPr>
          <w:lang w:val="en-US"/>
        </w:rPr>
        <w:t>roblem</w:t>
      </w:r>
      <w:r w:rsidR="00B27543" w:rsidRPr="00C93CF8">
        <w:rPr>
          <w:lang w:val="en-US"/>
        </w:rPr>
        <w:t>s</w:t>
      </w:r>
      <w:r w:rsidRPr="00C93CF8">
        <w:rPr>
          <w:lang w:val="en-US"/>
        </w:rPr>
        <w:t xml:space="preserve"> </w:t>
      </w:r>
      <w:r w:rsidR="00B27543" w:rsidRPr="00C93CF8">
        <w:rPr>
          <w:lang w:val="en-US"/>
        </w:rPr>
        <w:t>are</w:t>
      </w:r>
      <w:r w:rsidRPr="00C93CF8">
        <w:rPr>
          <w:lang w:val="en-US"/>
        </w:rPr>
        <w:t xml:space="preserve"> not completely independent; what count</w:t>
      </w:r>
      <w:r w:rsidR="00B27543" w:rsidRPr="00C93CF8">
        <w:rPr>
          <w:lang w:val="en-US"/>
        </w:rPr>
        <w:t>s</w:t>
      </w:r>
      <w:r w:rsidRPr="00C93CF8">
        <w:rPr>
          <w:lang w:val="en-US"/>
        </w:rPr>
        <w:t xml:space="preserve"> as</w:t>
      </w:r>
      <w:r w:rsidR="00B27543" w:rsidRPr="00C93CF8">
        <w:rPr>
          <w:lang w:val="en-US"/>
        </w:rPr>
        <w:t xml:space="preserve"> a</w:t>
      </w:r>
      <w:r w:rsidRPr="00C93CF8">
        <w:rPr>
          <w:lang w:val="en-US"/>
        </w:rPr>
        <w:t xml:space="preserve"> co</w:t>
      </w:r>
      <w:r w:rsidR="00B27543" w:rsidRPr="00C93CF8">
        <w:rPr>
          <w:lang w:val="en-US"/>
        </w:rPr>
        <w:t>mponent</w:t>
      </w:r>
      <w:r w:rsidRPr="00C93CF8">
        <w:rPr>
          <w:lang w:val="en-US"/>
        </w:rPr>
        <w:t xml:space="preserve"> of a given mechanism may sometimes depend on how </w:t>
      </w:r>
      <w:r w:rsidR="005B1FB0" w:rsidRPr="00C93CF8">
        <w:rPr>
          <w:lang w:val="en-US"/>
        </w:rPr>
        <w:t xml:space="preserve">far </w:t>
      </w:r>
      <w:r w:rsidRPr="00C93CF8">
        <w:rPr>
          <w:lang w:val="en-US"/>
        </w:rPr>
        <w:t xml:space="preserve">we </w:t>
      </w:r>
      <w:r w:rsidR="005B1FB0" w:rsidRPr="00C93CF8">
        <w:rPr>
          <w:lang w:val="en-US"/>
        </w:rPr>
        <w:t xml:space="preserve">have </w:t>
      </w:r>
      <w:r w:rsidRPr="00C93CF8">
        <w:rPr>
          <w:lang w:val="en-US"/>
        </w:rPr>
        <w:t>abstract</w:t>
      </w:r>
      <w:r w:rsidR="005B1FB0" w:rsidRPr="00C93CF8">
        <w:rPr>
          <w:lang w:val="en-US"/>
        </w:rPr>
        <w:t>ed</w:t>
      </w:r>
      <w:r w:rsidRPr="00C93CF8">
        <w:rPr>
          <w:lang w:val="en-US"/>
        </w:rPr>
        <w:t xml:space="preserve"> away from certain causal difference between instances of ‘the same’ mechanism. Yet these </w:t>
      </w:r>
      <w:r w:rsidR="00BF4779" w:rsidRPr="00C93CF8">
        <w:rPr>
          <w:lang w:val="en-US"/>
        </w:rPr>
        <w:t xml:space="preserve">problems </w:t>
      </w:r>
      <w:r w:rsidRPr="00C93CF8">
        <w:rPr>
          <w:lang w:val="en-US"/>
        </w:rPr>
        <w:t>are</w:t>
      </w:r>
      <w:r w:rsidR="005B1FB0" w:rsidRPr="00C93CF8">
        <w:rPr>
          <w:lang w:val="en-US"/>
        </w:rPr>
        <w:t xml:space="preserve"> </w:t>
      </w:r>
      <w:r w:rsidRPr="00C93CF8">
        <w:rPr>
          <w:lang w:val="en-US"/>
        </w:rPr>
        <w:t xml:space="preserve">logically distinct. </w:t>
      </w:r>
      <w:r w:rsidR="00B813EB" w:rsidRPr="00C93CF8">
        <w:rPr>
          <w:lang w:val="en-US"/>
        </w:rPr>
        <w:t xml:space="preserve">Return to </w:t>
      </w:r>
      <w:r w:rsidRPr="00C93CF8">
        <w:rPr>
          <w:lang w:val="en-US"/>
        </w:rPr>
        <w:t xml:space="preserve">the magnet example: </w:t>
      </w:r>
      <w:r w:rsidR="00FF2C08" w:rsidRPr="00C93CF8">
        <w:rPr>
          <w:lang w:val="en-US"/>
        </w:rPr>
        <w:t>T</w:t>
      </w:r>
      <w:r w:rsidRPr="00C93CF8">
        <w:rPr>
          <w:lang w:val="en-US"/>
        </w:rPr>
        <w:t xml:space="preserve">he </w:t>
      </w:r>
      <w:r w:rsidR="00C50E32" w:rsidRPr="00C93CF8">
        <w:rPr>
          <w:lang w:val="en-US"/>
        </w:rPr>
        <w:t>A</w:t>
      </w:r>
      <w:r w:rsidRPr="00C93CF8">
        <w:rPr>
          <w:lang w:val="en-US"/>
        </w:rPr>
        <w:t xml:space="preserve">bstraction </w:t>
      </w:r>
      <w:r w:rsidR="00C50E32" w:rsidRPr="00C93CF8">
        <w:rPr>
          <w:lang w:val="en-US"/>
        </w:rPr>
        <w:t>P</w:t>
      </w:r>
      <w:r w:rsidRPr="00C93CF8">
        <w:rPr>
          <w:lang w:val="en-US"/>
        </w:rPr>
        <w:t>roblem is the problem of deciding whether lodestone</w:t>
      </w:r>
      <w:r w:rsidR="00B813EB" w:rsidRPr="00C93CF8">
        <w:rPr>
          <w:lang w:val="en-US"/>
        </w:rPr>
        <w:t>s</w:t>
      </w:r>
      <w:r w:rsidRPr="00C93CF8">
        <w:rPr>
          <w:lang w:val="en-US"/>
        </w:rPr>
        <w:t xml:space="preserve">, ceramic magnets and electromagnets </w:t>
      </w:r>
      <w:r w:rsidR="00B813EB" w:rsidRPr="00C93CF8">
        <w:rPr>
          <w:lang w:val="en-US"/>
        </w:rPr>
        <w:t xml:space="preserve">all </w:t>
      </w:r>
      <w:r w:rsidRPr="00C93CF8">
        <w:rPr>
          <w:lang w:val="en-US"/>
        </w:rPr>
        <w:t>belong to the same kind.</w:t>
      </w:r>
      <w:r w:rsidR="00D10FC2" w:rsidRPr="00C93CF8">
        <w:rPr>
          <w:lang w:val="en-US"/>
        </w:rPr>
        <w:t xml:space="preserve"> </w:t>
      </w:r>
      <w:r w:rsidRPr="00C93CF8">
        <w:rPr>
          <w:lang w:val="en-US"/>
        </w:rPr>
        <w:t xml:space="preserve">The </w:t>
      </w:r>
      <w:r w:rsidR="00C50E32" w:rsidRPr="00C93CF8">
        <w:rPr>
          <w:lang w:val="en-US"/>
        </w:rPr>
        <w:t>B</w:t>
      </w:r>
      <w:r w:rsidRPr="00C93CF8">
        <w:rPr>
          <w:lang w:val="en-US"/>
        </w:rPr>
        <w:t xml:space="preserve">oundary </w:t>
      </w:r>
      <w:r w:rsidR="00C50E32" w:rsidRPr="00C93CF8">
        <w:rPr>
          <w:lang w:val="en-US"/>
        </w:rPr>
        <w:t>P</w:t>
      </w:r>
      <w:r w:rsidRPr="00C93CF8">
        <w:rPr>
          <w:lang w:val="en-US"/>
        </w:rPr>
        <w:t>roblem is the problem of determining whether the power source of an electromagnet is part of the magnet (without power the thing will not attract iron and hence not be a magnet) or merely a background condition for the magnet to function</w:t>
      </w:r>
      <w:r w:rsidR="005B1FB0" w:rsidRPr="00C93CF8">
        <w:rPr>
          <w:lang w:val="en-US"/>
        </w:rPr>
        <w:t xml:space="preserve"> or, perhaps more problematically, whether the ambient temperature is part of the magnet, given that its attractive force changes with temperature. </w:t>
      </w:r>
    </w:p>
    <w:p w14:paraId="7581943E" w14:textId="6F5097F5" w:rsidR="007F4296" w:rsidRPr="00C93CF8" w:rsidRDefault="007F36A3" w:rsidP="001928E6">
      <w:pPr>
        <w:spacing w:line="480" w:lineRule="auto"/>
        <w:ind w:firstLine="720"/>
        <w:jc w:val="both"/>
        <w:rPr>
          <w:lang w:val="en-US"/>
        </w:rPr>
      </w:pPr>
      <w:r w:rsidRPr="00C93CF8">
        <w:rPr>
          <w:lang w:val="en-US"/>
        </w:rPr>
        <w:t xml:space="preserve">The problem for the </w:t>
      </w:r>
      <w:r w:rsidR="00B813EB" w:rsidRPr="00C93CF8">
        <w:rPr>
          <w:lang w:val="en-US"/>
        </w:rPr>
        <w:t xml:space="preserve">internalist </w:t>
      </w:r>
      <w:r w:rsidRPr="00C93CF8">
        <w:rPr>
          <w:lang w:val="en-US"/>
        </w:rPr>
        <w:t xml:space="preserve">answer to the question of cognitive kinds arises from the fact that the world does not come neatly packaged into mechanisms. The unfiltered causal structure of the world is busy, buzzing confusion. It takes considerable insight to carve away enough of the </w:t>
      </w:r>
      <w:proofErr w:type="spellStart"/>
      <w:r w:rsidR="000B454C" w:rsidRPr="00C93CF8">
        <w:rPr>
          <w:lang w:val="en-US"/>
        </w:rPr>
        <w:t>obfuscatory</w:t>
      </w:r>
      <w:proofErr w:type="spellEnd"/>
      <w:r w:rsidR="000B454C" w:rsidRPr="00C93CF8">
        <w:rPr>
          <w:lang w:val="en-US"/>
        </w:rPr>
        <w:t xml:space="preserve"> and irrelevant detail</w:t>
      </w:r>
      <w:r w:rsidR="00BF4779" w:rsidRPr="00C93CF8">
        <w:rPr>
          <w:lang w:val="en-US"/>
        </w:rPr>
        <w:t xml:space="preserve"> </w:t>
      </w:r>
      <w:r w:rsidRPr="00C93CF8">
        <w:rPr>
          <w:lang w:val="en-US"/>
        </w:rPr>
        <w:t xml:space="preserve">to see the kind of orderly mechanistic structure </w:t>
      </w:r>
      <w:r w:rsidR="00B813EB" w:rsidRPr="00C93CF8">
        <w:rPr>
          <w:lang w:val="en-US"/>
        </w:rPr>
        <w:t>depicted</w:t>
      </w:r>
      <w:r w:rsidRPr="00C93CF8">
        <w:rPr>
          <w:lang w:val="en-US"/>
        </w:rPr>
        <w:t xml:space="preserve"> in the call-out boxes of our biology textbooks</w:t>
      </w:r>
      <w:r w:rsidR="000B454C" w:rsidRPr="00C93CF8">
        <w:rPr>
          <w:lang w:val="en-US"/>
        </w:rPr>
        <w:t>.</w:t>
      </w:r>
      <w:r w:rsidR="00F82122" w:rsidRPr="00C93CF8">
        <w:rPr>
          <w:lang w:val="en-US"/>
        </w:rPr>
        <w:t xml:space="preserve"> </w:t>
      </w:r>
      <w:r w:rsidR="000B454C" w:rsidRPr="00C93CF8">
        <w:rPr>
          <w:lang w:val="en-US"/>
        </w:rPr>
        <w:t>(This</w:t>
      </w:r>
      <w:r w:rsidR="00F82122" w:rsidRPr="00C93CF8">
        <w:rPr>
          <w:lang w:val="en-US"/>
        </w:rPr>
        <w:t xml:space="preserve"> </w:t>
      </w:r>
      <w:r w:rsidR="00B813EB" w:rsidRPr="00C93CF8">
        <w:rPr>
          <w:lang w:val="en-US"/>
        </w:rPr>
        <w:t xml:space="preserve">always </w:t>
      </w:r>
      <w:r w:rsidR="00F82122" w:rsidRPr="00C93CF8">
        <w:rPr>
          <w:lang w:val="en-US"/>
        </w:rPr>
        <w:t>require</w:t>
      </w:r>
      <w:r w:rsidR="00B813EB" w:rsidRPr="00C93CF8">
        <w:rPr>
          <w:lang w:val="en-US"/>
        </w:rPr>
        <w:t>s</w:t>
      </w:r>
      <w:r w:rsidR="00F82122" w:rsidRPr="00C93CF8">
        <w:rPr>
          <w:lang w:val="en-US"/>
        </w:rPr>
        <w:t xml:space="preserve"> abstracting away from the unfiltered causal structure of the world—hence the connection between the </w:t>
      </w:r>
      <w:r w:rsidR="00B3537A" w:rsidRPr="00C93CF8">
        <w:rPr>
          <w:lang w:val="en-US"/>
        </w:rPr>
        <w:t>A</w:t>
      </w:r>
      <w:r w:rsidR="00F82122" w:rsidRPr="00C93CF8">
        <w:rPr>
          <w:lang w:val="en-US"/>
        </w:rPr>
        <w:t xml:space="preserve">bstraction </w:t>
      </w:r>
      <w:r w:rsidR="00B3537A" w:rsidRPr="00C93CF8">
        <w:rPr>
          <w:lang w:val="en-US"/>
        </w:rPr>
        <w:t>P</w:t>
      </w:r>
      <w:r w:rsidR="00F82122" w:rsidRPr="00C93CF8">
        <w:rPr>
          <w:lang w:val="en-US"/>
        </w:rPr>
        <w:t xml:space="preserve">roblem and the </w:t>
      </w:r>
      <w:r w:rsidR="00B3537A" w:rsidRPr="00C93CF8">
        <w:rPr>
          <w:lang w:val="en-US"/>
        </w:rPr>
        <w:t>B</w:t>
      </w:r>
      <w:r w:rsidR="00F82122" w:rsidRPr="00C93CF8">
        <w:rPr>
          <w:lang w:val="en-US"/>
        </w:rPr>
        <w:t xml:space="preserve">oundary </w:t>
      </w:r>
      <w:r w:rsidR="00B3537A" w:rsidRPr="00C93CF8">
        <w:rPr>
          <w:lang w:val="en-US"/>
        </w:rPr>
        <w:t>P</w:t>
      </w:r>
      <w:r w:rsidR="00F82122" w:rsidRPr="00C93CF8">
        <w:rPr>
          <w:lang w:val="en-US"/>
        </w:rPr>
        <w:t>roblem)</w:t>
      </w:r>
      <w:r w:rsidRPr="00C93CF8">
        <w:rPr>
          <w:lang w:val="en-US"/>
        </w:rPr>
        <w:t>. This is why mechanism-discovery is an achievement and not merely a</w:t>
      </w:r>
      <w:r w:rsidR="00B813EB" w:rsidRPr="00C93CF8">
        <w:rPr>
          <w:lang w:val="en-US"/>
        </w:rPr>
        <w:t xml:space="preserve"> matter of</w:t>
      </w:r>
      <w:r w:rsidRPr="00C93CF8">
        <w:rPr>
          <w:lang w:val="en-US"/>
        </w:rPr>
        <w:t xml:space="preserve"> reading</w:t>
      </w:r>
      <w:r w:rsidR="00B813EB" w:rsidRPr="00C93CF8">
        <w:rPr>
          <w:lang w:val="en-US"/>
        </w:rPr>
        <w:t xml:space="preserve"> </w:t>
      </w:r>
      <w:r w:rsidRPr="00C93CF8">
        <w:rPr>
          <w:lang w:val="en-US"/>
        </w:rPr>
        <w:t>off what causes what.</w:t>
      </w:r>
      <w:r w:rsidR="00E70F9B" w:rsidRPr="00C93CF8">
        <w:rPr>
          <w:lang w:val="en-US"/>
        </w:rPr>
        <w:t xml:space="preserve"> </w:t>
      </w:r>
      <w:r w:rsidR="006A4A7D" w:rsidRPr="00C93CF8">
        <w:rPr>
          <w:lang w:val="en-US"/>
        </w:rPr>
        <w:t>When we consider mechanical effects, diffusion of molecules, heat transfer, metabolic exchange</w:t>
      </w:r>
      <w:r w:rsidR="00B27543" w:rsidRPr="00C93CF8">
        <w:rPr>
          <w:lang w:val="en-US"/>
        </w:rPr>
        <w:t>,</w:t>
      </w:r>
      <w:r w:rsidR="006A4A7D" w:rsidRPr="00C93CF8">
        <w:rPr>
          <w:lang w:val="en-US"/>
        </w:rPr>
        <w:t xml:space="preserve"> waste production, electrical effects, etc., the causal structure of our bodies </w:t>
      </w:r>
      <w:r w:rsidR="008A6EA2" w:rsidRPr="00C93CF8">
        <w:rPr>
          <w:lang w:val="en-US"/>
        </w:rPr>
        <w:t xml:space="preserve">is </w:t>
      </w:r>
      <w:r w:rsidR="00BF4779" w:rsidRPr="00C93CF8">
        <w:rPr>
          <w:lang w:val="en-US"/>
        </w:rPr>
        <w:t xml:space="preserve">bewilderingly complex </w:t>
      </w:r>
      <w:r w:rsidR="00BF4779" w:rsidRPr="00C93CF8">
        <w:rPr>
          <w:lang w:val="en-US"/>
        </w:rPr>
        <w:lastRenderedPageBreak/>
        <w:t>and interwoven</w:t>
      </w:r>
      <w:r w:rsidR="006A4A7D" w:rsidRPr="00C93CF8">
        <w:rPr>
          <w:lang w:val="en-US"/>
        </w:rPr>
        <w:t xml:space="preserve">. And these are simply the occurrent mechanisms. </w:t>
      </w:r>
      <w:r w:rsidR="005A7B95" w:rsidRPr="00C93CF8">
        <w:rPr>
          <w:lang w:val="en-US"/>
        </w:rPr>
        <w:t>Which</w:t>
      </w:r>
      <w:r w:rsidR="005B1FB0" w:rsidRPr="00C93CF8">
        <w:rPr>
          <w:lang w:val="en-US"/>
        </w:rPr>
        <w:t xml:space="preserve"> of these mechanisms do we foreground and background in our search for kinds</w:t>
      </w:r>
      <w:r w:rsidR="007F4296" w:rsidRPr="00C93CF8">
        <w:rPr>
          <w:lang w:val="en-US"/>
        </w:rPr>
        <w:t xml:space="preserve"> (</w:t>
      </w:r>
      <w:r w:rsidR="003E27AA" w:rsidRPr="00C93CF8">
        <w:rPr>
          <w:lang w:val="en-US"/>
        </w:rPr>
        <w:t xml:space="preserve">Figure </w:t>
      </w:r>
      <w:r w:rsidR="007F4296" w:rsidRPr="00C93CF8">
        <w:rPr>
          <w:lang w:val="en-US"/>
        </w:rPr>
        <w:t>4)</w:t>
      </w:r>
      <w:r w:rsidR="005B1FB0" w:rsidRPr="00C93CF8">
        <w:rPr>
          <w:lang w:val="en-US"/>
        </w:rPr>
        <w:t xml:space="preserve">? </w:t>
      </w:r>
    </w:p>
    <w:p w14:paraId="592BC3E2" w14:textId="5E23118B" w:rsidR="008F5DFA" w:rsidRPr="00C93CF8" w:rsidRDefault="004644AA" w:rsidP="001928E6">
      <w:pPr>
        <w:spacing w:line="480" w:lineRule="auto"/>
        <w:rPr>
          <w:lang w:val="en-US"/>
        </w:rPr>
      </w:pPr>
      <w:r w:rsidRPr="00C93CF8">
        <w:rPr>
          <w:noProof/>
          <w:lang w:val="en-US"/>
        </w:rPr>
        <w:drawing>
          <wp:inline distT="0" distB="0" distL="0" distR="0" wp14:anchorId="7441ED59" wp14:editId="226695A0">
            <wp:extent cx="2895600" cy="5499100"/>
            <wp:effectExtent l="0" t="0" r="0" b="0"/>
            <wp:docPr id="13" name="Picture 13" descr="A picture containing object, antenna, photo,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object, antenna, photo, differe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95600" cy="5499100"/>
                    </a:xfrm>
                    <a:prstGeom prst="rect">
                      <a:avLst/>
                    </a:prstGeom>
                  </pic:spPr>
                </pic:pic>
              </a:graphicData>
            </a:graphic>
          </wp:inline>
        </w:drawing>
      </w:r>
    </w:p>
    <w:p w14:paraId="218A6739" w14:textId="42457AFD" w:rsidR="00390B8F" w:rsidRPr="00C93CF8" w:rsidRDefault="00390B8F" w:rsidP="001928E6">
      <w:pPr>
        <w:spacing w:line="480" w:lineRule="auto"/>
        <w:rPr>
          <w:i/>
          <w:lang w:val="en-US"/>
        </w:rPr>
      </w:pPr>
      <w:r w:rsidRPr="00C93CF8">
        <w:rPr>
          <w:i/>
          <w:lang w:val="en-US"/>
        </w:rPr>
        <w:t xml:space="preserve">Figure 4. Schematic depiction of the </w:t>
      </w:r>
      <w:r w:rsidR="00415CA9" w:rsidRPr="00C93CF8">
        <w:rPr>
          <w:i/>
          <w:lang w:val="en-US"/>
        </w:rPr>
        <w:t>B</w:t>
      </w:r>
      <w:r w:rsidRPr="00C93CF8">
        <w:rPr>
          <w:i/>
          <w:lang w:val="en-US"/>
        </w:rPr>
        <w:t xml:space="preserve">oundary </w:t>
      </w:r>
      <w:r w:rsidR="00415CA9" w:rsidRPr="00C93CF8">
        <w:rPr>
          <w:i/>
          <w:lang w:val="en-US"/>
        </w:rPr>
        <w:t>P</w:t>
      </w:r>
      <w:r w:rsidRPr="00C93CF8">
        <w:rPr>
          <w:i/>
          <w:lang w:val="en-US"/>
        </w:rPr>
        <w:t>roblem</w:t>
      </w:r>
      <w:r w:rsidR="00936DC6" w:rsidRPr="00C93CF8">
        <w:rPr>
          <w:i/>
          <w:lang w:val="en-US"/>
        </w:rPr>
        <w:t>.</w:t>
      </w:r>
      <w:r w:rsidRPr="00C93CF8">
        <w:rPr>
          <w:i/>
          <w:lang w:val="en-US"/>
        </w:rPr>
        <w:t xml:space="preserve"> </w:t>
      </w:r>
      <w:r w:rsidR="00415CA9" w:rsidRPr="00C93CF8">
        <w:rPr>
          <w:i/>
          <w:lang w:val="en-US"/>
        </w:rPr>
        <w:t>D</w:t>
      </w:r>
      <w:r w:rsidRPr="00C93CF8">
        <w:rPr>
          <w:i/>
          <w:lang w:val="en-US"/>
        </w:rPr>
        <w:t>ifferent ways of distinguishing between mechanism and background conditions imply different mechanisms.</w:t>
      </w:r>
    </w:p>
    <w:p w14:paraId="01C9546D" w14:textId="77777777" w:rsidR="000778A7" w:rsidRPr="00C93CF8" w:rsidRDefault="000778A7" w:rsidP="001928E6">
      <w:pPr>
        <w:spacing w:line="480" w:lineRule="auto"/>
        <w:ind w:firstLine="720"/>
        <w:jc w:val="center"/>
        <w:rPr>
          <w:i/>
          <w:lang w:val="en-US"/>
        </w:rPr>
      </w:pPr>
    </w:p>
    <w:p w14:paraId="77A4A850" w14:textId="01E272E4" w:rsidR="008C1C8C" w:rsidRPr="00C93CF8" w:rsidRDefault="007F36A3" w:rsidP="001928E6">
      <w:pPr>
        <w:spacing w:line="480" w:lineRule="auto"/>
        <w:jc w:val="both"/>
        <w:rPr>
          <w:lang w:val="en-US"/>
        </w:rPr>
      </w:pPr>
      <w:r w:rsidRPr="00C93CF8">
        <w:rPr>
          <w:lang w:val="en-US"/>
        </w:rPr>
        <w:t xml:space="preserve">The problem is that one can be led to lump or split differently depending on which entanglements one decides to include in the mechanism. </w:t>
      </w:r>
      <w:r w:rsidR="008C1C8C" w:rsidRPr="00C93CF8">
        <w:rPr>
          <w:lang w:val="en-US"/>
        </w:rPr>
        <w:t xml:space="preserve">We can </w:t>
      </w:r>
      <w:r w:rsidR="00D71B0F" w:rsidRPr="00C93CF8">
        <w:rPr>
          <w:lang w:val="en-US"/>
        </w:rPr>
        <w:t xml:space="preserve">use </w:t>
      </w:r>
      <w:r w:rsidR="008C1C8C" w:rsidRPr="00C93CF8">
        <w:rPr>
          <w:lang w:val="en-US"/>
        </w:rPr>
        <w:t xml:space="preserve">top-down </w:t>
      </w:r>
      <w:r w:rsidR="00D71B0F" w:rsidRPr="00C93CF8">
        <w:rPr>
          <w:lang w:val="en-US"/>
        </w:rPr>
        <w:t xml:space="preserve">prediction </w:t>
      </w:r>
      <w:r w:rsidR="008C1C8C" w:rsidRPr="00C93CF8">
        <w:rPr>
          <w:lang w:val="en-US"/>
        </w:rPr>
        <w:t xml:space="preserve">in visual processing </w:t>
      </w:r>
      <w:r w:rsidR="00D71B0F" w:rsidRPr="00C93CF8">
        <w:rPr>
          <w:lang w:val="en-US"/>
        </w:rPr>
        <w:t>as an example again</w:t>
      </w:r>
      <w:r w:rsidR="008C1C8C" w:rsidRPr="00C93CF8">
        <w:rPr>
          <w:lang w:val="en-US"/>
        </w:rPr>
        <w:t xml:space="preserve">. One of the possible </w:t>
      </w:r>
      <w:r w:rsidR="00CF3122" w:rsidRPr="00C93CF8">
        <w:rPr>
          <w:lang w:val="en-US"/>
        </w:rPr>
        <w:t>mechanism</w:t>
      </w:r>
      <w:r w:rsidR="008C1C8C" w:rsidRPr="00C93CF8">
        <w:rPr>
          <w:lang w:val="en-US"/>
        </w:rPr>
        <w:t>s underlying the use of predictions to disambiguate noisy information is</w:t>
      </w:r>
      <w:r w:rsidR="00CF3122" w:rsidRPr="00C93CF8">
        <w:rPr>
          <w:lang w:val="en-US"/>
        </w:rPr>
        <w:t xml:space="preserve"> </w:t>
      </w:r>
      <w:r w:rsidR="008C1C8C" w:rsidRPr="00C93CF8">
        <w:rPr>
          <w:lang w:val="en-US"/>
        </w:rPr>
        <w:t xml:space="preserve">‘sharpening’ </w:t>
      </w:r>
      <w:r w:rsidR="005171C7" w:rsidRPr="00C93CF8">
        <w:rPr>
          <w:lang w:val="en-US"/>
        </w:rPr>
        <w:t>certain</w:t>
      </w:r>
      <w:r w:rsidR="008C1C8C" w:rsidRPr="00C93CF8">
        <w:rPr>
          <w:lang w:val="en-US"/>
        </w:rPr>
        <w:t xml:space="preserve"> lower-level visual </w:t>
      </w:r>
      <w:r w:rsidR="008C1C8C" w:rsidRPr="00C93CF8">
        <w:rPr>
          <w:lang w:val="en-US"/>
        </w:rPr>
        <w:lastRenderedPageBreak/>
        <w:t xml:space="preserve">representations through excitatory feedback, </w:t>
      </w:r>
      <w:r w:rsidR="00784532" w:rsidRPr="00C93CF8">
        <w:rPr>
          <w:lang w:val="en-US"/>
        </w:rPr>
        <w:t>allowing it to outcompete</w:t>
      </w:r>
      <w:r w:rsidR="008C1C8C" w:rsidRPr="00C93CF8">
        <w:rPr>
          <w:lang w:val="en-US"/>
        </w:rPr>
        <w:t xml:space="preserve"> alternative </w:t>
      </w:r>
      <w:r w:rsidR="005171C7" w:rsidRPr="00C93CF8">
        <w:rPr>
          <w:lang w:val="en-US"/>
        </w:rPr>
        <w:t>representations</w:t>
      </w:r>
      <w:r w:rsidR="00784532" w:rsidRPr="00C93CF8">
        <w:rPr>
          <w:lang w:val="en-US"/>
        </w:rPr>
        <w:t xml:space="preserve"> in the fight for downstream processing</w:t>
      </w:r>
      <w:r w:rsidR="008C1C8C" w:rsidRPr="00C93CF8">
        <w:rPr>
          <w:lang w:val="en-US"/>
        </w:rPr>
        <w:t xml:space="preserve">. </w:t>
      </w:r>
      <w:r w:rsidR="005171C7" w:rsidRPr="00C93CF8">
        <w:rPr>
          <w:lang w:val="en-US"/>
        </w:rPr>
        <w:t>Are the lower-level alternative representations part of the mechanism that ultimately lead the brain to select the predicted visual image? Or are they the background from which the predicted image is selected?</w:t>
      </w:r>
      <w:r w:rsidR="005C5B79" w:rsidRPr="00C93CF8">
        <w:rPr>
          <w:lang w:val="en-US"/>
        </w:rPr>
        <w:t xml:space="preserve"> Both options are defensible</w:t>
      </w:r>
      <w:r w:rsidR="000B454C" w:rsidRPr="00C93CF8">
        <w:rPr>
          <w:lang w:val="en-US"/>
        </w:rPr>
        <w:t xml:space="preserve">; neither answer is uniquely highlighted by the world’s causal structure. </w:t>
      </w:r>
    </w:p>
    <w:p w14:paraId="153C3711" w14:textId="48CF8327" w:rsidR="000B454C" w:rsidRPr="00C93CF8" w:rsidRDefault="007F36A3" w:rsidP="001928E6">
      <w:pPr>
        <w:spacing w:line="480" w:lineRule="auto"/>
        <w:ind w:firstLine="720"/>
        <w:jc w:val="both"/>
        <w:rPr>
          <w:lang w:val="en-US"/>
        </w:rPr>
      </w:pPr>
      <w:r w:rsidRPr="00C93CF8">
        <w:rPr>
          <w:lang w:val="en-US"/>
        </w:rPr>
        <w:t>This, again, emphasize</w:t>
      </w:r>
      <w:r w:rsidR="008009AF" w:rsidRPr="00C93CF8">
        <w:rPr>
          <w:lang w:val="en-US"/>
        </w:rPr>
        <w:t>s</w:t>
      </w:r>
      <w:r w:rsidRPr="00C93CF8">
        <w:rPr>
          <w:lang w:val="en-US"/>
        </w:rPr>
        <w:t xml:space="preserve"> </w:t>
      </w:r>
      <w:r w:rsidR="00643924" w:rsidRPr="00C93CF8">
        <w:rPr>
          <w:lang w:val="en-US"/>
        </w:rPr>
        <w:t xml:space="preserve">a degree of </w:t>
      </w:r>
      <w:r w:rsidR="00CE1544" w:rsidRPr="00C93CF8">
        <w:rPr>
          <w:lang w:val="en-US"/>
        </w:rPr>
        <w:t xml:space="preserve">liberty </w:t>
      </w:r>
      <w:r w:rsidRPr="00C93CF8">
        <w:rPr>
          <w:lang w:val="en-US"/>
        </w:rPr>
        <w:t xml:space="preserve">in this </w:t>
      </w:r>
      <w:r w:rsidR="00496851" w:rsidRPr="00C93CF8">
        <w:rPr>
          <w:lang w:val="en-US"/>
        </w:rPr>
        <w:t xml:space="preserve">mechanistic </w:t>
      </w:r>
      <w:r w:rsidR="000B454C" w:rsidRPr="00C93CF8">
        <w:rPr>
          <w:lang w:val="en-US"/>
        </w:rPr>
        <w:t xml:space="preserve">anchoring approach </w:t>
      </w:r>
      <w:r w:rsidRPr="00C93CF8">
        <w:rPr>
          <w:lang w:val="en-US"/>
        </w:rPr>
        <w:t xml:space="preserve">(allowing for </w:t>
      </w:r>
      <w:r w:rsidR="00643924" w:rsidRPr="00C93CF8">
        <w:rPr>
          <w:lang w:val="en-US"/>
        </w:rPr>
        <w:t xml:space="preserve">many </w:t>
      </w:r>
      <w:r w:rsidRPr="00C93CF8">
        <w:rPr>
          <w:lang w:val="en-US"/>
        </w:rPr>
        <w:t>possible, equally correct</w:t>
      </w:r>
      <w:r w:rsidR="00643924" w:rsidRPr="00C93CF8">
        <w:rPr>
          <w:lang w:val="en-US"/>
        </w:rPr>
        <w:t xml:space="preserve"> reasons for</w:t>
      </w:r>
      <w:r w:rsidRPr="00C93CF8">
        <w:rPr>
          <w:lang w:val="en-US"/>
        </w:rPr>
        <w:t xml:space="preserve"> lumping and splitting depending on </w:t>
      </w:r>
      <w:r w:rsidR="00784532" w:rsidRPr="00C93CF8">
        <w:rPr>
          <w:lang w:val="en-US"/>
        </w:rPr>
        <w:t xml:space="preserve">the </w:t>
      </w:r>
      <w:r w:rsidRPr="00C93CF8">
        <w:rPr>
          <w:lang w:val="en-US"/>
        </w:rPr>
        <w:t xml:space="preserve">mechanism </w:t>
      </w:r>
      <w:r w:rsidR="0089533C" w:rsidRPr="00C93CF8">
        <w:rPr>
          <w:lang w:val="en-US"/>
        </w:rPr>
        <w:t xml:space="preserve">to which </w:t>
      </w:r>
      <w:r w:rsidRPr="00C93CF8">
        <w:rPr>
          <w:lang w:val="en-US"/>
        </w:rPr>
        <w:t xml:space="preserve">one attends </w:t>
      </w:r>
      <w:r w:rsidR="0089533C" w:rsidRPr="00C93CF8">
        <w:rPr>
          <w:lang w:val="en-US"/>
        </w:rPr>
        <w:t>and on</w:t>
      </w:r>
      <w:r w:rsidR="00B27543" w:rsidRPr="00C93CF8">
        <w:rPr>
          <w:lang w:val="en-US"/>
        </w:rPr>
        <w:t xml:space="preserve"> how one attends to it</w:t>
      </w:r>
      <w:r w:rsidRPr="00C93CF8">
        <w:rPr>
          <w:lang w:val="en-US"/>
        </w:rPr>
        <w:t>). And it again illustrates the fact that which mechanism</w:t>
      </w:r>
      <w:r w:rsidR="000B454C" w:rsidRPr="00C93CF8">
        <w:rPr>
          <w:lang w:val="en-US"/>
        </w:rPr>
        <w:t>s</w:t>
      </w:r>
      <w:r w:rsidRPr="00C93CF8">
        <w:rPr>
          <w:lang w:val="en-US"/>
        </w:rPr>
        <w:t xml:space="preserve"> </w:t>
      </w:r>
      <w:r w:rsidR="000B454C" w:rsidRPr="00C93CF8">
        <w:rPr>
          <w:lang w:val="en-US"/>
        </w:rPr>
        <w:t>are</w:t>
      </w:r>
      <w:r w:rsidRPr="00C93CF8">
        <w:rPr>
          <w:lang w:val="en-US"/>
        </w:rPr>
        <w:t xml:space="preserve"> relevant for building our taxonomy depends on what we want our taxonomy to do. </w:t>
      </w:r>
      <w:r w:rsidR="005B1FB0" w:rsidRPr="00C93CF8">
        <w:rPr>
          <w:lang w:val="en-US"/>
        </w:rPr>
        <w:t xml:space="preserve">And here is the key point: </w:t>
      </w:r>
      <w:r w:rsidRPr="00C93CF8">
        <w:rPr>
          <w:lang w:val="en-US"/>
        </w:rPr>
        <w:t>Th</w:t>
      </w:r>
      <w:r w:rsidR="000B454C" w:rsidRPr="00C93CF8">
        <w:rPr>
          <w:lang w:val="en-US"/>
        </w:rPr>
        <w:t>is</w:t>
      </w:r>
      <w:r w:rsidRPr="00C93CF8">
        <w:rPr>
          <w:lang w:val="en-US"/>
        </w:rPr>
        <w:t xml:space="preserve"> direction of fit is opposite </w:t>
      </w:r>
      <w:r w:rsidR="00933172" w:rsidRPr="00C93CF8">
        <w:rPr>
          <w:lang w:val="en-US"/>
        </w:rPr>
        <w:t xml:space="preserve">of what we </w:t>
      </w:r>
      <w:r w:rsidR="000B454C" w:rsidRPr="00C93CF8">
        <w:rPr>
          <w:lang w:val="en-US"/>
        </w:rPr>
        <w:t>hoped to achieve</w:t>
      </w:r>
      <w:r w:rsidR="00CE1544" w:rsidRPr="00C93CF8">
        <w:rPr>
          <w:lang w:val="en-US"/>
        </w:rPr>
        <w:t xml:space="preserve"> when we </w:t>
      </w:r>
      <w:r w:rsidR="0089533C" w:rsidRPr="00C93CF8">
        <w:rPr>
          <w:lang w:val="en-US"/>
        </w:rPr>
        <w:t xml:space="preserve">turned to </w:t>
      </w:r>
      <w:r w:rsidR="00CE1544" w:rsidRPr="00C93CF8">
        <w:rPr>
          <w:lang w:val="en-US"/>
        </w:rPr>
        <w:t>the mechanistic structure of the world to</w:t>
      </w:r>
      <w:r w:rsidR="000B454C" w:rsidRPr="00C93CF8">
        <w:rPr>
          <w:lang w:val="en-US"/>
        </w:rPr>
        <w:t xml:space="preserve"> provide an objective</w:t>
      </w:r>
      <w:r w:rsidR="00CE1544" w:rsidRPr="00C93CF8">
        <w:rPr>
          <w:lang w:val="en-US"/>
        </w:rPr>
        <w:t xml:space="preserve"> </w:t>
      </w:r>
      <w:r w:rsidR="000B454C" w:rsidRPr="00C93CF8">
        <w:rPr>
          <w:lang w:val="en-US"/>
        </w:rPr>
        <w:t xml:space="preserve">anchor for </w:t>
      </w:r>
      <w:r w:rsidR="00B27543" w:rsidRPr="00C93CF8">
        <w:rPr>
          <w:lang w:val="en-US"/>
        </w:rPr>
        <w:t xml:space="preserve">our </w:t>
      </w:r>
      <w:r w:rsidR="00CE1544" w:rsidRPr="00C93CF8">
        <w:rPr>
          <w:lang w:val="en-US"/>
        </w:rPr>
        <w:t>taxonomic decisions</w:t>
      </w:r>
      <w:r w:rsidRPr="00C93CF8">
        <w:rPr>
          <w:lang w:val="en-US"/>
        </w:rPr>
        <w:t xml:space="preserve">.  </w:t>
      </w:r>
    </w:p>
    <w:p w14:paraId="11F6C7DE" w14:textId="7453AA90" w:rsidR="000B454C" w:rsidRPr="00C93CF8" w:rsidRDefault="003C35B8" w:rsidP="000B454C">
      <w:pPr>
        <w:spacing w:line="480" w:lineRule="auto"/>
        <w:ind w:firstLine="720"/>
        <w:jc w:val="both"/>
        <w:rPr>
          <w:lang w:val="en-US" w:eastAsia="en-US"/>
        </w:rPr>
      </w:pPr>
      <w:r w:rsidRPr="00C93CF8">
        <w:rPr>
          <w:lang w:val="en-US"/>
        </w:rPr>
        <w:t xml:space="preserve">In </w:t>
      </w:r>
      <w:r w:rsidR="00174CB9" w:rsidRPr="00C93CF8">
        <w:rPr>
          <w:lang w:val="en-US"/>
        </w:rPr>
        <w:t xml:space="preserve">practice in </w:t>
      </w:r>
      <w:r w:rsidRPr="00C93CF8">
        <w:rPr>
          <w:lang w:val="en-US"/>
        </w:rPr>
        <w:t xml:space="preserve">cognitive neuroscience, the </w:t>
      </w:r>
      <w:r w:rsidR="007A6C9C" w:rsidRPr="00C93CF8">
        <w:rPr>
          <w:lang w:val="en-US"/>
        </w:rPr>
        <w:t>B</w:t>
      </w:r>
      <w:r w:rsidRPr="00C93CF8">
        <w:rPr>
          <w:lang w:val="en-US"/>
        </w:rPr>
        <w:t xml:space="preserve">oundary </w:t>
      </w:r>
      <w:r w:rsidR="007A6C9C" w:rsidRPr="00C93CF8">
        <w:rPr>
          <w:lang w:val="en-US"/>
        </w:rPr>
        <w:t>P</w:t>
      </w:r>
      <w:r w:rsidRPr="00C93CF8">
        <w:rPr>
          <w:lang w:val="en-US"/>
        </w:rPr>
        <w:t xml:space="preserve">roblem, while not often explicitly </w:t>
      </w:r>
      <w:r w:rsidR="002B174E" w:rsidRPr="00C93CF8">
        <w:rPr>
          <w:lang w:val="en-US"/>
        </w:rPr>
        <w:t>recognized</w:t>
      </w:r>
      <w:r w:rsidRPr="00C93CF8">
        <w:rPr>
          <w:lang w:val="en-US"/>
        </w:rPr>
        <w:t xml:space="preserve"> </w:t>
      </w:r>
      <w:r w:rsidR="00471E1F" w:rsidRPr="00C93CF8">
        <w:rPr>
          <w:lang w:val="en-US"/>
        </w:rPr>
        <w:t>as such</w:t>
      </w:r>
      <w:r w:rsidRPr="00C93CF8">
        <w:rPr>
          <w:lang w:val="en-US"/>
        </w:rPr>
        <w:t xml:space="preserve">, is </w:t>
      </w:r>
      <w:r w:rsidR="001972C4" w:rsidRPr="00C93CF8">
        <w:rPr>
          <w:lang w:val="en-US"/>
        </w:rPr>
        <w:t>reduced</w:t>
      </w:r>
      <w:r w:rsidRPr="00C93CF8">
        <w:rPr>
          <w:lang w:val="en-US"/>
        </w:rPr>
        <w:t xml:space="preserve"> by </w:t>
      </w:r>
      <w:r w:rsidR="00487BBB" w:rsidRPr="00C93CF8">
        <w:rPr>
          <w:lang w:val="en-US"/>
        </w:rPr>
        <w:t>methodological</w:t>
      </w:r>
      <w:r w:rsidR="00125FF9" w:rsidRPr="00C93CF8">
        <w:rPr>
          <w:lang w:val="en-US"/>
        </w:rPr>
        <w:t xml:space="preserve"> </w:t>
      </w:r>
      <w:r w:rsidR="000B454C" w:rsidRPr="00C93CF8">
        <w:rPr>
          <w:lang w:val="en-US"/>
        </w:rPr>
        <w:t>contrasts or subtractions</w:t>
      </w:r>
      <w:r w:rsidR="00125FF9" w:rsidRPr="00C93CF8">
        <w:rPr>
          <w:lang w:val="en-US"/>
        </w:rPr>
        <w:t xml:space="preserve">. </w:t>
      </w:r>
      <w:r w:rsidR="000B454C" w:rsidRPr="00C93CF8">
        <w:rPr>
          <w:lang w:val="en-US"/>
        </w:rPr>
        <w:t>In</w:t>
      </w:r>
      <w:r w:rsidR="000478A5" w:rsidRPr="00C93CF8">
        <w:rPr>
          <w:lang w:val="en-US"/>
        </w:rPr>
        <w:t xml:space="preserve"> neuropsychology, </w:t>
      </w:r>
      <w:r w:rsidR="000B454C" w:rsidRPr="00C93CF8">
        <w:rPr>
          <w:lang w:val="en-US"/>
        </w:rPr>
        <w:t xml:space="preserve">people with brain damage and cognitive deficits are compared to those without to identify the parts that do and do not contribute to the cognitive function in question; the removal of irrelevant parts is (all things equal) inconsequential for the capacity. </w:t>
      </w:r>
      <w:r w:rsidR="000A52BE" w:rsidRPr="00C93CF8">
        <w:rPr>
          <w:lang w:val="en-US"/>
        </w:rPr>
        <w:t>In functional neuroimaging</w:t>
      </w:r>
      <w:r w:rsidR="006A46D0" w:rsidRPr="00C93CF8">
        <w:rPr>
          <w:rStyle w:val="Voetnootmarkering"/>
          <w:lang w:val="en-US"/>
        </w:rPr>
        <w:footnoteReference w:id="7"/>
      </w:r>
      <w:r w:rsidR="000B454C" w:rsidRPr="00C93CF8">
        <w:rPr>
          <w:lang w:val="en-US"/>
        </w:rPr>
        <w:t>,</w:t>
      </w:r>
      <w:r w:rsidR="000A52BE" w:rsidRPr="00C93CF8">
        <w:rPr>
          <w:lang w:val="en-US"/>
        </w:rPr>
        <w:t xml:space="preserve"> </w:t>
      </w:r>
      <w:r w:rsidR="000B454C" w:rsidRPr="00C93CF8">
        <w:rPr>
          <w:lang w:val="en-US"/>
        </w:rPr>
        <w:t xml:space="preserve">such as task-based fMRI, one compares activation profiles during task performance to those profiles obtained during rest; activation during task vs. control indicates relevance. </w:t>
      </w:r>
      <w:r w:rsidR="000478A5" w:rsidRPr="00C93CF8">
        <w:rPr>
          <w:lang w:val="en-US"/>
        </w:rPr>
        <w:t xml:space="preserve">In </w:t>
      </w:r>
      <w:r w:rsidR="000B454C" w:rsidRPr="00C93CF8">
        <w:rPr>
          <w:lang w:val="en-US"/>
        </w:rPr>
        <w:t>each</w:t>
      </w:r>
      <w:r w:rsidR="000478A5" w:rsidRPr="00C93CF8">
        <w:rPr>
          <w:lang w:val="en-US"/>
        </w:rPr>
        <w:t xml:space="preserve"> case, </w:t>
      </w:r>
      <w:r w:rsidR="000B454C" w:rsidRPr="00C93CF8">
        <w:rPr>
          <w:lang w:val="en-US"/>
        </w:rPr>
        <w:t>the methods determine whether or not a part is relevant by reference to the</w:t>
      </w:r>
      <w:r w:rsidR="00246996" w:rsidRPr="00C93CF8">
        <w:rPr>
          <w:lang w:val="en-US"/>
        </w:rPr>
        <w:t xml:space="preserve"> </w:t>
      </w:r>
      <w:r w:rsidR="000B454C" w:rsidRPr="00C93CF8">
        <w:rPr>
          <w:lang w:val="en-US"/>
        </w:rPr>
        <w:t xml:space="preserve">behavioral </w:t>
      </w:r>
      <w:r w:rsidR="00246996" w:rsidRPr="00C93CF8">
        <w:rPr>
          <w:lang w:val="en-US"/>
        </w:rPr>
        <w:t>task</w:t>
      </w:r>
      <w:r w:rsidR="000B454C" w:rsidRPr="00C93CF8">
        <w:rPr>
          <w:lang w:val="en-US"/>
        </w:rPr>
        <w:t xml:space="preserve">. Relevance is determined by deficits in task performance in neuropsychology and by activations during task performance in neuroimaging. In such studies </w:t>
      </w:r>
      <w:r w:rsidR="000B454C" w:rsidRPr="00C93CF8">
        <w:rPr>
          <w:lang w:val="en-US"/>
        </w:rPr>
        <w:lastRenderedPageBreak/>
        <w:t xml:space="preserve">of mechanistic relevance, task selection is necessary for and prior to the determination of relevance. </w:t>
      </w:r>
    </w:p>
    <w:p w14:paraId="2A17F45E" w14:textId="77777777" w:rsidR="00F4495C" w:rsidRPr="00C93CF8" w:rsidRDefault="00F4495C" w:rsidP="000B454C">
      <w:pPr>
        <w:spacing w:line="480" w:lineRule="auto"/>
        <w:ind w:firstLine="360"/>
        <w:jc w:val="both"/>
        <w:rPr>
          <w:lang w:val="en-US"/>
        </w:rPr>
      </w:pPr>
    </w:p>
    <w:p w14:paraId="6071DF26" w14:textId="105C8DE5" w:rsidR="00D10FC2" w:rsidRPr="00C93CF8" w:rsidRDefault="00BF4779" w:rsidP="001928E6">
      <w:pPr>
        <w:spacing w:line="480" w:lineRule="auto"/>
        <w:ind w:firstLine="360"/>
        <w:jc w:val="both"/>
        <w:rPr>
          <w:lang w:val="en-US"/>
        </w:rPr>
      </w:pPr>
      <w:r w:rsidRPr="00C93CF8">
        <w:rPr>
          <w:lang w:val="en-US"/>
        </w:rPr>
        <w:t>So</w:t>
      </w:r>
      <w:r w:rsidR="00643924" w:rsidRPr="00C93CF8">
        <w:rPr>
          <w:lang w:val="en-US"/>
        </w:rPr>
        <w:t xml:space="preserve"> we </w:t>
      </w:r>
      <w:r w:rsidRPr="00C93CF8">
        <w:rPr>
          <w:lang w:val="en-US"/>
        </w:rPr>
        <w:t xml:space="preserve">have </w:t>
      </w:r>
      <w:r w:rsidR="00643924" w:rsidRPr="00C93CF8">
        <w:rPr>
          <w:lang w:val="en-US"/>
        </w:rPr>
        <w:t>again</w:t>
      </w:r>
      <w:r w:rsidR="00B27543" w:rsidRPr="00C93CF8">
        <w:rPr>
          <w:lang w:val="en-US"/>
        </w:rPr>
        <w:t xml:space="preserve"> completed </w:t>
      </w:r>
      <w:r w:rsidR="0089533C" w:rsidRPr="00C93CF8">
        <w:rPr>
          <w:lang w:val="en-US"/>
        </w:rPr>
        <w:t xml:space="preserve">a loop in the </w:t>
      </w:r>
      <w:r w:rsidR="00B27543" w:rsidRPr="00C93CF8">
        <w:rPr>
          <w:lang w:val="en-US"/>
        </w:rPr>
        <w:t>Cycle of Kinds</w:t>
      </w:r>
      <w:r w:rsidR="00643924" w:rsidRPr="00C93CF8">
        <w:rPr>
          <w:lang w:val="en-US"/>
        </w:rPr>
        <w:t xml:space="preserve">: </w:t>
      </w:r>
      <w:r w:rsidR="001E5777" w:rsidRPr="00C93CF8">
        <w:rPr>
          <w:lang w:val="en-US"/>
        </w:rPr>
        <w:t>W</w:t>
      </w:r>
      <w:r w:rsidR="00643924" w:rsidRPr="00C93CF8">
        <w:rPr>
          <w:lang w:val="en-US"/>
        </w:rPr>
        <w:t>hether we have one or two kinds of mechanism will depend on</w:t>
      </w:r>
      <w:r w:rsidRPr="00C93CF8">
        <w:rPr>
          <w:lang w:val="en-US"/>
        </w:rPr>
        <w:t xml:space="preserve"> which </w:t>
      </w:r>
      <w:r w:rsidR="00643924" w:rsidRPr="00C93CF8">
        <w:rPr>
          <w:lang w:val="en-US"/>
        </w:rPr>
        <w:t xml:space="preserve">task conditions we </w:t>
      </w:r>
      <w:r w:rsidR="00166888" w:rsidRPr="00C93CF8">
        <w:rPr>
          <w:lang w:val="en-US"/>
        </w:rPr>
        <w:t>choose</w:t>
      </w:r>
      <w:r w:rsidR="00643924" w:rsidRPr="00C93CF8">
        <w:rPr>
          <w:lang w:val="en-US"/>
        </w:rPr>
        <w:t xml:space="preserve"> for the purposes of studying it and</w:t>
      </w:r>
      <w:r w:rsidR="0089533C" w:rsidRPr="00C93CF8">
        <w:rPr>
          <w:lang w:val="en-US"/>
        </w:rPr>
        <w:t xml:space="preserve"> on</w:t>
      </w:r>
      <w:r w:rsidR="00643924" w:rsidRPr="00C93CF8">
        <w:rPr>
          <w:lang w:val="en-US"/>
        </w:rPr>
        <w:t xml:space="preserve"> which control </w:t>
      </w:r>
      <w:r w:rsidR="00166888" w:rsidRPr="00C93CF8">
        <w:rPr>
          <w:lang w:val="en-US"/>
        </w:rPr>
        <w:t xml:space="preserve">task </w:t>
      </w:r>
      <w:r w:rsidR="00643924" w:rsidRPr="00C93CF8">
        <w:rPr>
          <w:lang w:val="en-US"/>
        </w:rPr>
        <w:t xml:space="preserve">conditions </w:t>
      </w:r>
      <w:r w:rsidR="0089533C" w:rsidRPr="00C93CF8">
        <w:rPr>
          <w:lang w:val="en-US"/>
        </w:rPr>
        <w:t xml:space="preserve">we believe </w:t>
      </w:r>
      <w:r w:rsidR="00643924" w:rsidRPr="00C93CF8">
        <w:rPr>
          <w:lang w:val="en-US"/>
        </w:rPr>
        <w:t xml:space="preserve">properly exclude confounds. </w:t>
      </w:r>
    </w:p>
    <w:p w14:paraId="589DD695" w14:textId="77777777" w:rsidR="00446F7C" w:rsidRPr="00C93CF8" w:rsidRDefault="00446F7C" w:rsidP="001928E6">
      <w:pPr>
        <w:spacing w:line="480" w:lineRule="auto"/>
        <w:ind w:firstLine="360"/>
        <w:jc w:val="both"/>
        <w:rPr>
          <w:lang w:val="en-US"/>
        </w:rPr>
      </w:pPr>
    </w:p>
    <w:p w14:paraId="565AA176" w14:textId="01408675" w:rsidR="00D62223" w:rsidRPr="00C93CF8" w:rsidRDefault="00784532" w:rsidP="001928E6">
      <w:pPr>
        <w:pStyle w:val="Lijstalinea"/>
        <w:numPr>
          <w:ilvl w:val="0"/>
          <w:numId w:val="1"/>
        </w:numPr>
        <w:spacing w:line="480" w:lineRule="auto"/>
        <w:jc w:val="both"/>
        <w:rPr>
          <w:rFonts w:ascii="Times New Roman" w:hAnsi="Times New Roman" w:cs="Times New Roman"/>
          <w:b/>
          <w:bCs/>
          <w:iCs/>
          <w:lang w:val="en-US"/>
        </w:rPr>
      </w:pPr>
      <w:r w:rsidRPr="00C93CF8">
        <w:rPr>
          <w:rFonts w:ascii="Times New Roman" w:hAnsi="Times New Roman" w:cs="Times New Roman"/>
          <w:b/>
          <w:bCs/>
          <w:iCs/>
          <w:lang w:val="en-US"/>
        </w:rPr>
        <w:t xml:space="preserve">Ontological </w:t>
      </w:r>
      <w:r w:rsidR="00AB1AFA" w:rsidRPr="00C93CF8">
        <w:rPr>
          <w:rFonts w:ascii="Times New Roman" w:hAnsi="Times New Roman" w:cs="Times New Roman"/>
          <w:b/>
          <w:bCs/>
          <w:iCs/>
          <w:lang w:val="en-US"/>
        </w:rPr>
        <w:t>Progress</w:t>
      </w:r>
      <w:r w:rsidRPr="00C93CF8">
        <w:rPr>
          <w:rFonts w:ascii="Times New Roman" w:hAnsi="Times New Roman" w:cs="Times New Roman"/>
          <w:b/>
          <w:bCs/>
          <w:iCs/>
          <w:lang w:val="en-US"/>
        </w:rPr>
        <w:t>: M</w:t>
      </w:r>
      <w:r w:rsidR="00AB1AFA" w:rsidRPr="00C93CF8">
        <w:rPr>
          <w:rFonts w:ascii="Times New Roman" w:hAnsi="Times New Roman" w:cs="Times New Roman"/>
          <w:b/>
          <w:bCs/>
          <w:iCs/>
          <w:lang w:val="en-US"/>
        </w:rPr>
        <w:t>oving</w:t>
      </w:r>
      <w:r w:rsidR="006A0EBF" w:rsidRPr="00C93CF8">
        <w:rPr>
          <w:rFonts w:ascii="Times New Roman" w:hAnsi="Times New Roman" w:cs="Times New Roman"/>
          <w:b/>
          <w:bCs/>
          <w:iCs/>
          <w:lang w:val="en-US"/>
        </w:rPr>
        <w:t xml:space="preserve"> through </w:t>
      </w:r>
      <w:r w:rsidR="00B27543" w:rsidRPr="00C93CF8">
        <w:rPr>
          <w:rFonts w:ascii="Times New Roman" w:hAnsi="Times New Roman" w:cs="Times New Roman"/>
          <w:b/>
          <w:bCs/>
          <w:iCs/>
          <w:lang w:val="en-US"/>
        </w:rPr>
        <w:t>the Cycle of Kinds</w:t>
      </w:r>
    </w:p>
    <w:p w14:paraId="68C52FE8" w14:textId="71644B3D" w:rsidR="00F4495C" w:rsidRPr="00C93CF8" w:rsidRDefault="00883E20" w:rsidP="00F4495C">
      <w:pPr>
        <w:spacing w:line="480" w:lineRule="auto"/>
        <w:ind w:firstLine="360"/>
        <w:rPr>
          <w:shd w:val="clear" w:color="auto" w:fill="FFFFFF"/>
          <w:lang w:val="en-GB"/>
        </w:rPr>
      </w:pPr>
      <w:r w:rsidRPr="00C93CF8">
        <w:rPr>
          <w:shd w:val="clear" w:color="auto" w:fill="FFFFFF"/>
          <w:lang w:val="en-GB"/>
        </w:rPr>
        <w:t xml:space="preserve">The </w:t>
      </w:r>
      <w:r w:rsidR="00396421" w:rsidRPr="00C93CF8">
        <w:rPr>
          <w:shd w:val="clear" w:color="auto" w:fill="FFFFFF"/>
          <w:lang w:val="en-GB"/>
        </w:rPr>
        <w:t xml:space="preserve">slow and </w:t>
      </w:r>
      <w:r w:rsidRPr="00C93CF8">
        <w:rPr>
          <w:shd w:val="clear" w:color="auto" w:fill="FFFFFF"/>
          <w:lang w:val="en-GB"/>
        </w:rPr>
        <w:t>iterative nature</w:t>
      </w:r>
      <w:r w:rsidR="00396421" w:rsidRPr="00C93CF8">
        <w:rPr>
          <w:shd w:val="clear" w:color="auto" w:fill="FFFFFF"/>
          <w:lang w:val="en-GB"/>
        </w:rPr>
        <w:t xml:space="preserve"> of developing (a) cognitive ontology(</w:t>
      </w:r>
      <w:proofErr w:type="spellStart"/>
      <w:r w:rsidR="00396421" w:rsidRPr="00C93CF8">
        <w:rPr>
          <w:shd w:val="clear" w:color="auto" w:fill="FFFFFF"/>
          <w:lang w:val="en-GB"/>
        </w:rPr>
        <w:t>ies</w:t>
      </w:r>
      <w:proofErr w:type="spellEnd"/>
      <w:r w:rsidR="00396421" w:rsidRPr="00C93CF8">
        <w:rPr>
          <w:shd w:val="clear" w:color="auto" w:fill="FFFFFF"/>
          <w:lang w:val="en-GB"/>
        </w:rPr>
        <w:t xml:space="preserve">) has been highlighted by different authors (e.g. </w:t>
      </w:r>
      <w:proofErr w:type="spellStart"/>
      <w:r w:rsidR="00396421" w:rsidRPr="00C93CF8">
        <w:rPr>
          <w:shd w:val="clear" w:color="auto" w:fill="FFFFFF"/>
          <w:lang w:val="en-GB"/>
        </w:rPr>
        <w:t>Francken</w:t>
      </w:r>
      <w:proofErr w:type="spellEnd"/>
      <w:r w:rsidR="00396421" w:rsidRPr="00C93CF8">
        <w:rPr>
          <w:shd w:val="clear" w:color="auto" w:fill="FFFFFF"/>
          <w:lang w:val="en-GB"/>
        </w:rPr>
        <w:t xml:space="preserve"> and Slors 2014, Sullivan 2014, 2016). </w:t>
      </w:r>
      <w:r w:rsidR="005F5CCF" w:rsidRPr="00C93CF8">
        <w:rPr>
          <w:shd w:val="clear" w:color="auto" w:fill="FFFFFF"/>
          <w:lang w:val="en-GB"/>
        </w:rPr>
        <w:t xml:space="preserve">In the </w:t>
      </w:r>
      <w:r w:rsidR="00BF4779" w:rsidRPr="00C93CF8">
        <w:rPr>
          <w:shd w:val="clear" w:color="auto" w:fill="FFFFFF"/>
          <w:lang w:val="en-GB"/>
        </w:rPr>
        <w:t>above</w:t>
      </w:r>
      <w:r w:rsidR="005F5CCF" w:rsidRPr="00C93CF8">
        <w:rPr>
          <w:shd w:val="clear" w:color="auto" w:fill="FFFFFF"/>
          <w:lang w:val="en-GB"/>
        </w:rPr>
        <w:t xml:space="preserve"> sections, we </w:t>
      </w:r>
      <w:r w:rsidR="00396421" w:rsidRPr="00C93CF8">
        <w:rPr>
          <w:shd w:val="clear" w:color="auto" w:fill="FFFFFF"/>
          <w:lang w:val="en-GB"/>
        </w:rPr>
        <w:t xml:space="preserve">have </w:t>
      </w:r>
      <w:r w:rsidR="00F4495C" w:rsidRPr="00C93CF8">
        <w:rPr>
          <w:shd w:val="clear" w:color="auto" w:fill="FFFFFF"/>
          <w:lang w:val="en-GB"/>
        </w:rPr>
        <w:t>identified and highlighted for consideration and criticism</w:t>
      </w:r>
      <w:r w:rsidR="00396421" w:rsidRPr="00C93CF8">
        <w:rPr>
          <w:shd w:val="clear" w:color="auto" w:fill="FFFFFF"/>
          <w:lang w:val="en-GB"/>
        </w:rPr>
        <w:t xml:space="preserve"> a</w:t>
      </w:r>
      <w:r w:rsidR="00F4495C" w:rsidRPr="00C93CF8">
        <w:rPr>
          <w:shd w:val="clear" w:color="auto" w:fill="FFFFFF"/>
          <w:lang w:val="en-GB"/>
        </w:rPr>
        <w:t xml:space="preserve"> pair of</w:t>
      </w:r>
      <w:r w:rsidR="00396421" w:rsidRPr="00C93CF8">
        <w:rPr>
          <w:shd w:val="clear" w:color="auto" w:fill="FFFFFF"/>
          <w:lang w:val="en-GB"/>
        </w:rPr>
        <w:t xml:space="preserve"> cyclical</w:t>
      </w:r>
      <w:r w:rsidR="00F4495C" w:rsidRPr="00C93CF8">
        <w:rPr>
          <w:shd w:val="clear" w:color="auto" w:fill="FFFFFF"/>
          <w:lang w:val="en-GB"/>
        </w:rPr>
        <w:t xml:space="preserve"> inferential</w:t>
      </w:r>
      <w:r w:rsidR="00396421" w:rsidRPr="00C93CF8">
        <w:rPr>
          <w:shd w:val="clear" w:color="auto" w:fill="FFFFFF"/>
          <w:lang w:val="en-GB"/>
        </w:rPr>
        <w:t xml:space="preserve"> structure</w:t>
      </w:r>
      <w:r w:rsidR="00F4495C" w:rsidRPr="00C93CF8">
        <w:rPr>
          <w:shd w:val="clear" w:color="auto" w:fill="FFFFFF"/>
          <w:lang w:val="en-GB"/>
        </w:rPr>
        <w:t>s that appear to be operating</w:t>
      </w:r>
      <w:r w:rsidR="00396421" w:rsidRPr="00C93CF8">
        <w:rPr>
          <w:shd w:val="clear" w:color="auto" w:fill="FFFFFF"/>
          <w:lang w:val="en-GB"/>
        </w:rPr>
        <w:t xml:space="preserve"> </w:t>
      </w:r>
      <w:r w:rsidR="00F4495C" w:rsidRPr="00C93CF8">
        <w:rPr>
          <w:shd w:val="clear" w:color="auto" w:fill="FFFFFF"/>
          <w:lang w:val="en-GB"/>
        </w:rPr>
        <w:t>behind the scenes of</w:t>
      </w:r>
      <w:r w:rsidR="00396421" w:rsidRPr="00C93CF8">
        <w:rPr>
          <w:shd w:val="clear" w:color="auto" w:fill="FFFFFF"/>
          <w:lang w:val="en-GB"/>
        </w:rPr>
        <w:t xml:space="preserve"> this iterative process.</w:t>
      </w:r>
      <w:r w:rsidR="005F5CCF" w:rsidRPr="00C93CF8">
        <w:rPr>
          <w:shd w:val="clear" w:color="auto" w:fill="FFFFFF"/>
          <w:lang w:val="en-GB"/>
        </w:rPr>
        <w:t xml:space="preserve"> </w:t>
      </w:r>
      <w:r w:rsidR="00396421" w:rsidRPr="00C93CF8">
        <w:rPr>
          <w:shd w:val="clear" w:color="auto" w:fill="FFFFFF"/>
          <w:lang w:val="en-GB"/>
        </w:rPr>
        <w:t xml:space="preserve">The </w:t>
      </w:r>
      <w:r w:rsidR="009B0C38" w:rsidRPr="00C93CF8">
        <w:rPr>
          <w:shd w:val="clear" w:color="auto" w:fill="FFFFFF"/>
          <w:lang w:val="en-GB"/>
        </w:rPr>
        <w:t xml:space="preserve">cognitive ontology project, </w:t>
      </w:r>
      <w:r w:rsidR="00F4495C" w:rsidRPr="00C93CF8">
        <w:rPr>
          <w:shd w:val="clear" w:color="auto" w:fill="FFFFFF"/>
          <w:lang w:val="en-GB"/>
        </w:rPr>
        <w:t xml:space="preserve">the important effort to bring some order to the taxonomy of parts and operations that we take, collectively, to compose the mid, is defined in part by the need to find a simultaneous solution to three interlocking problems. Our discussion of these problems is aimed at making that core problematic explicit with the aim of exposing it thereby to more careful critical reflection. </w:t>
      </w:r>
    </w:p>
    <w:p w14:paraId="7C20266F" w14:textId="16E55F99" w:rsidR="00F4495C" w:rsidRPr="00C93CF8" w:rsidRDefault="00F4495C" w:rsidP="00F4495C">
      <w:pPr>
        <w:spacing w:line="480" w:lineRule="auto"/>
        <w:ind w:firstLine="360"/>
        <w:rPr>
          <w:lang w:val="en-US"/>
        </w:rPr>
      </w:pPr>
      <w:r w:rsidRPr="00C93CF8">
        <w:rPr>
          <w:shd w:val="clear" w:color="auto" w:fill="FFFFFF"/>
          <w:lang w:val="en-GB"/>
        </w:rPr>
        <w:t>The first challenge, the Operationalization Problem, is to provide sound reasons (as opposed to stipulations)</w:t>
      </w:r>
      <w:r w:rsidR="003900E2" w:rsidRPr="00C93CF8">
        <w:rPr>
          <w:shd w:val="clear" w:color="auto" w:fill="FFFFFF"/>
          <w:lang w:val="en-GB"/>
        </w:rPr>
        <w:t xml:space="preserve"> for associating a given cognitive task with a given cognitive capacit</w:t>
      </w:r>
      <w:r w:rsidRPr="00C93CF8">
        <w:rPr>
          <w:shd w:val="clear" w:color="auto" w:fill="FFFFFF"/>
          <w:lang w:val="en-GB"/>
        </w:rPr>
        <w:t>y.</w:t>
      </w:r>
      <w:r w:rsidRPr="00C93CF8">
        <w:rPr>
          <w:lang w:val="en-US"/>
        </w:rPr>
        <w:t xml:space="preserve"> To solve this problem,</w:t>
      </w:r>
      <w:r w:rsidR="00C05CB7" w:rsidRPr="00C93CF8">
        <w:rPr>
          <w:lang w:val="en-US"/>
        </w:rPr>
        <w:t xml:space="preserve"> </w:t>
      </w:r>
      <w:r w:rsidR="00EF7C4A" w:rsidRPr="00C93CF8">
        <w:rPr>
          <w:lang w:val="en-US"/>
        </w:rPr>
        <w:t xml:space="preserve">we might </w:t>
      </w:r>
      <w:r w:rsidR="00FE5E32" w:rsidRPr="00C93CF8">
        <w:rPr>
          <w:lang w:val="en-US"/>
        </w:rPr>
        <w:t xml:space="preserve">look at the neural realizers of these capacities and compare the neural activity in different tasks that </w:t>
      </w:r>
      <w:r w:rsidRPr="00C93CF8">
        <w:rPr>
          <w:lang w:val="en-US"/>
        </w:rPr>
        <w:t xml:space="preserve">elicit </w:t>
      </w:r>
      <w:r w:rsidR="00FE5E32" w:rsidRPr="00C93CF8">
        <w:rPr>
          <w:lang w:val="en-US"/>
        </w:rPr>
        <w:t>the same capacity</w:t>
      </w:r>
      <w:r w:rsidR="00EF7C4A" w:rsidRPr="00C93CF8">
        <w:rPr>
          <w:lang w:val="en-US"/>
        </w:rPr>
        <w:t xml:space="preserve">. However, </w:t>
      </w:r>
      <w:r w:rsidR="0068097C" w:rsidRPr="00C93CF8">
        <w:rPr>
          <w:lang w:val="en-US"/>
        </w:rPr>
        <w:t xml:space="preserve">this </w:t>
      </w:r>
      <w:r w:rsidR="0089533C" w:rsidRPr="00C93CF8">
        <w:rPr>
          <w:lang w:val="en-US"/>
        </w:rPr>
        <w:t xml:space="preserve">strategy </w:t>
      </w:r>
      <w:r w:rsidR="0068097C" w:rsidRPr="00C93CF8">
        <w:rPr>
          <w:lang w:val="en-US"/>
        </w:rPr>
        <w:t>leads us to two further problems</w:t>
      </w:r>
      <w:r w:rsidRPr="00C93CF8">
        <w:rPr>
          <w:lang w:val="en-US"/>
        </w:rPr>
        <w:t xml:space="preserve"> that ultimately cycle back on themselves</w:t>
      </w:r>
      <w:r w:rsidR="0068097C" w:rsidRPr="00C93CF8">
        <w:rPr>
          <w:lang w:val="en-US"/>
        </w:rPr>
        <w:t xml:space="preserve">. </w:t>
      </w:r>
      <w:r w:rsidR="00F77A8C" w:rsidRPr="00C93CF8">
        <w:rPr>
          <w:lang w:val="en-US"/>
        </w:rPr>
        <w:t xml:space="preserve">First, </w:t>
      </w:r>
      <w:r w:rsidR="00607388" w:rsidRPr="00C93CF8">
        <w:rPr>
          <w:lang w:val="en-US"/>
        </w:rPr>
        <w:t>we cannot determine whether two cognitive capacities are of the same kind by looking at their neural mechanisms</w:t>
      </w:r>
      <w:r w:rsidR="003900E2" w:rsidRPr="00C93CF8">
        <w:rPr>
          <w:lang w:val="en-US"/>
        </w:rPr>
        <w:t xml:space="preserve">. </w:t>
      </w:r>
      <w:r w:rsidR="00FE5E32" w:rsidRPr="00C93CF8">
        <w:rPr>
          <w:lang w:val="en-US"/>
        </w:rPr>
        <w:t xml:space="preserve">For </w:t>
      </w:r>
      <w:r w:rsidR="0029772B" w:rsidRPr="00C93CF8">
        <w:rPr>
          <w:lang w:val="en-US"/>
        </w:rPr>
        <w:t xml:space="preserve">we cannot </w:t>
      </w:r>
      <w:r w:rsidR="00607388" w:rsidRPr="00C93CF8">
        <w:rPr>
          <w:lang w:val="en-US"/>
        </w:rPr>
        <w:t>decide when two mechanisms are mechanisms of the same kind</w:t>
      </w:r>
      <w:r w:rsidR="0029772B" w:rsidRPr="00C93CF8">
        <w:rPr>
          <w:lang w:val="en-US"/>
        </w:rPr>
        <w:t xml:space="preserve"> by merely looking at </w:t>
      </w:r>
      <w:r w:rsidR="00643924" w:rsidRPr="00C93CF8">
        <w:rPr>
          <w:lang w:val="en-US"/>
        </w:rPr>
        <w:t>their internal causal structure</w:t>
      </w:r>
      <w:r w:rsidR="0089533C" w:rsidRPr="00C93CF8">
        <w:rPr>
          <w:lang w:val="en-US"/>
        </w:rPr>
        <w:t>s</w:t>
      </w:r>
      <w:r w:rsidR="00607388" w:rsidRPr="00C93CF8">
        <w:rPr>
          <w:lang w:val="en-US"/>
        </w:rPr>
        <w:t>.</w:t>
      </w:r>
      <w:r w:rsidR="00FE5E32" w:rsidRPr="00C93CF8">
        <w:rPr>
          <w:lang w:val="en-US"/>
        </w:rPr>
        <w:t xml:space="preserve"> </w:t>
      </w:r>
      <w:r w:rsidR="00643924" w:rsidRPr="00C93CF8">
        <w:rPr>
          <w:lang w:val="en-US"/>
        </w:rPr>
        <w:t xml:space="preserve">Looking more or less </w:t>
      </w:r>
      <w:r w:rsidR="00643924" w:rsidRPr="00C93CF8">
        <w:rPr>
          <w:lang w:val="en-US"/>
        </w:rPr>
        <w:lastRenderedPageBreak/>
        <w:t>abstractly at the mechanisms, we might lump and split one and the same mechanism differently</w:t>
      </w:r>
      <w:r w:rsidR="00372A76" w:rsidRPr="00C93CF8">
        <w:rPr>
          <w:lang w:val="en-US"/>
        </w:rPr>
        <w:t>.</w:t>
      </w:r>
      <w:r w:rsidR="0089533C" w:rsidRPr="00C93CF8">
        <w:rPr>
          <w:lang w:val="en-US"/>
        </w:rPr>
        <w:t xml:space="preserve"> Likewise, purely anatomical approaches will earn their merit when and only when differences in, e.g., cell type or differences in laminar structure in fact represent functionally distinct regions of the brain. </w:t>
      </w:r>
      <w:r w:rsidR="00372A76" w:rsidRPr="00C93CF8">
        <w:rPr>
          <w:lang w:val="en-US"/>
        </w:rPr>
        <w:t xml:space="preserve"> </w:t>
      </w:r>
      <w:r w:rsidRPr="00C93CF8">
        <w:rPr>
          <w:lang w:val="en-US"/>
        </w:rPr>
        <w:t xml:space="preserve">This is the Abstraction Problem, and it requires for its solution commitments as to how properly to characterize the capacity you are trying to explain. That is the first loop in the cycle. </w:t>
      </w:r>
    </w:p>
    <w:p w14:paraId="49576AE3" w14:textId="0E0C036B" w:rsidR="00F4495C" w:rsidRPr="00C93CF8" w:rsidRDefault="0089533C" w:rsidP="001D6006">
      <w:pPr>
        <w:spacing w:line="480" w:lineRule="auto"/>
        <w:ind w:firstLine="360"/>
        <w:rPr>
          <w:lang w:val="en-US"/>
        </w:rPr>
      </w:pPr>
      <w:r w:rsidRPr="00C93CF8">
        <w:rPr>
          <w:lang w:val="en-US"/>
        </w:rPr>
        <w:t>The second loop in the cycle concerns boundaries</w:t>
      </w:r>
      <w:r w:rsidR="00F4495C" w:rsidRPr="00C93CF8">
        <w:rPr>
          <w:lang w:val="en-US"/>
        </w:rPr>
        <w:t>.</w:t>
      </w:r>
      <w:r w:rsidR="0029772B" w:rsidRPr="00C93CF8">
        <w:rPr>
          <w:lang w:val="en-US"/>
        </w:rPr>
        <w:t xml:space="preserve"> </w:t>
      </w:r>
      <w:r w:rsidR="00F4495C" w:rsidRPr="00C93CF8">
        <w:rPr>
          <w:lang w:val="en-US"/>
        </w:rPr>
        <w:t>Because</w:t>
      </w:r>
      <w:r w:rsidR="0029772B" w:rsidRPr="00C93CF8">
        <w:rPr>
          <w:lang w:val="en-US"/>
        </w:rPr>
        <w:t xml:space="preserve"> n</w:t>
      </w:r>
      <w:r w:rsidR="00C458FE" w:rsidRPr="00C93CF8">
        <w:rPr>
          <w:lang w:val="en-US"/>
        </w:rPr>
        <w:t>eural mechanisms do not come neatly packaged</w:t>
      </w:r>
      <w:r w:rsidR="00643924" w:rsidRPr="00C93CF8">
        <w:rPr>
          <w:lang w:val="en-US"/>
        </w:rPr>
        <w:t xml:space="preserve"> for us</w:t>
      </w:r>
      <w:r w:rsidRPr="00C93CF8">
        <w:rPr>
          <w:lang w:val="en-US"/>
        </w:rPr>
        <w:t xml:space="preserve"> (and because there is— and should be— no consensus about what constitutes neat packaging)</w:t>
      </w:r>
      <w:r w:rsidR="0029772B" w:rsidRPr="00C93CF8">
        <w:rPr>
          <w:lang w:val="en-US"/>
        </w:rPr>
        <w:t>,</w:t>
      </w:r>
      <w:r w:rsidR="00C458FE" w:rsidRPr="00C93CF8">
        <w:rPr>
          <w:lang w:val="en-US"/>
        </w:rPr>
        <w:t xml:space="preserve"> we have </w:t>
      </w:r>
      <w:r w:rsidR="004D22E7" w:rsidRPr="00C93CF8">
        <w:rPr>
          <w:lang w:val="en-US"/>
        </w:rPr>
        <w:t>to decide which components and activities are part of the mechanism</w:t>
      </w:r>
      <w:r w:rsidR="00C458FE" w:rsidRPr="00C93CF8">
        <w:rPr>
          <w:lang w:val="en-US"/>
        </w:rPr>
        <w:t xml:space="preserve"> </w:t>
      </w:r>
      <w:r w:rsidR="004D22E7" w:rsidRPr="00C93CF8">
        <w:rPr>
          <w:lang w:val="en-US"/>
        </w:rPr>
        <w:t xml:space="preserve">and which are instead </w:t>
      </w:r>
      <w:r w:rsidR="00337AB4" w:rsidRPr="00C93CF8">
        <w:rPr>
          <w:lang w:val="en-US"/>
        </w:rPr>
        <w:t>e.g., background conditions</w:t>
      </w:r>
      <w:r w:rsidR="00CD78F0" w:rsidRPr="00C93CF8">
        <w:rPr>
          <w:lang w:val="en-US"/>
        </w:rPr>
        <w:t xml:space="preserve"> that do not fall within the mechanistic boundar</w:t>
      </w:r>
      <w:r w:rsidR="005B427A" w:rsidRPr="00C93CF8">
        <w:rPr>
          <w:lang w:val="en-US"/>
        </w:rPr>
        <w:t>ies</w:t>
      </w:r>
      <w:r w:rsidRPr="00C93CF8">
        <w:rPr>
          <w:lang w:val="en-US"/>
        </w:rPr>
        <w:t xml:space="preserve"> or bits of the flotsam and jetsam floating in nearby spacetime</w:t>
      </w:r>
      <w:r w:rsidR="005B427A" w:rsidRPr="00C93CF8">
        <w:rPr>
          <w:lang w:val="en-US"/>
        </w:rPr>
        <w:t xml:space="preserve">. </w:t>
      </w:r>
      <w:r w:rsidR="00B27543" w:rsidRPr="00C93CF8">
        <w:rPr>
          <w:lang w:val="en-US"/>
        </w:rPr>
        <w:t>Indeed</w:t>
      </w:r>
      <w:r w:rsidR="00845D67" w:rsidRPr="00C93CF8">
        <w:rPr>
          <w:lang w:val="en-US"/>
        </w:rPr>
        <w:t xml:space="preserve">, </w:t>
      </w:r>
      <w:r w:rsidR="00AC7933" w:rsidRPr="00C93CF8">
        <w:rPr>
          <w:lang w:val="en-US"/>
        </w:rPr>
        <w:t xml:space="preserve">although cognitive neuroscientists </w:t>
      </w:r>
      <w:r w:rsidR="00B27543" w:rsidRPr="00C93CF8">
        <w:rPr>
          <w:lang w:val="en-US"/>
        </w:rPr>
        <w:t>try</w:t>
      </w:r>
      <w:r w:rsidR="00AC7933" w:rsidRPr="00C93CF8">
        <w:rPr>
          <w:lang w:val="en-US"/>
        </w:rPr>
        <w:t xml:space="preserve"> to escape the </w:t>
      </w:r>
      <w:r w:rsidR="004E49DC" w:rsidRPr="00C93CF8">
        <w:rPr>
          <w:lang w:val="en-US"/>
        </w:rPr>
        <w:t>B</w:t>
      </w:r>
      <w:r w:rsidR="00AC7933" w:rsidRPr="00C93CF8">
        <w:rPr>
          <w:lang w:val="en-US"/>
        </w:rPr>
        <w:t xml:space="preserve">oundary </w:t>
      </w:r>
      <w:r w:rsidR="004E49DC" w:rsidRPr="00C93CF8">
        <w:rPr>
          <w:lang w:val="en-US"/>
        </w:rPr>
        <w:t>P</w:t>
      </w:r>
      <w:r w:rsidR="00AC7933" w:rsidRPr="00C93CF8">
        <w:rPr>
          <w:lang w:val="en-US"/>
        </w:rPr>
        <w:t xml:space="preserve">roblem </w:t>
      </w:r>
      <w:r w:rsidR="00B27543" w:rsidRPr="00C93CF8">
        <w:rPr>
          <w:lang w:val="en-US"/>
        </w:rPr>
        <w:t>with</w:t>
      </w:r>
      <w:r w:rsidR="00AC7933" w:rsidRPr="00C93CF8">
        <w:rPr>
          <w:lang w:val="en-US"/>
        </w:rPr>
        <w:t xml:space="preserve"> their experimental </w:t>
      </w:r>
      <w:r w:rsidR="00B27543" w:rsidRPr="00C93CF8">
        <w:rPr>
          <w:lang w:val="en-US"/>
        </w:rPr>
        <w:t xml:space="preserve">controls and </w:t>
      </w:r>
      <w:r w:rsidR="00AC7933" w:rsidRPr="00C93CF8">
        <w:rPr>
          <w:lang w:val="en-US"/>
        </w:rPr>
        <w:t>subtraction</w:t>
      </w:r>
      <w:r w:rsidR="00B27543" w:rsidRPr="00C93CF8">
        <w:rPr>
          <w:lang w:val="en-US"/>
        </w:rPr>
        <w:t>s</w:t>
      </w:r>
      <w:r w:rsidR="00AC7933" w:rsidRPr="00C93CF8">
        <w:rPr>
          <w:lang w:val="en-US"/>
        </w:rPr>
        <w:t xml:space="preserve">, </w:t>
      </w:r>
      <w:r w:rsidR="00375CBE" w:rsidRPr="00C93CF8">
        <w:rPr>
          <w:lang w:val="en-US"/>
        </w:rPr>
        <w:t>in fact this</w:t>
      </w:r>
      <w:r w:rsidR="00B27543" w:rsidRPr="00C93CF8">
        <w:rPr>
          <w:lang w:val="en-US"/>
        </w:rPr>
        <w:t xml:space="preserve"> on</w:t>
      </w:r>
      <w:r w:rsidR="001130F1" w:rsidRPr="00C93CF8">
        <w:rPr>
          <w:lang w:val="en-US"/>
        </w:rPr>
        <w:t xml:space="preserve">ly leads us </w:t>
      </w:r>
      <w:r w:rsidRPr="00C93CF8">
        <w:rPr>
          <w:lang w:val="en-US"/>
        </w:rPr>
        <w:t xml:space="preserve">again </w:t>
      </w:r>
      <w:r w:rsidR="001130F1" w:rsidRPr="00C93CF8">
        <w:rPr>
          <w:lang w:val="en-US"/>
        </w:rPr>
        <w:t>through the Cycle of Kinds, back</w:t>
      </w:r>
      <w:r w:rsidR="00375CBE" w:rsidRPr="00C93CF8">
        <w:rPr>
          <w:lang w:val="en-US"/>
        </w:rPr>
        <w:t xml:space="preserve"> to the </w:t>
      </w:r>
      <w:r w:rsidR="00F67772" w:rsidRPr="00C93CF8">
        <w:rPr>
          <w:lang w:val="en-US"/>
        </w:rPr>
        <w:t>O</w:t>
      </w:r>
      <w:r w:rsidR="00375CBE" w:rsidRPr="00C93CF8">
        <w:rPr>
          <w:lang w:val="en-US"/>
        </w:rPr>
        <w:t xml:space="preserve">perationalization </w:t>
      </w:r>
      <w:r w:rsidR="00F67772" w:rsidRPr="00C93CF8">
        <w:rPr>
          <w:lang w:val="en-US"/>
        </w:rPr>
        <w:t>P</w:t>
      </w:r>
      <w:r w:rsidR="00375CBE" w:rsidRPr="00C93CF8">
        <w:rPr>
          <w:lang w:val="en-US"/>
        </w:rPr>
        <w:t xml:space="preserve">roblem. </w:t>
      </w:r>
    </w:p>
    <w:p w14:paraId="08BC25CF" w14:textId="38EF646A" w:rsidR="00F4495C" w:rsidRPr="00C93CF8" w:rsidRDefault="00A26629" w:rsidP="001D6006">
      <w:pPr>
        <w:spacing w:line="480" w:lineRule="auto"/>
        <w:ind w:firstLine="360"/>
        <w:rPr>
          <w:lang w:val="en-US"/>
        </w:rPr>
      </w:pPr>
      <w:r w:rsidRPr="00C93CF8">
        <w:rPr>
          <w:lang w:val="en-US"/>
        </w:rPr>
        <w:t xml:space="preserve">If the above analysis is correct, </w:t>
      </w:r>
      <w:r w:rsidR="00643924" w:rsidRPr="00C93CF8">
        <w:rPr>
          <w:lang w:val="en-US"/>
        </w:rPr>
        <w:t xml:space="preserve">there is something </w:t>
      </w:r>
      <w:r w:rsidR="0089533C" w:rsidRPr="00C93CF8">
        <w:rPr>
          <w:lang w:val="en-US"/>
        </w:rPr>
        <w:t xml:space="preserve">broadly </w:t>
      </w:r>
      <w:r w:rsidRPr="00C93CF8">
        <w:rPr>
          <w:lang w:val="en-US"/>
        </w:rPr>
        <w:t>circular</w:t>
      </w:r>
      <w:r w:rsidR="00643924" w:rsidRPr="00C93CF8">
        <w:rPr>
          <w:lang w:val="en-US"/>
        </w:rPr>
        <w:t xml:space="preserve"> in the </w:t>
      </w:r>
      <w:r w:rsidR="00F4495C" w:rsidRPr="00C93CF8">
        <w:rPr>
          <w:lang w:val="en-US"/>
        </w:rPr>
        <w:t xml:space="preserve">core project of </w:t>
      </w:r>
      <w:r w:rsidR="00643924" w:rsidRPr="00C93CF8">
        <w:rPr>
          <w:lang w:val="en-US"/>
        </w:rPr>
        <w:t>cognitive ontology</w:t>
      </w:r>
      <w:r w:rsidR="00A30D36" w:rsidRPr="00C93CF8">
        <w:rPr>
          <w:lang w:val="en-US"/>
        </w:rPr>
        <w:t>—at least when</w:t>
      </w:r>
      <w:r w:rsidR="00F4495C" w:rsidRPr="00C93CF8">
        <w:rPr>
          <w:lang w:val="en-US"/>
        </w:rPr>
        <w:t xml:space="preserve"> we</w:t>
      </w:r>
      <w:r w:rsidR="00A30D36" w:rsidRPr="00C93CF8">
        <w:rPr>
          <w:lang w:val="en-US"/>
        </w:rPr>
        <w:t xml:space="preserve"> </w:t>
      </w:r>
      <w:r w:rsidR="00FE5E32" w:rsidRPr="00C93CF8">
        <w:rPr>
          <w:lang w:val="en-US"/>
        </w:rPr>
        <w:t xml:space="preserve">look </w:t>
      </w:r>
      <w:r w:rsidR="00BF4779" w:rsidRPr="00C93CF8">
        <w:rPr>
          <w:lang w:val="en-US"/>
        </w:rPr>
        <w:t>to</w:t>
      </w:r>
      <w:r w:rsidR="00FE5E32" w:rsidRPr="00C93CF8">
        <w:rPr>
          <w:lang w:val="en-US"/>
        </w:rPr>
        <w:t xml:space="preserve"> the neural mechanisms underlying cognitive capacities</w:t>
      </w:r>
      <w:r w:rsidR="00A30D36" w:rsidRPr="00C93CF8">
        <w:rPr>
          <w:lang w:val="en-US"/>
        </w:rPr>
        <w:t xml:space="preserve"> to </w:t>
      </w:r>
      <w:r w:rsidR="00F4495C" w:rsidRPr="00C93CF8">
        <w:rPr>
          <w:lang w:val="en-US"/>
        </w:rPr>
        <w:t xml:space="preserve">anchor </w:t>
      </w:r>
      <w:r w:rsidR="00BF4779" w:rsidRPr="00C93CF8">
        <w:rPr>
          <w:lang w:val="en-US"/>
        </w:rPr>
        <w:t>our</w:t>
      </w:r>
      <w:r w:rsidR="00A30D36" w:rsidRPr="00C93CF8">
        <w:rPr>
          <w:lang w:val="en-US"/>
        </w:rPr>
        <w:t xml:space="preserve"> ontological decisions</w:t>
      </w:r>
      <w:r w:rsidR="00F4495C" w:rsidRPr="00C93CF8">
        <w:rPr>
          <w:lang w:val="en-US"/>
        </w:rPr>
        <w:t>.</w:t>
      </w:r>
      <w:r w:rsidRPr="00C93CF8">
        <w:rPr>
          <w:lang w:val="en-US"/>
        </w:rPr>
        <w:t xml:space="preserve"> But </w:t>
      </w:r>
      <w:r w:rsidR="00F4495C" w:rsidRPr="00C93CF8">
        <w:rPr>
          <w:lang w:val="en-US"/>
        </w:rPr>
        <w:t>ultimately, we do not think this</w:t>
      </w:r>
      <w:r w:rsidR="00FE5E32" w:rsidRPr="00C93CF8">
        <w:rPr>
          <w:lang w:val="en-US"/>
        </w:rPr>
        <w:t xml:space="preserve"> </w:t>
      </w:r>
      <w:r w:rsidR="001130F1" w:rsidRPr="00C93CF8">
        <w:rPr>
          <w:lang w:val="en-US"/>
        </w:rPr>
        <w:t xml:space="preserve">approach </w:t>
      </w:r>
      <w:r w:rsidR="00F4495C" w:rsidRPr="00C93CF8">
        <w:rPr>
          <w:lang w:val="en-US"/>
        </w:rPr>
        <w:t xml:space="preserve">is </w:t>
      </w:r>
      <w:r w:rsidRPr="00C93CF8">
        <w:rPr>
          <w:i/>
          <w:lang w:val="en-US"/>
        </w:rPr>
        <w:t>viciously</w:t>
      </w:r>
      <w:r w:rsidRPr="00C93CF8">
        <w:rPr>
          <w:lang w:val="en-US"/>
        </w:rPr>
        <w:t xml:space="preserve"> circular</w:t>
      </w:r>
      <w:r w:rsidR="00F4495C" w:rsidRPr="00C93CF8">
        <w:rPr>
          <w:lang w:val="en-US"/>
        </w:rPr>
        <w:t>.</w:t>
      </w:r>
      <w:r w:rsidRPr="00C93CF8">
        <w:rPr>
          <w:lang w:val="en-US"/>
        </w:rPr>
        <w:t xml:space="preserve"> </w:t>
      </w:r>
      <w:r w:rsidR="00AB6D7C" w:rsidRPr="00C93CF8">
        <w:rPr>
          <w:lang w:val="en-US"/>
        </w:rPr>
        <w:t xml:space="preserve">It would be </w:t>
      </w:r>
      <w:r w:rsidR="00F4495C" w:rsidRPr="00C93CF8">
        <w:rPr>
          <w:lang w:val="en-US"/>
        </w:rPr>
        <w:t xml:space="preserve">viciously circular </w:t>
      </w:r>
      <w:r w:rsidR="00AB6D7C" w:rsidRPr="00C93CF8">
        <w:rPr>
          <w:lang w:val="en-US"/>
        </w:rPr>
        <w:t xml:space="preserve">if the </w:t>
      </w:r>
      <w:r w:rsidR="00875EA9" w:rsidRPr="00C93CF8">
        <w:rPr>
          <w:lang w:val="en-US"/>
        </w:rPr>
        <w:t>O</w:t>
      </w:r>
      <w:r w:rsidR="00AB6D7C" w:rsidRPr="00C93CF8">
        <w:rPr>
          <w:lang w:val="en-US"/>
        </w:rPr>
        <w:t xml:space="preserve">perationalization </w:t>
      </w:r>
      <w:r w:rsidR="00875EA9" w:rsidRPr="00C93CF8">
        <w:rPr>
          <w:lang w:val="en-US"/>
        </w:rPr>
        <w:t>P</w:t>
      </w:r>
      <w:r w:rsidR="00AB6D7C" w:rsidRPr="00C93CF8">
        <w:rPr>
          <w:lang w:val="en-US"/>
        </w:rPr>
        <w:t xml:space="preserve">roblem we end up with </w:t>
      </w:r>
      <w:r w:rsidR="007304FC" w:rsidRPr="00C93CF8">
        <w:rPr>
          <w:lang w:val="en-US"/>
        </w:rPr>
        <w:t>when trying</w:t>
      </w:r>
      <w:r w:rsidR="00AB6D7C" w:rsidRPr="00C93CF8">
        <w:rPr>
          <w:lang w:val="en-US"/>
        </w:rPr>
        <w:t xml:space="preserve"> </w:t>
      </w:r>
      <w:r w:rsidR="007304FC" w:rsidRPr="00C93CF8">
        <w:rPr>
          <w:lang w:val="en-US"/>
        </w:rPr>
        <w:t>to</w:t>
      </w:r>
      <w:r w:rsidR="00AB6D7C" w:rsidRPr="00C93CF8">
        <w:rPr>
          <w:lang w:val="en-US"/>
        </w:rPr>
        <w:t xml:space="preserve"> solve the </w:t>
      </w:r>
      <w:r w:rsidR="00875EA9" w:rsidRPr="00C93CF8">
        <w:rPr>
          <w:lang w:val="en-US"/>
        </w:rPr>
        <w:t>B</w:t>
      </w:r>
      <w:r w:rsidR="00AB6D7C" w:rsidRPr="00C93CF8">
        <w:rPr>
          <w:lang w:val="en-US"/>
        </w:rPr>
        <w:t xml:space="preserve">oundary </w:t>
      </w:r>
      <w:r w:rsidR="00875EA9" w:rsidRPr="00C93CF8">
        <w:rPr>
          <w:lang w:val="en-US"/>
        </w:rPr>
        <w:t>P</w:t>
      </w:r>
      <w:r w:rsidR="00AB6D7C" w:rsidRPr="00C93CF8">
        <w:rPr>
          <w:lang w:val="en-US"/>
        </w:rPr>
        <w:t xml:space="preserve">roblem and/or the </w:t>
      </w:r>
      <w:r w:rsidR="00875EA9" w:rsidRPr="00C93CF8">
        <w:rPr>
          <w:lang w:val="en-US"/>
        </w:rPr>
        <w:t>A</w:t>
      </w:r>
      <w:r w:rsidR="00AB6D7C" w:rsidRPr="00C93CF8">
        <w:rPr>
          <w:lang w:val="en-US"/>
        </w:rPr>
        <w:t xml:space="preserve">bstraction </w:t>
      </w:r>
      <w:r w:rsidR="00875EA9" w:rsidRPr="00C93CF8">
        <w:rPr>
          <w:lang w:val="en-US"/>
        </w:rPr>
        <w:t>P</w:t>
      </w:r>
      <w:r w:rsidR="00AB6D7C" w:rsidRPr="00C93CF8">
        <w:rPr>
          <w:lang w:val="en-US"/>
        </w:rPr>
        <w:t xml:space="preserve">roblem is exactly the same problem we wanted to solve by letting neural mechanisms </w:t>
      </w:r>
      <w:r w:rsidR="00F4495C" w:rsidRPr="00C93CF8">
        <w:rPr>
          <w:lang w:val="en-US"/>
        </w:rPr>
        <w:t xml:space="preserve">anchor our </w:t>
      </w:r>
      <w:r w:rsidR="00AB6D7C" w:rsidRPr="00C93CF8">
        <w:rPr>
          <w:lang w:val="en-US"/>
        </w:rPr>
        <w:t xml:space="preserve">taxonomic decisions </w:t>
      </w:r>
      <w:r w:rsidR="00F4495C" w:rsidRPr="00C93CF8">
        <w:rPr>
          <w:lang w:val="en-US"/>
        </w:rPr>
        <w:t>in cognitive ontology</w:t>
      </w:r>
      <w:r w:rsidR="00AB6D7C" w:rsidRPr="00C93CF8">
        <w:rPr>
          <w:lang w:val="en-US"/>
        </w:rPr>
        <w:t xml:space="preserve">. </w:t>
      </w:r>
      <w:r w:rsidR="008E0D6D" w:rsidRPr="00C93CF8">
        <w:rPr>
          <w:lang w:val="en-US"/>
        </w:rPr>
        <w:t xml:space="preserve">But that need not be the case. </w:t>
      </w:r>
      <w:r w:rsidR="00D726F4" w:rsidRPr="00C93CF8">
        <w:rPr>
          <w:lang w:val="en-US"/>
        </w:rPr>
        <w:t>Although deciding on</w:t>
      </w:r>
      <w:r w:rsidR="0089533C" w:rsidRPr="00C93CF8">
        <w:rPr>
          <w:lang w:val="en-US"/>
        </w:rPr>
        <w:t xml:space="preserve"> the</w:t>
      </w:r>
      <w:r w:rsidR="00D726F4" w:rsidRPr="00C93CF8">
        <w:rPr>
          <w:lang w:val="en-US"/>
        </w:rPr>
        <w:t xml:space="preserve"> </w:t>
      </w:r>
      <w:r w:rsidR="0089533C" w:rsidRPr="00C93CF8">
        <w:rPr>
          <w:lang w:val="en-US"/>
        </w:rPr>
        <w:t xml:space="preserve">appropriate </w:t>
      </w:r>
      <w:r w:rsidR="00D726F4" w:rsidRPr="00C93CF8">
        <w:rPr>
          <w:lang w:val="en-US"/>
        </w:rPr>
        <w:t>boundaries</w:t>
      </w:r>
      <w:r w:rsidR="0089533C" w:rsidRPr="00C93CF8">
        <w:rPr>
          <w:lang w:val="en-US"/>
        </w:rPr>
        <w:t xml:space="preserve"> of</w:t>
      </w:r>
      <w:r w:rsidR="00F4495C" w:rsidRPr="00C93CF8">
        <w:rPr>
          <w:lang w:val="en-US"/>
        </w:rPr>
        <w:t>,</w:t>
      </w:r>
      <w:r w:rsidR="00D726F4" w:rsidRPr="00C93CF8">
        <w:rPr>
          <w:lang w:val="en-US"/>
        </w:rPr>
        <w:t xml:space="preserve"> and</w:t>
      </w:r>
      <w:r w:rsidR="0089533C" w:rsidRPr="00C93CF8">
        <w:rPr>
          <w:lang w:val="en-US"/>
        </w:rPr>
        <w:t xml:space="preserve"> the levels of</w:t>
      </w:r>
      <w:r w:rsidR="00D726F4" w:rsidRPr="00C93CF8">
        <w:rPr>
          <w:lang w:val="en-US"/>
        </w:rPr>
        <w:t xml:space="preserve"> abstraction </w:t>
      </w:r>
      <w:r w:rsidR="0089533C" w:rsidRPr="00C93CF8">
        <w:rPr>
          <w:lang w:val="en-US"/>
        </w:rPr>
        <w:t>in</w:t>
      </w:r>
      <w:r w:rsidR="00F4495C" w:rsidRPr="00C93CF8">
        <w:rPr>
          <w:lang w:val="en-US"/>
        </w:rPr>
        <w:t xml:space="preserve">, </w:t>
      </w:r>
      <w:r w:rsidR="00D726F4" w:rsidRPr="00C93CF8">
        <w:rPr>
          <w:lang w:val="en-US"/>
        </w:rPr>
        <w:t xml:space="preserve">mechanisms cannot be done without having recourse to functional, task-related </w:t>
      </w:r>
      <w:r w:rsidR="00EE63F0" w:rsidRPr="00C93CF8">
        <w:rPr>
          <w:lang w:val="en-US"/>
        </w:rPr>
        <w:t>considerations about</w:t>
      </w:r>
      <w:r w:rsidR="00D726F4" w:rsidRPr="00C93CF8">
        <w:rPr>
          <w:lang w:val="en-US"/>
        </w:rPr>
        <w:t xml:space="preserve"> cognitive capacities, this does not mean that </w:t>
      </w:r>
      <w:r w:rsidR="00A30D36" w:rsidRPr="00C93CF8">
        <w:rPr>
          <w:lang w:val="en-US"/>
        </w:rPr>
        <w:t xml:space="preserve">the tasks involved in these </w:t>
      </w:r>
      <w:r w:rsidR="002F03F5" w:rsidRPr="00C93CF8">
        <w:rPr>
          <w:lang w:val="en-US"/>
        </w:rPr>
        <w:t>considerations</w:t>
      </w:r>
      <w:r w:rsidR="00D726F4" w:rsidRPr="00C93CF8">
        <w:rPr>
          <w:lang w:val="en-US"/>
        </w:rPr>
        <w:t xml:space="preserve"> </w:t>
      </w:r>
      <w:r w:rsidR="00A30D36" w:rsidRPr="00C93CF8">
        <w:rPr>
          <w:lang w:val="en-US"/>
        </w:rPr>
        <w:t>are</w:t>
      </w:r>
      <w:r w:rsidR="00FE5E32" w:rsidRPr="00C93CF8">
        <w:rPr>
          <w:lang w:val="en-US"/>
        </w:rPr>
        <w:t xml:space="preserve"> the </w:t>
      </w:r>
      <w:r w:rsidR="00A30D36" w:rsidRPr="00C93CF8">
        <w:rPr>
          <w:lang w:val="en-US"/>
        </w:rPr>
        <w:t xml:space="preserve">same </w:t>
      </w:r>
      <w:r w:rsidR="00FE5E32" w:rsidRPr="00C93CF8">
        <w:rPr>
          <w:lang w:val="en-US"/>
        </w:rPr>
        <w:t>original task</w:t>
      </w:r>
      <w:r w:rsidR="00A30D36" w:rsidRPr="00C93CF8">
        <w:rPr>
          <w:lang w:val="en-US"/>
        </w:rPr>
        <w:t>s</w:t>
      </w:r>
      <w:r w:rsidR="00FE5E32" w:rsidRPr="00C93CF8">
        <w:rPr>
          <w:lang w:val="en-US"/>
        </w:rPr>
        <w:t xml:space="preserve"> we started out with</w:t>
      </w:r>
      <w:r w:rsidR="00D726F4" w:rsidRPr="00C93CF8">
        <w:rPr>
          <w:lang w:val="en-US"/>
        </w:rPr>
        <w:t xml:space="preserve">. </w:t>
      </w:r>
      <w:r w:rsidR="00F4495C" w:rsidRPr="00C93CF8">
        <w:rPr>
          <w:lang w:val="en-US"/>
        </w:rPr>
        <w:t xml:space="preserve">One should expect in this project an iterative correction-process in which </w:t>
      </w:r>
      <w:r w:rsidR="00F4495C" w:rsidRPr="00C93CF8">
        <w:rPr>
          <w:lang w:val="en-US"/>
        </w:rPr>
        <w:lastRenderedPageBreak/>
        <w:t xml:space="preserve">tasks, capacities, and mechanisms adjust, scanning the possible ways of making sense of the mind and its parts. The aims of this apparent wandering are to reduce predictive error, to maximize explanatory reach, and to inspire </w:t>
      </w:r>
      <w:r w:rsidR="00981085" w:rsidRPr="00C93CF8">
        <w:rPr>
          <w:lang w:val="en-US"/>
        </w:rPr>
        <w:t>effective practical</w:t>
      </w:r>
      <w:r w:rsidR="00F4495C" w:rsidRPr="00C93CF8">
        <w:rPr>
          <w:lang w:val="en-US"/>
        </w:rPr>
        <w:t xml:space="preserve"> applications</w:t>
      </w:r>
      <w:r w:rsidR="00981085" w:rsidRPr="00C93CF8">
        <w:rPr>
          <w:lang w:val="en-US"/>
        </w:rPr>
        <w:t xml:space="preserve"> (such as treatments and other remedies)</w:t>
      </w:r>
      <w:r w:rsidR="00F4495C" w:rsidRPr="00C93CF8">
        <w:rPr>
          <w:lang w:val="en-US"/>
        </w:rPr>
        <w:t xml:space="preserve">. </w:t>
      </w:r>
    </w:p>
    <w:p w14:paraId="0DAC8C29" w14:textId="44945E44" w:rsidR="003A7C64" w:rsidRPr="00C93CF8" w:rsidRDefault="00784532" w:rsidP="001928E6">
      <w:pPr>
        <w:spacing w:line="480" w:lineRule="auto"/>
        <w:ind w:firstLine="720"/>
        <w:jc w:val="both"/>
        <w:rPr>
          <w:lang w:val="en-US"/>
        </w:rPr>
      </w:pPr>
      <w:r w:rsidRPr="00C93CF8">
        <w:rPr>
          <w:lang w:val="en-US"/>
        </w:rPr>
        <w:t>Return again to the</w:t>
      </w:r>
      <w:r w:rsidR="003A7C64" w:rsidRPr="00C93CF8">
        <w:rPr>
          <w:lang w:val="en-US"/>
        </w:rPr>
        <w:t xml:space="preserve"> use</w:t>
      </w:r>
      <w:r w:rsidRPr="00C93CF8">
        <w:rPr>
          <w:lang w:val="en-US"/>
        </w:rPr>
        <w:t xml:space="preserve"> of</w:t>
      </w:r>
      <w:r w:rsidR="003A7C64" w:rsidRPr="00C93CF8">
        <w:rPr>
          <w:lang w:val="en-US"/>
        </w:rPr>
        <w:t xml:space="preserve"> higher-level predictions about the visual world to filter out a picture from noisy visual inputs. </w:t>
      </w:r>
      <w:r w:rsidR="009A3B28" w:rsidRPr="00C93CF8">
        <w:rPr>
          <w:lang w:val="en-US"/>
        </w:rPr>
        <w:t xml:space="preserve">Experiments with the perception of random lines and 2D/3D shapes </w:t>
      </w:r>
      <w:r w:rsidR="00693155" w:rsidRPr="00C93CF8">
        <w:rPr>
          <w:lang w:val="en-US"/>
        </w:rPr>
        <w:t>(</w:t>
      </w:r>
      <w:r w:rsidR="009A3B28" w:rsidRPr="00C93CF8">
        <w:rPr>
          <w:lang w:val="en-US"/>
        </w:rPr>
        <w:t>made up of similar lines ordered slightly differently</w:t>
      </w:r>
      <w:r w:rsidR="00693155" w:rsidRPr="00C93CF8">
        <w:rPr>
          <w:lang w:val="en-US"/>
        </w:rPr>
        <w:t>)</w:t>
      </w:r>
      <w:r w:rsidR="009A3B28" w:rsidRPr="00C93CF8">
        <w:rPr>
          <w:lang w:val="en-US"/>
        </w:rPr>
        <w:t xml:space="preserve">, </w:t>
      </w:r>
      <w:r w:rsidR="002E1F81" w:rsidRPr="00C93CF8">
        <w:rPr>
          <w:lang w:val="en-US"/>
        </w:rPr>
        <w:t>suggest that</w:t>
      </w:r>
      <w:r w:rsidR="009A3B28" w:rsidRPr="00C93CF8">
        <w:rPr>
          <w:lang w:val="en-US"/>
        </w:rPr>
        <w:t xml:space="preserve"> higher-level prediction</w:t>
      </w:r>
      <w:r w:rsidR="002E1F81" w:rsidRPr="00C93CF8">
        <w:rPr>
          <w:lang w:val="en-US"/>
        </w:rPr>
        <w:t>s</w:t>
      </w:r>
      <w:r w:rsidR="009A3B28" w:rsidRPr="00C93CF8">
        <w:rPr>
          <w:lang w:val="en-US"/>
        </w:rPr>
        <w:t xml:space="preserve"> suppress redundant information </w:t>
      </w:r>
      <w:r w:rsidR="002E1F81" w:rsidRPr="00C93CF8">
        <w:rPr>
          <w:lang w:val="en-US"/>
        </w:rPr>
        <w:t xml:space="preserve">in lower-level visual information processing </w:t>
      </w:r>
      <w:r w:rsidR="009A3B28" w:rsidRPr="00C93CF8">
        <w:rPr>
          <w:lang w:val="en-US"/>
        </w:rPr>
        <w:t xml:space="preserve">(Murray et al. 2002). </w:t>
      </w:r>
      <w:r w:rsidR="00AD7204" w:rsidRPr="00C93CF8">
        <w:rPr>
          <w:lang w:val="en-US"/>
        </w:rPr>
        <w:t>Another study</w:t>
      </w:r>
      <w:r w:rsidR="009A3B28" w:rsidRPr="00C93CF8">
        <w:rPr>
          <w:lang w:val="en-US"/>
        </w:rPr>
        <w:t xml:space="preserve">, </w:t>
      </w:r>
      <w:r w:rsidR="002E1F81" w:rsidRPr="00C93CF8">
        <w:rPr>
          <w:lang w:val="en-US"/>
        </w:rPr>
        <w:t>using</w:t>
      </w:r>
      <w:r w:rsidR="009A3B28" w:rsidRPr="00C93CF8">
        <w:rPr>
          <w:lang w:val="en-US"/>
        </w:rPr>
        <w:t xml:space="preserve"> computational models of predictive coding combined with experimental evidence </w:t>
      </w:r>
      <w:r w:rsidR="00693155" w:rsidRPr="00C93CF8">
        <w:rPr>
          <w:lang w:val="en-US"/>
        </w:rPr>
        <w:t>on</w:t>
      </w:r>
      <w:r w:rsidR="009A3B28" w:rsidRPr="00C93CF8">
        <w:rPr>
          <w:lang w:val="en-US"/>
        </w:rPr>
        <w:t xml:space="preserve"> the perception of illusory contours, </w:t>
      </w:r>
      <w:r w:rsidR="002E1F81" w:rsidRPr="00C93CF8">
        <w:rPr>
          <w:lang w:val="en-US"/>
        </w:rPr>
        <w:t>suggests that predictions sharpen expected lower-level</w:t>
      </w:r>
      <w:r w:rsidR="009A3B28" w:rsidRPr="00C93CF8">
        <w:rPr>
          <w:lang w:val="en-US"/>
        </w:rPr>
        <w:t xml:space="preserve"> </w:t>
      </w:r>
      <w:r w:rsidR="002E1F81" w:rsidRPr="00C93CF8">
        <w:rPr>
          <w:lang w:val="en-US"/>
        </w:rPr>
        <w:t xml:space="preserve">visual </w:t>
      </w:r>
      <w:r w:rsidR="009A3B28" w:rsidRPr="00C93CF8">
        <w:rPr>
          <w:lang w:val="en-US"/>
        </w:rPr>
        <w:t>representations</w:t>
      </w:r>
      <w:r w:rsidR="00AD7204" w:rsidRPr="00C93CF8">
        <w:rPr>
          <w:lang w:val="en-US"/>
        </w:rPr>
        <w:t xml:space="preserve"> (Lee and Mumford 2003). </w:t>
      </w:r>
      <w:r w:rsidR="00200C7B" w:rsidRPr="00C93CF8">
        <w:rPr>
          <w:lang w:val="en-US"/>
        </w:rPr>
        <w:t xml:space="preserve">If we abstract away far enough from these proposed mechanisms, they are similar because both suggest that higher-level predictions are used to filter out unambiguous pictures from noisy visual inputs. But if we zoom in more, the mechanisms are different because one is based on excitatory feedback to lower-level expected visual representations while the other suggests inhibition. </w:t>
      </w:r>
      <w:proofErr w:type="spellStart"/>
      <w:r w:rsidR="00EA7304" w:rsidRPr="00C93CF8">
        <w:rPr>
          <w:lang w:val="en-US"/>
        </w:rPr>
        <w:t>Kok</w:t>
      </w:r>
      <w:proofErr w:type="spellEnd"/>
      <w:r w:rsidR="00EA7304" w:rsidRPr="00C93CF8">
        <w:rPr>
          <w:lang w:val="en-US"/>
        </w:rPr>
        <w:t xml:space="preserve"> et al. (2012) have used a </w:t>
      </w:r>
      <w:r w:rsidR="00EA7304" w:rsidRPr="00C93CF8">
        <w:rPr>
          <w:i/>
          <w:iCs/>
          <w:lang w:val="en-US"/>
        </w:rPr>
        <w:t>third</w:t>
      </w:r>
      <w:r w:rsidR="00EA7304" w:rsidRPr="00C93CF8">
        <w:rPr>
          <w:lang w:val="en-US"/>
        </w:rPr>
        <w:t xml:space="preserve"> </w:t>
      </w:r>
      <w:r w:rsidR="00A13658" w:rsidRPr="00C93CF8">
        <w:rPr>
          <w:lang w:val="en-US"/>
        </w:rPr>
        <w:t xml:space="preserve">behavioral </w:t>
      </w:r>
      <w:r w:rsidR="00EA7304" w:rsidRPr="00C93CF8">
        <w:rPr>
          <w:lang w:val="en-US"/>
        </w:rPr>
        <w:t xml:space="preserve">experiment, involving the perception of grating stimuli </w:t>
      </w:r>
      <w:r w:rsidR="00EA7304" w:rsidRPr="00C93CF8">
        <w:rPr>
          <w:i/>
          <w:iCs/>
          <w:lang w:val="en-US"/>
        </w:rPr>
        <w:t xml:space="preserve">and </w:t>
      </w:r>
      <w:r w:rsidR="00EA7304" w:rsidRPr="00C93CF8">
        <w:rPr>
          <w:lang w:val="en-US"/>
        </w:rPr>
        <w:t xml:space="preserve">a clever manipulation of expectations (using auditory inputs that are connected with </w:t>
      </w:r>
      <w:r w:rsidR="00A13658" w:rsidRPr="00C93CF8">
        <w:rPr>
          <w:lang w:val="en-US"/>
        </w:rPr>
        <w:t xml:space="preserve">visual stimuli in familiarization trials) to </w:t>
      </w:r>
      <w:r w:rsidR="00981085" w:rsidRPr="00C93CF8">
        <w:rPr>
          <w:lang w:val="en-US"/>
        </w:rPr>
        <w:t xml:space="preserve">apparently </w:t>
      </w:r>
      <w:r w:rsidR="00A13658" w:rsidRPr="00C93CF8">
        <w:rPr>
          <w:lang w:val="en-US"/>
        </w:rPr>
        <w:t>settle</w:t>
      </w:r>
      <w:r w:rsidR="00981085" w:rsidRPr="00C93CF8">
        <w:rPr>
          <w:lang w:val="en-US"/>
        </w:rPr>
        <w:t xml:space="preserve"> (for now)</w:t>
      </w:r>
      <w:r w:rsidR="00A13658" w:rsidRPr="00C93CF8">
        <w:rPr>
          <w:lang w:val="en-US"/>
        </w:rPr>
        <w:t xml:space="preserve"> this abstraction problem</w:t>
      </w:r>
      <w:r w:rsidR="008A2710" w:rsidRPr="00C93CF8">
        <w:rPr>
          <w:lang w:val="en-US"/>
        </w:rPr>
        <w:t xml:space="preserve"> (in favor of </w:t>
      </w:r>
      <w:r w:rsidR="005D0129" w:rsidRPr="00C93CF8">
        <w:rPr>
          <w:lang w:val="en-US"/>
        </w:rPr>
        <w:t>the finer-grained</w:t>
      </w:r>
      <w:r w:rsidRPr="00C93CF8">
        <w:rPr>
          <w:lang w:val="en-US"/>
        </w:rPr>
        <w:t>,</w:t>
      </w:r>
      <w:r w:rsidR="008A2710" w:rsidRPr="00C93CF8">
        <w:rPr>
          <w:lang w:val="en-US"/>
        </w:rPr>
        <w:t xml:space="preserve"> excitatory mechanism). </w:t>
      </w:r>
    </w:p>
    <w:p w14:paraId="38A0B672" w14:textId="4153A502" w:rsidR="00BF4779" w:rsidRPr="00C93CF8" w:rsidRDefault="002F03F5" w:rsidP="001928E6">
      <w:pPr>
        <w:spacing w:line="480" w:lineRule="auto"/>
        <w:ind w:firstLine="720"/>
        <w:jc w:val="both"/>
        <w:rPr>
          <w:lang w:val="en-US"/>
        </w:rPr>
      </w:pPr>
      <w:r w:rsidRPr="00C93CF8">
        <w:rPr>
          <w:lang w:val="en-US"/>
        </w:rPr>
        <w:t>The</w:t>
      </w:r>
      <w:r w:rsidR="009275AD" w:rsidRPr="00C93CF8">
        <w:rPr>
          <w:lang w:val="en-US"/>
        </w:rPr>
        <w:t xml:space="preserve"> part</w:t>
      </w:r>
      <w:r w:rsidR="00D726F4" w:rsidRPr="00C93CF8">
        <w:rPr>
          <w:lang w:val="en-US"/>
        </w:rPr>
        <w:t xml:space="preserve"> </w:t>
      </w:r>
      <w:r w:rsidR="009275AD" w:rsidRPr="00C93CF8">
        <w:rPr>
          <w:lang w:val="en-US"/>
        </w:rPr>
        <w:t xml:space="preserve">of the </w:t>
      </w:r>
      <w:r w:rsidR="00C82919" w:rsidRPr="00C93CF8">
        <w:rPr>
          <w:lang w:val="en-US"/>
        </w:rPr>
        <w:t>B</w:t>
      </w:r>
      <w:r w:rsidR="009275AD" w:rsidRPr="00C93CF8">
        <w:rPr>
          <w:lang w:val="en-US"/>
        </w:rPr>
        <w:t xml:space="preserve">oundary and </w:t>
      </w:r>
      <w:r w:rsidR="00C82919" w:rsidRPr="00C93CF8">
        <w:rPr>
          <w:lang w:val="en-US"/>
        </w:rPr>
        <w:t>A</w:t>
      </w:r>
      <w:r w:rsidR="009275AD" w:rsidRPr="00C93CF8">
        <w:rPr>
          <w:lang w:val="en-US"/>
        </w:rPr>
        <w:t xml:space="preserve">bstraction </w:t>
      </w:r>
      <w:r w:rsidR="00C82919" w:rsidRPr="00C93CF8">
        <w:rPr>
          <w:lang w:val="en-US"/>
        </w:rPr>
        <w:t>P</w:t>
      </w:r>
      <w:r w:rsidR="009275AD" w:rsidRPr="00C93CF8">
        <w:rPr>
          <w:lang w:val="en-US"/>
        </w:rPr>
        <w:t xml:space="preserve">roblem </w:t>
      </w:r>
      <w:r w:rsidRPr="00C93CF8">
        <w:rPr>
          <w:lang w:val="en-US"/>
        </w:rPr>
        <w:t xml:space="preserve">that </w:t>
      </w:r>
      <w:r w:rsidR="00D726F4" w:rsidRPr="00C93CF8">
        <w:rPr>
          <w:lang w:val="en-US"/>
        </w:rPr>
        <w:t>need</w:t>
      </w:r>
      <w:r w:rsidR="009275AD" w:rsidRPr="00C93CF8">
        <w:rPr>
          <w:lang w:val="en-US"/>
        </w:rPr>
        <w:t>s</w:t>
      </w:r>
      <w:r w:rsidR="00D726F4" w:rsidRPr="00C93CF8">
        <w:rPr>
          <w:lang w:val="en-US"/>
        </w:rPr>
        <w:t xml:space="preserve"> to be settled by going back to functional, task-related considerations about cognitive </w:t>
      </w:r>
      <w:r w:rsidR="009275AD" w:rsidRPr="00C93CF8">
        <w:rPr>
          <w:lang w:val="en-US"/>
        </w:rPr>
        <w:t>capacities</w:t>
      </w:r>
      <w:r w:rsidR="00685F4D" w:rsidRPr="00C93CF8">
        <w:rPr>
          <w:lang w:val="en-US"/>
        </w:rPr>
        <w:t>,</w:t>
      </w:r>
      <w:r w:rsidR="00784532" w:rsidRPr="00C93CF8">
        <w:rPr>
          <w:lang w:val="en-US"/>
        </w:rPr>
        <w:t xml:space="preserve"> then,</w:t>
      </w:r>
      <w:r w:rsidR="00685F4D" w:rsidRPr="00C93CF8">
        <w:rPr>
          <w:lang w:val="en-US"/>
        </w:rPr>
        <w:t xml:space="preserve"> </w:t>
      </w:r>
      <w:r w:rsidR="00FE5E32" w:rsidRPr="00C93CF8">
        <w:rPr>
          <w:lang w:val="en-US"/>
        </w:rPr>
        <w:t>need</w:t>
      </w:r>
      <w:r w:rsidRPr="00C93CF8">
        <w:rPr>
          <w:lang w:val="en-US"/>
        </w:rPr>
        <w:t xml:space="preserve"> </w:t>
      </w:r>
      <w:r w:rsidR="003A712E" w:rsidRPr="00C93CF8">
        <w:rPr>
          <w:lang w:val="en-US"/>
        </w:rPr>
        <w:t>not overlap completely with the functional-level question</w:t>
      </w:r>
      <w:r w:rsidR="00685F4D" w:rsidRPr="00C93CF8">
        <w:rPr>
          <w:lang w:val="en-US"/>
        </w:rPr>
        <w:t xml:space="preserve"> we started with when deciding to let neural mechanisms </w:t>
      </w:r>
      <w:r w:rsidR="00981085" w:rsidRPr="00C93CF8">
        <w:rPr>
          <w:lang w:val="en-US"/>
        </w:rPr>
        <w:t xml:space="preserve">anchor </w:t>
      </w:r>
      <w:r w:rsidR="00784532" w:rsidRPr="00C93CF8">
        <w:rPr>
          <w:lang w:val="en-US"/>
        </w:rPr>
        <w:t>our</w:t>
      </w:r>
      <w:r w:rsidR="00685F4D" w:rsidRPr="00C93CF8">
        <w:rPr>
          <w:lang w:val="en-US"/>
        </w:rPr>
        <w:t xml:space="preserve"> taxonomic </w:t>
      </w:r>
      <w:r w:rsidR="003A712E" w:rsidRPr="00C93CF8">
        <w:rPr>
          <w:lang w:val="en-US"/>
        </w:rPr>
        <w:t>decisions</w:t>
      </w:r>
      <w:r w:rsidR="007824D3" w:rsidRPr="00C93CF8">
        <w:rPr>
          <w:lang w:val="en-US"/>
        </w:rPr>
        <w:t>.</w:t>
      </w:r>
      <w:r w:rsidR="001130F1" w:rsidRPr="00C93CF8">
        <w:rPr>
          <w:lang w:val="en-US"/>
        </w:rPr>
        <w:t xml:space="preserve"> The cycle can be iterative, fine-tuning answers to each problem under the constraint of the others, without being v</w:t>
      </w:r>
      <w:r w:rsidR="000F7997" w:rsidRPr="00C93CF8">
        <w:rPr>
          <w:lang w:val="en-US"/>
        </w:rPr>
        <w:t>icious</w:t>
      </w:r>
      <w:r w:rsidR="001130F1" w:rsidRPr="00C93CF8">
        <w:rPr>
          <w:lang w:val="en-US"/>
        </w:rPr>
        <w:t>ly circular</w:t>
      </w:r>
      <w:r w:rsidR="00103B54" w:rsidRPr="00C93CF8">
        <w:rPr>
          <w:lang w:val="en-US"/>
        </w:rPr>
        <w:t xml:space="preserve"> </w:t>
      </w:r>
      <w:r w:rsidR="00103B54" w:rsidRPr="00C93CF8">
        <w:rPr>
          <w:lang w:val="en-US"/>
        </w:rPr>
        <w:fldChar w:fldCharType="begin" w:fldLock="1"/>
      </w:r>
      <w:r w:rsidR="00B11607" w:rsidRPr="00C93CF8">
        <w:rPr>
          <w:lang w:val="en-US"/>
        </w:rPr>
        <w:instrText>ADDIN CSL_CITATION { "citationItems" : [ { "id" : "ITEM-1", "itemData" : { "author" : [ { "dropping-particle" : "", "family" : "Chang", "given" : "H.", "non-dropping-particle" : "", "parse-names" : false, "suffix" : "" } ], "id" : "ITEM-1", "issued" : { "date-parts" : [ [ "2004" ] ] }, "publisher" : "Oxford University Press", "publisher-place" : "New York", "title" : "Inventing Temperature: Measurement and Scientific Progress", "type" : "book" }, "prefix" : "see", "uris" : [ "http://www.mendeley.com/documents/?uuid=a0a4a76d-e4ac-435d-9c27-13c5e66156c2" ] } ], "mendeley" : { "formattedCitation" : "(see Chang 2004)", "plainTextFormattedCitation" : "(see Chang 2004)", "previouslyFormattedCitation" : "(see Chang 2004)" }, "properties" : { "noteIndex" : 0 }, "schema" : "https://github.com/citation-style-language/schema/raw/master/csl-citation.json" }</w:instrText>
      </w:r>
      <w:r w:rsidR="00103B54" w:rsidRPr="00C93CF8">
        <w:rPr>
          <w:lang w:val="en-US"/>
        </w:rPr>
        <w:fldChar w:fldCharType="separate"/>
      </w:r>
      <w:r w:rsidR="00DE426A" w:rsidRPr="00C93CF8">
        <w:rPr>
          <w:noProof/>
          <w:lang w:val="en-US"/>
        </w:rPr>
        <w:t>(see Chang 2004)</w:t>
      </w:r>
      <w:r w:rsidR="00103B54" w:rsidRPr="00C93CF8">
        <w:rPr>
          <w:lang w:val="en-US"/>
        </w:rPr>
        <w:fldChar w:fldCharType="end"/>
      </w:r>
      <w:r w:rsidR="00103B54" w:rsidRPr="00C93CF8">
        <w:rPr>
          <w:lang w:val="en-US"/>
        </w:rPr>
        <w:t xml:space="preserve">. </w:t>
      </w:r>
      <w:r w:rsidR="0089533C" w:rsidRPr="00C93CF8">
        <w:rPr>
          <w:lang w:val="en-US"/>
        </w:rPr>
        <w:t xml:space="preserve">And the outcome of the search for such an conceptual equilibrium is bound </w:t>
      </w:r>
      <w:r w:rsidR="0089533C" w:rsidRPr="00C93CF8">
        <w:rPr>
          <w:lang w:val="en-US"/>
        </w:rPr>
        <w:lastRenderedPageBreak/>
        <w:t xml:space="preserve">to drive us to find, to the extent possible, mutually satisfying and reinforcing mappings among the solutions to our three problems. </w:t>
      </w:r>
    </w:p>
    <w:p w14:paraId="4E84637B" w14:textId="2645B196" w:rsidR="00BA76B7" w:rsidRPr="00C93CF8" w:rsidRDefault="00BA76B7" w:rsidP="001928E6">
      <w:pPr>
        <w:spacing w:line="480" w:lineRule="auto"/>
        <w:ind w:firstLine="720"/>
        <w:jc w:val="both"/>
        <w:rPr>
          <w:lang w:val="en-US"/>
        </w:rPr>
      </w:pPr>
      <w:r w:rsidRPr="00C93CF8">
        <w:rPr>
          <w:lang w:val="en-US"/>
        </w:rPr>
        <w:t>Progress in this iterative practice involve</w:t>
      </w:r>
      <w:r w:rsidR="009124B7" w:rsidRPr="00C93CF8">
        <w:rPr>
          <w:lang w:val="en-US"/>
        </w:rPr>
        <w:t>s</w:t>
      </w:r>
      <w:r w:rsidRPr="00C93CF8">
        <w:rPr>
          <w:lang w:val="en-US"/>
        </w:rPr>
        <w:t xml:space="preserve"> reducing the incongruities among tasks, cognitive </w:t>
      </w:r>
      <w:r w:rsidR="009124B7" w:rsidRPr="00C93CF8">
        <w:rPr>
          <w:lang w:val="en-US"/>
        </w:rPr>
        <w:t>ontologies</w:t>
      </w:r>
      <w:r w:rsidRPr="00C93CF8">
        <w:rPr>
          <w:lang w:val="en-US"/>
        </w:rPr>
        <w:t>, and our understanding of mechanisms. We cycle from</w:t>
      </w:r>
      <w:r w:rsidR="00685F4D" w:rsidRPr="00C93CF8">
        <w:rPr>
          <w:lang w:val="en-US"/>
        </w:rPr>
        <w:t xml:space="preserve"> a functional description of capacities</w:t>
      </w:r>
      <w:r w:rsidRPr="00C93CF8">
        <w:rPr>
          <w:lang w:val="en-US"/>
        </w:rPr>
        <w:t>,</w:t>
      </w:r>
      <w:r w:rsidR="00685F4D" w:rsidRPr="00C93CF8">
        <w:rPr>
          <w:lang w:val="en-US"/>
        </w:rPr>
        <w:t xml:space="preserve"> to the neural implementation</w:t>
      </w:r>
      <w:r w:rsidRPr="00C93CF8">
        <w:rPr>
          <w:lang w:val="en-US"/>
        </w:rPr>
        <w:t>, to the task choice and task model,</w:t>
      </w:r>
      <w:r w:rsidR="00685F4D" w:rsidRPr="00C93CF8">
        <w:rPr>
          <w:lang w:val="en-US"/>
        </w:rPr>
        <w:t xml:space="preserve"> and back</w:t>
      </w:r>
      <w:r w:rsidRPr="00C93CF8">
        <w:rPr>
          <w:lang w:val="en-US"/>
        </w:rPr>
        <w:t xml:space="preserve"> again</w:t>
      </w:r>
      <w:r w:rsidR="00685F4D" w:rsidRPr="00C93CF8">
        <w:rPr>
          <w:lang w:val="en-US"/>
        </w:rPr>
        <w:t>. Repetition of this circular process need not involve stagnation</w:t>
      </w:r>
      <w:r w:rsidR="007B15B1" w:rsidRPr="00C93CF8">
        <w:rPr>
          <w:lang w:val="en-US"/>
        </w:rPr>
        <w:t xml:space="preserve"> </w:t>
      </w:r>
      <w:r w:rsidR="00685F4D" w:rsidRPr="00C93CF8">
        <w:rPr>
          <w:lang w:val="en-US"/>
        </w:rPr>
        <w:t xml:space="preserve">but may yield increasingly more refined functional concepts and informed decisions about </w:t>
      </w:r>
      <w:r w:rsidR="001130F1" w:rsidRPr="00C93CF8">
        <w:rPr>
          <w:lang w:val="en-US"/>
        </w:rPr>
        <w:t>what to count as and in a mechanism</w:t>
      </w:r>
      <w:r w:rsidR="00685F4D" w:rsidRPr="00C93CF8">
        <w:rPr>
          <w:lang w:val="en-US"/>
        </w:rPr>
        <w:t>.</w:t>
      </w:r>
      <w:r w:rsidR="00643924" w:rsidRPr="00C93CF8">
        <w:rPr>
          <w:lang w:val="en-US"/>
        </w:rPr>
        <w:t xml:space="preserve"> It would, after all, be a tremendous achievement to bring our </w:t>
      </w:r>
      <w:r w:rsidR="001130F1" w:rsidRPr="00C93CF8">
        <w:rPr>
          <w:lang w:val="en-US"/>
        </w:rPr>
        <w:t>solutions to</w:t>
      </w:r>
      <w:r w:rsidR="00643924" w:rsidRPr="00C93CF8">
        <w:rPr>
          <w:lang w:val="en-US"/>
        </w:rPr>
        <w:t xml:space="preserve"> these three</w:t>
      </w:r>
      <w:r w:rsidR="001130F1" w:rsidRPr="00C93CF8">
        <w:rPr>
          <w:lang w:val="en-US"/>
        </w:rPr>
        <w:t xml:space="preserve"> </w:t>
      </w:r>
      <w:r w:rsidRPr="00C93CF8">
        <w:rPr>
          <w:lang w:val="en-US"/>
        </w:rPr>
        <w:t>component problems in</w:t>
      </w:r>
      <w:r w:rsidR="001130F1" w:rsidRPr="00C93CF8">
        <w:rPr>
          <w:lang w:val="en-US"/>
        </w:rPr>
        <w:t xml:space="preserve"> the cycle of kinds</w:t>
      </w:r>
      <w:r w:rsidR="00643924" w:rsidRPr="00C93CF8">
        <w:rPr>
          <w:lang w:val="en-US"/>
        </w:rPr>
        <w:t xml:space="preserve"> (tasks, </w:t>
      </w:r>
      <w:r w:rsidR="001130F1" w:rsidRPr="00C93CF8">
        <w:rPr>
          <w:lang w:val="en-US"/>
        </w:rPr>
        <w:t>capacities/</w:t>
      </w:r>
      <w:r w:rsidR="00643924" w:rsidRPr="00C93CF8">
        <w:rPr>
          <w:lang w:val="en-US"/>
        </w:rPr>
        <w:t>functional roles, and mechanisms) into</w:t>
      </w:r>
      <w:r w:rsidR="00981085" w:rsidRPr="00C93CF8">
        <w:rPr>
          <w:lang w:val="en-US"/>
        </w:rPr>
        <w:t xml:space="preserve"> unforced</w:t>
      </w:r>
      <w:r w:rsidR="00643924" w:rsidRPr="00C93CF8">
        <w:rPr>
          <w:lang w:val="en-US"/>
        </w:rPr>
        <w:t xml:space="preserve"> alignment for any given practical project. </w:t>
      </w:r>
      <w:r w:rsidRPr="00C93CF8">
        <w:rPr>
          <w:lang w:val="en-US"/>
        </w:rPr>
        <w:t>Such alignment is the stop signal in the search for cognitive kinds, halting the cycle of accommodation</w:t>
      </w:r>
      <w:r w:rsidR="00981085" w:rsidRPr="00C93CF8">
        <w:rPr>
          <w:lang w:val="en-US"/>
        </w:rPr>
        <w:t xml:space="preserve"> among the solutions to its constituent problems</w:t>
      </w:r>
      <w:r w:rsidRPr="00C93CF8">
        <w:rPr>
          <w:lang w:val="en-US"/>
        </w:rPr>
        <w:t>.</w:t>
      </w:r>
      <w:r w:rsidR="0089533C" w:rsidRPr="00C93CF8">
        <w:rPr>
          <w:rStyle w:val="Voetnootmarkering"/>
          <w:lang w:val="en-US"/>
        </w:rPr>
        <w:footnoteReference w:id="8"/>
      </w:r>
    </w:p>
    <w:p w14:paraId="0110BC04" w14:textId="5A9CB1F2" w:rsidR="001130F1" w:rsidRPr="00C93CF8" w:rsidRDefault="00995A5D" w:rsidP="001928E6">
      <w:pPr>
        <w:spacing w:line="480" w:lineRule="auto"/>
        <w:ind w:firstLine="720"/>
        <w:jc w:val="both"/>
        <w:rPr>
          <w:lang w:val="en-US"/>
        </w:rPr>
      </w:pPr>
      <w:r w:rsidRPr="00C93CF8">
        <w:rPr>
          <w:lang w:val="en-US"/>
        </w:rPr>
        <w:t>Our</w:t>
      </w:r>
      <w:r w:rsidR="00FC08D3" w:rsidRPr="00C93CF8">
        <w:rPr>
          <w:lang w:val="en-US"/>
        </w:rPr>
        <w:t xml:space="preserve"> </w:t>
      </w:r>
      <w:r w:rsidRPr="00C93CF8">
        <w:rPr>
          <w:lang w:val="en-US"/>
        </w:rPr>
        <w:t>proposal</w:t>
      </w:r>
      <w:r w:rsidR="00FC08D3" w:rsidRPr="00C93CF8">
        <w:rPr>
          <w:lang w:val="en-US"/>
        </w:rPr>
        <w:t xml:space="preserve"> </w:t>
      </w:r>
      <w:r w:rsidR="00BA76B7" w:rsidRPr="00C93CF8">
        <w:rPr>
          <w:lang w:val="en-US"/>
        </w:rPr>
        <w:t>aligns</w:t>
      </w:r>
      <w:r w:rsidR="00981085" w:rsidRPr="00C93CF8">
        <w:rPr>
          <w:lang w:val="en-US"/>
        </w:rPr>
        <w:t xml:space="preserve"> well</w:t>
      </w:r>
      <w:r w:rsidR="00FC08D3" w:rsidRPr="00C93CF8">
        <w:rPr>
          <w:lang w:val="en-US"/>
        </w:rPr>
        <w:t xml:space="preserve"> with</w:t>
      </w:r>
      <w:r w:rsidR="003900E2" w:rsidRPr="00C93CF8">
        <w:rPr>
          <w:lang w:val="en-US"/>
        </w:rPr>
        <w:t xml:space="preserve"> key features of</w:t>
      </w:r>
      <w:r w:rsidR="00FC08D3" w:rsidRPr="00C93CF8">
        <w:rPr>
          <w:lang w:val="en-US"/>
        </w:rPr>
        <w:t xml:space="preserve"> Boyd</w:t>
      </w:r>
      <w:r w:rsidR="003B3EC8" w:rsidRPr="00C93CF8">
        <w:rPr>
          <w:lang w:val="en-US"/>
        </w:rPr>
        <w:t xml:space="preserve">’s </w:t>
      </w:r>
      <w:r w:rsidR="007F7CBA" w:rsidRPr="00C93CF8">
        <w:rPr>
          <w:lang w:val="en-US"/>
        </w:rPr>
        <w:t>“homeostatic property cluster” theory of natural kinds</w:t>
      </w:r>
      <w:r w:rsidR="003B3EC8" w:rsidRPr="00C93CF8">
        <w:rPr>
          <w:lang w:val="en-US"/>
        </w:rPr>
        <w:t xml:space="preserve"> </w:t>
      </w:r>
      <w:r w:rsidR="00B15F4F" w:rsidRPr="00C93CF8">
        <w:rPr>
          <w:lang w:val="en-US"/>
        </w:rPr>
        <w:fldChar w:fldCharType="begin" w:fldLock="1"/>
      </w:r>
      <w:r w:rsidR="00B11607" w:rsidRPr="00C93CF8">
        <w:rPr>
          <w:lang w:val="en-US"/>
        </w:rPr>
        <w:instrText>ADDIN CSL_CITATION { "citationItems" : [ { "id" : "ITEM-1", "itemData" : { "abstract" : "This paper addresses the question of what scientific realism implies and what it does not when it is articulated so as to provide the best defense against plausible philosophical alternatives. A summary is presented of \u201cabductive\u201d arguments for scientific realism, and of the epistemological and semantic conceptions upon which they depend. Taking these arguments to be the best current defense of realism, it is inquired what, in the sense just mentioned, realism implies and what it does not. It is concluded that realism implies the strong rejection of epistemological foundationalism, a non\u2010Humean conception of causation and of explanation, and a causal rather than conceptual account of the unity of natural definitions. It is denied that realism implies bivalence or the existence of one true theory, one preferred vocabulary or one distinctly privileged science. It is further denied that realism implies that there are no unrecognized conventional aspects to scientific theorizing and it is denied that realism implies that scientists routinely do good experimental metaphysics. Copyright \u00a9 1989, Wiley Blackwell. All rights reserved", "author" : [ { "dropping-particle" : "", "family" : "Boyd", "given" : "Richard", "non-dropping-particle" : "", "parse-names" : false, "suffix" : "" } ], "container-title" : "Dialectica", "id" : "ITEM-1", "issue" : "1-2", "issued" : { "date-parts" : [ [ "1989" ] ] }, "page" : "5-29", "title" : "What Realism Implies and What it Does Not", "type" : "article-journal", "volume" : "43" }, "uris" : [ "http://www.mendeley.com/documents/?uuid=99b7b62b-249c-45e7-a3d0-665eadca6539" ] } ], "mendeley" : { "formattedCitation" : "(Boyd 1989)", "plainTextFormattedCitation" : "(Boyd 1989)", "previouslyFormattedCitation" : "(Boyd 1989)" }, "properties" : { "noteIndex" : 0 }, "schema" : "https://github.com/citation-style-language/schema/raw/master/csl-citation.json" }</w:instrText>
      </w:r>
      <w:r w:rsidR="00B15F4F" w:rsidRPr="00C93CF8">
        <w:rPr>
          <w:lang w:val="en-US"/>
        </w:rPr>
        <w:fldChar w:fldCharType="separate"/>
      </w:r>
      <w:r w:rsidR="00DE426A" w:rsidRPr="00C93CF8">
        <w:rPr>
          <w:noProof/>
          <w:lang w:val="en-US"/>
        </w:rPr>
        <w:t>(Boyd 1989)</w:t>
      </w:r>
      <w:r w:rsidR="00B15F4F" w:rsidRPr="00C93CF8">
        <w:rPr>
          <w:lang w:val="en-US"/>
        </w:rPr>
        <w:fldChar w:fldCharType="end"/>
      </w:r>
      <w:r w:rsidR="003B3EC8" w:rsidRPr="00C93CF8">
        <w:rPr>
          <w:lang w:val="en-US"/>
        </w:rPr>
        <w:t>. According to Boyd,</w:t>
      </w:r>
      <w:r w:rsidR="00035774" w:rsidRPr="00C93CF8">
        <w:rPr>
          <w:lang w:val="en-US"/>
        </w:rPr>
        <w:t xml:space="preserve"> </w:t>
      </w:r>
      <w:r w:rsidR="001130F1" w:rsidRPr="00C93CF8">
        <w:rPr>
          <w:lang w:val="en-US"/>
        </w:rPr>
        <w:t xml:space="preserve">externalist (functionalist) and internalist (mechanistic) approaches to kind </w:t>
      </w:r>
      <w:r w:rsidR="0001399C" w:rsidRPr="00C93CF8">
        <w:rPr>
          <w:lang w:val="en-US"/>
        </w:rPr>
        <w:t>delineation</w:t>
      </w:r>
      <w:r w:rsidR="00035774" w:rsidRPr="00C93CF8">
        <w:rPr>
          <w:lang w:val="en-US"/>
        </w:rPr>
        <w:t xml:space="preserve"> </w:t>
      </w:r>
      <w:r w:rsidR="001130F1" w:rsidRPr="00C93CF8">
        <w:rPr>
          <w:lang w:val="en-US"/>
        </w:rPr>
        <w:t xml:space="preserve">can </w:t>
      </w:r>
      <w:r w:rsidR="00035774" w:rsidRPr="00C93CF8">
        <w:rPr>
          <w:lang w:val="en-US"/>
        </w:rPr>
        <w:t>be conjoined</w:t>
      </w:r>
      <w:r w:rsidR="007F7CBA" w:rsidRPr="00C93CF8">
        <w:rPr>
          <w:lang w:val="en-US"/>
        </w:rPr>
        <w:t xml:space="preserve">: </w:t>
      </w:r>
      <w:r w:rsidR="002C71BA" w:rsidRPr="00C93CF8">
        <w:rPr>
          <w:lang w:val="en-US"/>
        </w:rPr>
        <w:t>A</w:t>
      </w:r>
      <w:r w:rsidR="007F7CBA" w:rsidRPr="00C93CF8">
        <w:rPr>
          <w:lang w:val="en-US"/>
        </w:rPr>
        <w:t xml:space="preserve">n object or capacity is a member of a kind in virtue of the similarities both in how they regularly behave (the </w:t>
      </w:r>
      <w:r w:rsidR="001130F1" w:rsidRPr="00C93CF8">
        <w:rPr>
          <w:lang w:val="en-US"/>
        </w:rPr>
        <w:t xml:space="preserve">externalist/functionalist </w:t>
      </w:r>
      <w:r w:rsidR="007F7CBA" w:rsidRPr="00C93CF8">
        <w:rPr>
          <w:lang w:val="en-US"/>
        </w:rPr>
        <w:t>answer) and in the mechanism</w:t>
      </w:r>
      <w:r w:rsidR="00A30D36" w:rsidRPr="00C93CF8">
        <w:rPr>
          <w:lang w:val="en-US"/>
        </w:rPr>
        <w:t>s</w:t>
      </w:r>
      <w:r w:rsidR="007F7CBA" w:rsidRPr="00C93CF8">
        <w:rPr>
          <w:lang w:val="en-US"/>
        </w:rPr>
        <w:t xml:space="preserve"> that explain why they regularly behave that way. Boyd</w:t>
      </w:r>
      <w:r w:rsidR="0089533C" w:rsidRPr="00C93CF8">
        <w:rPr>
          <w:lang w:val="en-US"/>
        </w:rPr>
        <w:t xml:space="preserve"> once embraced a</w:t>
      </w:r>
      <w:r w:rsidR="007F7CBA" w:rsidRPr="00C93CF8">
        <w:rPr>
          <w:lang w:val="en-US"/>
        </w:rPr>
        <w:t xml:space="preserve"> naturalistic “principle of accommodation” </w:t>
      </w:r>
      <w:r w:rsidR="0089533C" w:rsidRPr="00C93CF8">
        <w:rPr>
          <w:lang w:val="en-US"/>
        </w:rPr>
        <w:t xml:space="preserve">that </w:t>
      </w:r>
      <w:r w:rsidR="007F7CBA" w:rsidRPr="00C93CF8">
        <w:rPr>
          <w:lang w:val="en-US"/>
        </w:rPr>
        <w:t xml:space="preserve">enjoins us to split kinds whenever we find inductively relevant differences; and these differences might be found either in the </w:t>
      </w:r>
      <w:r w:rsidR="001130F1" w:rsidRPr="00C93CF8">
        <w:rPr>
          <w:lang w:val="en-US"/>
        </w:rPr>
        <w:t>cognitive function</w:t>
      </w:r>
      <w:r w:rsidR="007F7CBA" w:rsidRPr="00C93CF8">
        <w:rPr>
          <w:lang w:val="en-US"/>
        </w:rPr>
        <w:t xml:space="preserve"> or in the mechanism. Boyd’s </w:t>
      </w:r>
      <w:r w:rsidR="0089533C" w:rsidRPr="00C93CF8">
        <w:rPr>
          <w:lang w:val="en-US"/>
        </w:rPr>
        <w:t xml:space="preserve">historic </w:t>
      </w:r>
      <w:r w:rsidR="007F7CBA" w:rsidRPr="00C93CF8">
        <w:rPr>
          <w:lang w:val="en-US"/>
        </w:rPr>
        <w:t xml:space="preserve">view expresses concisely the idea that scientists should populate their models and theories with kinds that best </w:t>
      </w:r>
      <w:r w:rsidR="007F7CBA" w:rsidRPr="00C93CF8">
        <w:rPr>
          <w:lang w:val="en-US"/>
        </w:rPr>
        <w:lastRenderedPageBreak/>
        <w:t xml:space="preserve">systematize our knowledge of the world’s causal structure </w:t>
      </w:r>
      <w:r w:rsidR="004D6608" w:rsidRPr="00C93CF8">
        <w:rPr>
          <w:lang w:val="en-US"/>
        </w:rPr>
        <w:fldChar w:fldCharType="begin" w:fldLock="1"/>
      </w:r>
      <w:r w:rsidR="00B11607" w:rsidRPr="00C93CF8">
        <w:rPr>
          <w:lang w:val="en-US"/>
        </w:rPr>
        <w:instrText>ADDIN CSL_CITATION { "citationItems" : [ { "id" : "ITEM-1", "itemData" : { "author" : [ { "dropping-particle" : "", "family" : "Salmon", "given" : "W.", "non-dropping-particle" : "", "parse-names" : false, "suffix" : "" } ], "id" : "ITEM-1", "issued" : { "date-parts" : [ [ "1984" ] ] }, "publisher" : "Princeton University Press", "title" : "Scientific explanation and the causal structure of the world", "type" : "book" }, "uris" : [ "http://www.mendeley.com/documents/?uuid=d64a4d45-3036-4613-a0cc-d3ec4efed9ce" ] } ], "mendeley" : { "formattedCitation" : "(Salmon 1984)", "plainTextFormattedCitation" : "(Salmon 1984)", "previouslyFormattedCitation" : "(Salmon 1984)" }, "properties" : { "noteIndex" : 0 }, "schema" : "https://github.com/citation-style-language/schema/raw/master/csl-citation.json" }</w:instrText>
      </w:r>
      <w:r w:rsidR="004D6608" w:rsidRPr="00C93CF8">
        <w:rPr>
          <w:lang w:val="en-US"/>
        </w:rPr>
        <w:fldChar w:fldCharType="separate"/>
      </w:r>
      <w:r w:rsidR="00DE426A" w:rsidRPr="00C93CF8">
        <w:rPr>
          <w:noProof/>
          <w:lang w:val="en-US"/>
        </w:rPr>
        <w:t>(Salmon 1984)</w:t>
      </w:r>
      <w:r w:rsidR="004D6608" w:rsidRPr="00C93CF8">
        <w:rPr>
          <w:lang w:val="en-US"/>
        </w:rPr>
        <w:fldChar w:fldCharType="end"/>
      </w:r>
      <w:r w:rsidR="007F7CBA" w:rsidRPr="00C93CF8">
        <w:rPr>
          <w:lang w:val="en-US"/>
        </w:rPr>
        <w:t xml:space="preserve"> and that therefore offer the most “bang for the buck,” maximizing predictive leverage and instrumental control in the most economical way</w:t>
      </w:r>
      <w:r w:rsidR="00975159" w:rsidRPr="00C93CF8">
        <w:rPr>
          <w:lang w:val="en-US"/>
        </w:rPr>
        <w:t xml:space="preserve"> </w:t>
      </w:r>
      <w:r w:rsidR="00975159" w:rsidRPr="00C93CF8">
        <w:rPr>
          <w:lang w:val="en-US"/>
        </w:rPr>
        <w:fldChar w:fldCharType="begin" w:fldLock="1"/>
      </w:r>
      <w:r w:rsidR="00B11607" w:rsidRPr="00C93CF8">
        <w:rPr>
          <w:lang w:val="en-US"/>
        </w:rPr>
        <w:instrText>ADDIN CSL_CITATION { "citationItems" : [ { "id" : "ITEM-1", "itemData" : { "author" : [ { "dropping-particle" : "", "family" : "Strevens", "given" : "M.", "non-dropping-particle" : "", "parse-names" : false, "suffix" : "" } ], "id" : "ITEM-1", "issued" : { "date-parts" : [ [ "2008" ] ] }, "publisher" : "Harvard University Press", "publisher-place" : "Cambridge, MA", "title" : "Depth: An account of scientific explanation", "type" : "book" }, "uris" : [ "http://www.mendeley.com/documents/?uuid=d04a853e-94be-47bf-914c-8b1c0e703e71" ] } ], "mendeley" : { "formattedCitation" : "(Strevens 2008)", "plainTextFormattedCitation" : "(Strevens 2008)", "previouslyFormattedCitation" : "(Strevens 2008)" }, "properties" : { "noteIndex" : 0 }, "schema" : "https://github.com/citation-style-language/schema/raw/master/csl-citation.json" }</w:instrText>
      </w:r>
      <w:r w:rsidR="00975159" w:rsidRPr="00C93CF8">
        <w:rPr>
          <w:lang w:val="en-US"/>
        </w:rPr>
        <w:fldChar w:fldCharType="separate"/>
      </w:r>
      <w:r w:rsidR="00DE426A" w:rsidRPr="00C93CF8">
        <w:rPr>
          <w:noProof/>
          <w:lang w:val="en-US"/>
        </w:rPr>
        <w:t>(Strevens 2008)</w:t>
      </w:r>
      <w:r w:rsidR="00975159" w:rsidRPr="00C93CF8">
        <w:rPr>
          <w:lang w:val="en-US"/>
        </w:rPr>
        <w:fldChar w:fldCharType="end"/>
      </w:r>
      <w:r w:rsidR="007F7CBA" w:rsidRPr="00C93CF8">
        <w:rPr>
          <w:lang w:val="en-US"/>
        </w:rPr>
        <w:t xml:space="preserve">. If one fails to recognize real distinctions between kinds, one’s model or theory necessarily suffers in some prediction, instrumental application, and explanatory </w:t>
      </w:r>
      <w:r w:rsidR="00643924" w:rsidRPr="00C93CF8">
        <w:rPr>
          <w:lang w:val="en-US"/>
        </w:rPr>
        <w:t xml:space="preserve">task </w:t>
      </w:r>
      <w:r w:rsidR="007F7CBA" w:rsidRPr="00C93CF8">
        <w:rPr>
          <w:lang w:val="en-US"/>
        </w:rPr>
        <w:t xml:space="preserve">(reducing the bang). On the other hand, if one distinguishes in one’s models and theories functionally and mechanistically identical kinds of objects and capacities, one necessarily introduces predictively and instrumentally irrelevant and otiose detail (increasing buck). </w:t>
      </w:r>
      <w:r w:rsidR="001130F1" w:rsidRPr="00C93CF8">
        <w:rPr>
          <w:lang w:val="en-US"/>
        </w:rPr>
        <w:t>Boyd</w:t>
      </w:r>
      <w:r w:rsidR="00BA76B7" w:rsidRPr="00C93CF8">
        <w:rPr>
          <w:lang w:val="en-US"/>
        </w:rPr>
        <w:t xml:space="preserve"> is not </w:t>
      </w:r>
      <w:r w:rsidR="001130F1" w:rsidRPr="00C93CF8">
        <w:rPr>
          <w:lang w:val="en-US"/>
        </w:rPr>
        <w:t>explicit</w:t>
      </w:r>
      <w:r w:rsidR="00BA76B7" w:rsidRPr="00C93CF8">
        <w:rPr>
          <w:lang w:val="en-US"/>
        </w:rPr>
        <w:t>ly</w:t>
      </w:r>
      <w:r w:rsidR="001130F1" w:rsidRPr="00C93CF8">
        <w:rPr>
          <w:lang w:val="en-US"/>
        </w:rPr>
        <w:t xml:space="preserve"> concern</w:t>
      </w:r>
      <w:r w:rsidR="00BA76B7" w:rsidRPr="00C93CF8">
        <w:rPr>
          <w:lang w:val="en-US"/>
        </w:rPr>
        <w:t>ed</w:t>
      </w:r>
      <w:r w:rsidR="001130F1" w:rsidRPr="00C93CF8">
        <w:rPr>
          <w:lang w:val="en-US"/>
        </w:rPr>
        <w:t xml:space="preserve"> with the experimental tasks used to operationalize the capacities in question. </w:t>
      </w:r>
      <w:r w:rsidR="00BA76B7" w:rsidRPr="00C93CF8">
        <w:rPr>
          <w:lang w:val="en-US"/>
        </w:rPr>
        <w:t xml:space="preserve">But if we are to understand the process by which our  cognitive ontology will be sharpened, we </w:t>
      </w:r>
      <w:r w:rsidR="0089533C" w:rsidRPr="00C93CF8">
        <w:rPr>
          <w:lang w:val="en-US"/>
        </w:rPr>
        <w:t>have to consider</w:t>
      </w:r>
      <w:r w:rsidR="00BA76B7" w:rsidRPr="00C93CF8">
        <w:rPr>
          <w:lang w:val="en-US"/>
        </w:rPr>
        <w:t xml:space="preserve"> the tools and methods by which we </w:t>
      </w:r>
      <w:r w:rsidR="0089533C" w:rsidRPr="00C93CF8">
        <w:rPr>
          <w:lang w:val="en-US"/>
        </w:rPr>
        <w:t>engage</w:t>
      </w:r>
      <w:r w:rsidR="00BA76B7" w:rsidRPr="00C93CF8">
        <w:rPr>
          <w:lang w:val="en-US"/>
        </w:rPr>
        <w:t xml:space="preserve"> and measure these capacities. The</w:t>
      </w:r>
      <w:r w:rsidR="0089533C" w:rsidRPr="00C93CF8">
        <w:rPr>
          <w:lang w:val="en-US"/>
        </w:rPr>
        <w:t>se tools and methods</w:t>
      </w:r>
      <w:r w:rsidR="00BA76B7" w:rsidRPr="00C93CF8">
        <w:rPr>
          <w:lang w:val="en-US"/>
        </w:rPr>
        <w:t xml:space="preserve"> cannot simply be taken for granted but are themselves part of the intellectual background that embodies </w:t>
      </w:r>
      <w:r w:rsidR="0089533C" w:rsidRPr="00C93CF8">
        <w:rPr>
          <w:lang w:val="en-US"/>
        </w:rPr>
        <w:t>our</w:t>
      </w:r>
      <w:r w:rsidR="00BA76B7" w:rsidRPr="00C93CF8">
        <w:rPr>
          <w:lang w:val="en-US"/>
        </w:rPr>
        <w:t xml:space="preserve"> ontology in material practices. These practices are especially worth</w:t>
      </w:r>
      <w:r w:rsidR="0089533C" w:rsidRPr="00C93CF8">
        <w:rPr>
          <w:lang w:val="en-US"/>
        </w:rPr>
        <w:t>y</w:t>
      </w:r>
      <w:r w:rsidR="00BA76B7" w:rsidRPr="00C93CF8">
        <w:rPr>
          <w:lang w:val="en-US"/>
        </w:rPr>
        <w:t xml:space="preserve"> of attention in the cognitive sciences in part because </w:t>
      </w:r>
      <w:r w:rsidR="001130F1" w:rsidRPr="00C93CF8">
        <w:rPr>
          <w:lang w:val="en-US"/>
        </w:rPr>
        <w:t>there is as much difference of opinion (</w:t>
      </w:r>
      <w:r w:rsidR="0089533C" w:rsidRPr="00C93CF8">
        <w:rPr>
          <w:lang w:val="en-US"/>
        </w:rPr>
        <w:t>even</w:t>
      </w:r>
      <w:r w:rsidR="001130F1" w:rsidRPr="00C93CF8">
        <w:rPr>
          <w:lang w:val="en-US"/>
        </w:rPr>
        <w:t xml:space="preserve"> </w:t>
      </w:r>
      <w:r w:rsidR="0089533C" w:rsidRPr="00C93CF8">
        <w:rPr>
          <w:lang w:val="en-US"/>
        </w:rPr>
        <w:t xml:space="preserve">outright </w:t>
      </w:r>
      <w:r w:rsidR="001130F1" w:rsidRPr="00C93CF8">
        <w:rPr>
          <w:lang w:val="en-US"/>
        </w:rPr>
        <w:t>controversy) over the adequacy of different tasks as there is about the</w:t>
      </w:r>
      <w:r w:rsidR="0089533C" w:rsidRPr="00C93CF8">
        <w:rPr>
          <w:lang w:val="en-US"/>
        </w:rPr>
        <w:t xml:space="preserve"> correct</w:t>
      </w:r>
      <w:r w:rsidR="001130F1" w:rsidRPr="00C93CF8">
        <w:rPr>
          <w:lang w:val="en-US"/>
        </w:rPr>
        <w:t xml:space="preserve"> ontology. </w:t>
      </w:r>
      <w:r w:rsidR="00BA76B7" w:rsidRPr="00C93CF8">
        <w:rPr>
          <w:lang w:val="en-US"/>
        </w:rPr>
        <w:t xml:space="preserve">The ability to construct any coherent and </w:t>
      </w:r>
      <w:proofErr w:type="spellStart"/>
      <w:r w:rsidR="00BA76B7" w:rsidRPr="00C93CF8">
        <w:rPr>
          <w:lang w:val="en-US"/>
        </w:rPr>
        <w:t>economical</w:t>
      </w:r>
      <w:proofErr w:type="spellEnd"/>
      <w:r w:rsidR="00BA76B7" w:rsidRPr="00C93CF8">
        <w:rPr>
          <w:lang w:val="en-US"/>
        </w:rPr>
        <w:t xml:space="preserve"> picture of how tasks, capacities, and mechanisms relate, is itself a scientific achievement that deserves to be taken seriously.  </w:t>
      </w:r>
      <w:r w:rsidR="0089533C" w:rsidRPr="00C93CF8">
        <w:rPr>
          <w:lang w:val="en-US"/>
        </w:rPr>
        <w:t>It is a further question how different ways of bringing our answers to these three questions into equilibrium with one another are and should be evaluated relative to one another and whether it is permissible to have, in a science, more than one such more or less stable arrangement of solutions.</w:t>
      </w:r>
    </w:p>
    <w:p w14:paraId="5827DE46" w14:textId="2C30BB30" w:rsidR="001130F1" w:rsidRPr="00C93CF8" w:rsidRDefault="00BA76B7" w:rsidP="001928E6">
      <w:pPr>
        <w:spacing w:line="480" w:lineRule="auto"/>
        <w:ind w:firstLine="720"/>
        <w:jc w:val="both"/>
        <w:rPr>
          <w:lang w:val="en-US"/>
        </w:rPr>
      </w:pPr>
      <w:r w:rsidRPr="00C93CF8">
        <w:rPr>
          <w:lang w:val="en-US"/>
        </w:rPr>
        <w:t xml:space="preserve">The iterative cycle we describe here is not unique to cognitive neuroscience but has analogues in even more “basic” sciences, especially in the early days of </w:t>
      </w:r>
      <w:r w:rsidR="007F65E6" w:rsidRPr="00C93CF8">
        <w:rPr>
          <w:lang w:val="en-US"/>
        </w:rPr>
        <w:t>concept</w:t>
      </w:r>
      <w:r w:rsidRPr="00C93CF8">
        <w:rPr>
          <w:lang w:val="en-US"/>
        </w:rPr>
        <w:t xml:space="preserve"> formation. For example, </w:t>
      </w:r>
      <w:proofErr w:type="spellStart"/>
      <w:r w:rsidRPr="00C93CF8">
        <w:rPr>
          <w:lang w:val="en-US"/>
        </w:rPr>
        <w:t>Hasok</w:t>
      </w:r>
      <w:proofErr w:type="spellEnd"/>
      <w:r w:rsidRPr="00C93CF8">
        <w:rPr>
          <w:lang w:val="en-US"/>
        </w:rPr>
        <w:t xml:space="preserve"> Chang describes a similar process of</w:t>
      </w:r>
      <w:r w:rsidR="007E7B61" w:rsidRPr="00C93CF8">
        <w:rPr>
          <w:lang w:val="en-US"/>
        </w:rPr>
        <w:t xml:space="preserve"> “epistemic iteration” </w:t>
      </w:r>
      <w:r w:rsidRPr="00C93CF8">
        <w:rPr>
          <w:lang w:val="en-US"/>
        </w:rPr>
        <w:t>for the concept of temperature, its mechanisms, and its measures</w:t>
      </w:r>
      <w:r w:rsidR="00FD3292" w:rsidRPr="00C93CF8">
        <w:rPr>
          <w:lang w:val="en-US"/>
        </w:rPr>
        <w:t xml:space="preserve"> in the </w:t>
      </w:r>
      <w:r w:rsidR="001F4CC8" w:rsidRPr="00C93CF8">
        <w:rPr>
          <w:lang w:val="en-US"/>
        </w:rPr>
        <w:t>study of temperature</w:t>
      </w:r>
      <w:r w:rsidRPr="00C93CF8">
        <w:rPr>
          <w:lang w:val="en-US"/>
        </w:rPr>
        <w:t xml:space="preserve"> in the Eighteenth and Nineteenth Centuries </w:t>
      </w:r>
      <w:r w:rsidR="00A723F1" w:rsidRPr="00C93CF8">
        <w:rPr>
          <w:lang w:val="en-US"/>
        </w:rPr>
        <w:t xml:space="preserve"> </w:t>
      </w:r>
      <w:r w:rsidR="00A723F1" w:rsidRPr="00C93CF8">
        <w:rPr>
          <w:lang w:val="en-US"/>
        </w:rPr>
        <w:fldChar w:fldCharType="begin" w:fldLock="1"/>
      </w:r>
      <w:r w:rsidR="00B11607" w:rsidRPr="00C93CF8">
        <w:rPr>
          <w:lang w:val="en-US"/>
        </w:rPr>
        <w:instrText>ADDIN CSL_CITATION { "citationItems" : [ { "id" : "ITEM-1", "itemData" : { "author" : [ { "dropping-particle" : "", "family" : "Chang", "given" : "H.", "non-dropping-particle" : "", "parse-names" : false, "suffix" : "" } ], "id" : "ITEM-1", "issued" : { "date-parts" : [ [ "2004" ] ] }, "publisher" : "Oxford University Press", "publisher-place" : "New York", "title" : "Inventing Temperature: Measurement and Scientific Progress", "type" : "book" }, "uris" : [ "http://www.mendeley.com/documents/?uuid=a0a4a76d-e4ac-435d-9c27-13c5e66156c2" ] } ], "mendeley" : { "formattedCitation" : "(Chang 2004)", "plainTextFormattedCitation" : "(Chang 2004)", "previouslyFormattedCitation" : "(Chang 2004)" }, "properties" : { "noteIndex" : 0 }, "schema" : "https://github.com/citation-style-language/schema/raw/master/csl-citation.json" }</w:instrText>
      </w:r>
      <w:r w:rsidR="00A723F1" w:rsidRPr="00C93CF8">
        <w:rPr>
          <w:lang w:val="en-US"/>
        </w:rPr>
        <w:fldChar w:fldCharType="separate"/>
      </w:r>
      <w:r w:rsidR="00DE426A" w:rsidRPr="00C93CF8">
        <w:rPr>
          <w:noProof/>
          <w:lang w:val="en-US"/>
        </w:rPr>
        <w:t>(Chang 2004)</w:t>
      </w:r>
      <w:r w:rsidR="00A723F1" w:rsidRPr="00C93CF8">
        <w:rPr>
          <w:lang w:val="en-US"/>
        </w:rPr>
        <w:fldChar w:fldCharType="end"/>
      </w:r>
      <w:r w:rsidR="00A723F1" w:rsidRPr="00C93CF8">
        <w:rPr>
          <w:lang w:val="en-US"/>
        </w:rPr>
        <w:t>.</w:t>
      </w:r>
      <w:r w:rsidR="00B56CB4" w:rsidRPr="00C93CF8">
        <w:rPr>
          <w:lang w:val="en-US"/>
        </w:rPr>
        <w:t xml:space="preserve"> </w:t>
      </w:r>
      <w:r w:rsidRPr="00C93CF8">
        <w:rPr>
          <w:lang w:val="en-US"/>
        </w:rPr>
        <w:t xml:space="preserve">Knowledge accumulation is possible even where we </w:t>
      </w:r>
      <w:r w:rsidRPr="00C93CF8">
        <w:rPr>
          <w:lang w:val="en-US"/>
        </w:rPr>
        <w:lastRenderedPageBreak/>
        <w:t xml:space="preserve">can point to no secure and indubitable foundations, but it is measured in its coherence, its predictive adequacy, and its stability. The feeling of hotness acts as the first, intuitive and roughly-hewn touchstone guiding the search for the thing “heat” that might explain it, even when it is utterly unclear what, if anything, the feeling of hotness detects in things. Likewise, our intuitive interactions with </w:t>
      </w:r>
      <w:r w:rsidR="003132C1" w:rsidRPr="00C93CF8">
        <w:rPr>
          <w:lang w:val="en-US"/>
        </w:rPr>
        <w:t>remembrance</w:t>
      </w:r>
      <w:r w:rsidRPr="00C93CF8">
        <w:rPr>
          <w:lang w:val="en-US"/>
        </w:rPr>
        <w:t xml:space="preserve"> serve as the anchor point for scientific investigation, which involves the development of tasks, controls, and ontologies that can lead us productively away from that intuitive home. </w:t>
      </w:r>
      <w:r w:rsidR="001130F1" w:rsidRPr="00C93CF8">
        <w:rPr>
          <w:lang w:val="en-US"/>
        </w:rPr>
        <w:t>It is</w:t>
      </w:r>
      <w:r w:rsidRPr="00C93CF8">
        <w:rPr>
          <w:lang w:val="en-US"/>
        </w:rPr>
        <w:t xml:space="preserve"> therefore</w:t>
      </w:r>
      <w:r w:rsidR="001130F1" w:rsidRPr="00C93CF8">
        <w:rPr>
          <w:lang w:val="en-US"/>
        </w:rPr>
        <w:t xml:space="preserve"> not a conceptual failing of contemporary cognitive science that its taxonomy of kinds is in flux; this is in keeping</w:t>
      </w:r>
      <w:r w:rsidRPr="00C93CF8">
        <w:rPr>
          <w:lang w:val="en-US"/>
        </w:rPr>
        <w:t xml:space="preserve"> both with a healthy pluralism, as described above, and</w:t>
      </w:r>
      <w:r w:rsidR="001130F1" w:rsidRPr="00C93CF8">
        <w:rPr>
          <w:lang w:val="en-US"/>
        </w:rPr>
        <w:t xml:space="preserve"> with the way that other sciences have developed</w:t>
      </w:r>
      <w:r w:rsidRPr="00C93CF8">
        <w:rPr>
          <w:lang w:val="en-US"/>
        </w:rPr>
        <w:t>.</w:t>
      </w:r>
      <w:r w:rsidR="001130F1" w:rsidRPr="00C93CF8">
        <w:rPr>
          <w:lang w:val="en-US"/>
        </w:rPr>
        <w:t xml:space="preserve"> </w:t>
      </w:r>
      <w:r w:rsidRPr="00C93CF8">
        <w:rPr>
          <w:lang w:val="en-US"/>
        </w:rPr>
        <w:t>A certain looseness in kind definitions and matters of ontology, especially when such matters are (most would agree) far from settled,</w:t>
      </w:r>
      <w:r w:rsidR="001130F1" w:rsidRPr="00C93CF8">
        <w:rPr>
          <w:lang w:val="en-US"/>
        </w:rPr>
        <w:t xml:space="preserve"> </w:t>
      </w:r>
      <w:r w:rsidRPr="00C93CF8">
        <w:rPr>
          <w:lang w:val="en-US"/>
        </w:rPr>
        <w:t>provides</w:t>
      </w:r>
      <w:r w:rsidR="001130F1" w:rsidRPr="00C93CF8">
        <w:rPr>
          <w:lang w:val="en-US"/>
        </w:rPr>
        <w:t xml:space="preserve"> space</w:t>
      </w:r>
      <w:r w:rsidRPr="00C93CF8">
        <w:rPr>
          <w:lang w:val="en-US"/>
        </w:rPr>
        <w:t xml:space="preserve"> for scientific research programs</w:t>
      </w:r>
      <w:r w:rsidR="001130F1" w:rsidRPr="00C93CF8">
        <w:rPr>
          <w:lang w:val="en-US"/>
        </w:rPr>
        <w:t xml:space="preserve"> t</w:t>
      </w:r>
      <w:r w:rsidRPr="00C93CF8">
        <w:rPr>
          <w:lang w:val="en-US"/>
        </w:rPr>
        <w:t>o</w:t>
      </w:r>
      <w:r w:rsidR="001130F1" w:rsidRPr="00C93CF8">
        <w:rPr>
          <w:lang w:val="en-US"/>
        </w:rPr>
        <w:t xml:space="preserve"> live and breathe. Yet th</w:t>
      </w:r>
      <w:r w:rsidRPr="00C93CF8">
        <w:rPr>
          <w:lang w:val="en-US"/>
        </w:rPr>
        <w:t>eir</w:t>
      </w:r>
      <w:r w:rsidR="001130F1" w:rsidRPr="00C93CF8">
        <w:rPr>
          <w:lang w:val="en-US"/>
        </w:rPr>
        <w:t xml:space="preserve"> work, if it is to make the iterative progress seen in other sciences, must be guided by an underlying recognition of the task</w:t>
      </w:r>
      <w:r w:rsidR="0001794B" w:rsidRPr="00C93CF8">
        <w:rPr>
          <w:lang w:val="en-US"/>
        </w:rPr>
        <w:t xml:space="preserve"> and the task-model</w:t>
      </w:r>
      <w:r w:rsidRPr="00C93CF8">
        <w:rPr>
          <w:lang w:val="en-US"/>
        </w:rPr>
        <w:t xml:space="preserve">: </w:t>
      </w:r>
      <w:r w:rsidR="004D4868" w:rsidRPr="00C93CF8">
        <w:rPr>
          <w:lang w:val="en-US"/>
        </w:rPr>
        <w:t>T</w:t>
      </w:r>
      <w:r w:rsidRPr="00C93CF8">
        <w:rPr>
          <w:lang w:val="en-US"/>
        </w:rPr>
        <w:t xml:space="preserve">o </w:t>
      </w:r>
      <w:r w:rsidR="006A0EBF" w:rsidRPr="00C93CF8">
        <w:rPr>
          <w:lang w:val="en-US"/>
        </w:rPr>
        <w:t>make progress by moving through</w:t>
      </w:r>
      <w:r w:rsidRPr="00C93CF8">
        <w:rPr>
          <w:lang w:val="en-US"/>
        </w:rPr>
        <w:t xml:space="preserve"> </w:t>
      </w:r>
      <w:r w:rsidR="001130F1" w:rsidRPr="00C93CF8">
        <w:rPr>
          <w:lang w:val="en-US"/>
        </w:rPr>
        <w:t>the cycle of kinds</w:t>
      </w:r>
      <w:r w:rsidRPr="00C93CF8">
        <w:rPr>
          <w:lang w:val="en-US"/>
        </w:rPr>
        <w:t xml:space="preserve">, bringing our tasks, concepts, and explanations into stable </w:t>
      </w:r>
      <w:r w:rsidR="0087102A" w:rsidRPr="00C93CF8">
        <w:rPr>
          <w:lang w:val="en-US"/>
        </w:rPr>
        <w:t>equilibrium</w:t>
      </w:r>
      <w:r w:rsidRPr="00C93CF8">
        <w:rPr>
          <w:lang w:val="en-US"/>
        </w:rPr>
        <w:t>.</w:t>
      </w:r>
    </w:p>
    <w:p w14:paraId="0DA72EAD" w14:textId="761EA4AA" w:rsidR="005B0FAA" w:rsidRPr="00C93CF8" w:rsidRDefault="00BA76B7" w:rsidP="001D6006">
      <w:pPr>
        <w:spacing w:line="480" w:lineRule="auto"/>
        <w:ind w:firstLine="720"/>
        <w:jc w:val="both"/>
        <w:rPr>
          <w:b/>
          <w:bCs/>
          <w:lang w:val="en-US"/>
        </w:rPr>
      </w:pPr>
      <w:r w:rsidRPr="00C93CF8">
        <w:rPr>
          <w:lang w:val="en-US"/>
        </w:rPr>
        <w:t>So here is</w:t>
      </w:r>
      <w:r w:rsidR="00473804" w:rsidRPr="00C93CF8">
        <w:rPr>
          <w:lang w:val="en-US"/>
        </w:rPr>
        <w:t xml:space="preserve"> </w:t>
      </w:r>
      <w:r w:rsidR="0036211A" w:rsidRPr="00C93CF8">
        <w:rPr>
          <w:lang w:val="en-US"/>
        </w:rPr>
        <w:t>a</w:t>
      </w:r>
      <w:r w:rsidR="00473804" w:rsidRPr="00C93CF8">
        <w:rPr>
          <w:lang w:val="en-US"/>
        </w:rPr>
        <w:t xml:space="preserve"> practical </w:t>
      </w:r>
      <w:r w:rsidR="00BE4D08" w:rsidRPr="00C93CF8">
        <w:rPr>
          <w:lang w:val="en-US"/>
        </w:rPr>
        <w:t>take-home message</w:t>
      </w:r>
      <w:r w:rsidR="00981085" w:rsidRPr="00C93CF8">
        <w:rPr>
          <w:lang w:val="en-US"/>
        </w:rPr>
        <w:t xml:space="preserve"> </w:t>
      </w:r>
      <w:r w:rsidR="00473804" w:rsidRPr="00C93CF8">
        <w:rPr>
          <w:lang w:val="en-US"/>
        </w:rPr>
        <w:t>for cognitive neuroscien</w:t>
      </w:r>
      <w:r w:rsidRPr="00C93CF8">
        <w:rPr>
          <w:lang w:val="en-US"/>
        </w:rPr>
        <w:t>ce:</w:t>
      </w:r>
      <w:r w:rsidR="00473804" w:rsidRPr="00C93CF8">
        <w:rPr>
          <w:lang w:val="en-US"/>
        </w:rPr>
        <w:t xml:space="preserve"> </w:t>
      </w:r>
      <w:r w:rsidR="0093468F" w:rsidRPr="00C93CF8">
        <w:rPr>
          <w:lang w:val="en-US"/>
        </w:rPr>
        <w:t xml:space="preserve">We have argued that </w:t>
      </w:r>
      <w:r w:rsidR="001130F1" w:rsidRPr="00C93CF8">
        <w:rPr>
          <w:lang w:val="en-US"/>
        </w:rPr>
        <w:t xml:space="preserve">progress in cognitive ontology will be iterative and cyclic, even in the best of conditions. </w:t>
      </w:r>
      <w:r w:rsidR="000977E8" w:rsidRPr="00C93CF8">
        <w:rPr>
          <w:lang w:val="en-US"/>
        </w:rPr>
        <w:t xml:space="preserve">In practice, this </w:t>
      </w:r>
      <w:r w:rsidR="000B6FCC" w:rsidRPr="00C93CF8">
        <w:rPr>
          <w:lang w:val="en-US"/>
        </w:rPr>
        <w:t>means</w:t>
      </w:r>
      <w:r w:rsidR="0024162C" w:rsidRPr="00C93CF8">
        <w:rPr>
          <w:lang w:val="en-US"/>
        </w:rPr>
        <w:t xml:space="preserve"> that there is an important, additional stage</w:t>
      </w:r>
      <w:r w:rsidR="000977E8" w:rsidRPr="00C93CF8">
        <w:rPr>
          <w:lang w:val="en-US"/>
        </w:rPr>
        <w:t xml:space="preserve"> after data analysis and interpretation</w:t>
      </w:r>
      <w:r w:rsidR="006572A1" w:rsidRPr="00C93CF8">
        <w:rPr>
          <w:lang w:val="en-US"/>
        </w:rPr>
        <w:t xml:space="preserve">: </w:t>
      </w:r>
      <w:r w:rsidR="00F13675" w:rsidRPr="00C93CF8">
        <w:rPr>
          <w:lang w:val="en-US"/>
        </w:rPr>
        <w:t>Going back to, and possibly c</w:t>
      </w:r>
      <w:r w:rsidR="00571E6E" w:rsidRPr="00C93CF8">
        <w:rPr>
          <w:lang w:val="en-US"/>
        </w:rPr>
        <w:t>orrect</w:t>
      </w:r>
      <w:r w:rsidRPr="00C93CF8">
        <w:rPr>
          <w:lang w:val="en-US"/>
        </w:rPr>
        <w:t xml:space="preserve">ing </w:t>
      </w:r>
      <w:r w:rsidR="00571E6E" w:rsidRPr="00C93CF8">
        <w:rPr>
          <w:lang w:val="en-US"/>
        </w:rPr>
        <w:t>the</w:t>
      </w:r>
      <w:r w:rsidR="00557548" w:rsidRPr="00C93CF8">
        <w:rPr>
          <w:lang w:val="en-US"/>
        </w:rPr>
        <w:t xml:space="preserve"> cognitive ontology</w:t>
      </w:r>
      <w:r w:rsidR="001130F1" w:rsidRPr="00C93CF8">
        <w:rPr>
          <w:lang w:val="en-US"/>
        </w:rPr>
        <w:t>,</w:t>
      </w:r>
      <w:r w:rsidR="007E1A95" w:rsidRPr="00C93CF8">
        <w:rPr>
          <w:lang w:val="en-US"/>
        </w:rPr>
        <w:t xml:space="preserve"> the </w:t>
      </w:r>
      <w:r w:rsidRPr="00C93CF8">
        <w:rPr>
          <w:lang w:val="en-US"/>
        </w:rPr>
        <w:t>external (functional) description</w:t>
      </w:r>
      <w:r w:rsidR="001130F1" w:rsidRPr="00C93CF8">
        <w:rPr>
          <w:lang w:val="en-US"/>
        </w:rPr>
        <w:t xml:space="preserve">, </w:t>
      </w:r>
      <w:r w:rsidRPr="00C93CF8">
        <w:rPr>
          <w:lang w:val="en-US"/>
        </w:rPr>
        <w:t>one’s understanding of the mechanisms, and one’s model of the task</w:t>
      </w:r>
      <w:r w:rsidR="001130F1" w:rsidRPr="00C93CF8">
        <w:rPr>
          <w:lang w:val="en-US"/>
        </w:rPr>
        <w:t xml:space="preserve"> </w:t>
      </w:r>
      <w:r w:rsidR="00996F52" w:rsidRPr="00C93CF8">
        <w:rPr>
          <w:lang w:val="en-US"/>
        </w:rPr>
        <w:fldChar w:fldCharType="begin" w:fldLock="1"/>
      </w:r>
      <w:r w:rsidR="00B11607" w:rsidRPr="00C93CF8">
        <w:rPr>
          <w:lang w:val="en-US"/>
        </w:rPr>
        <w:instrText>ADDIN CSL_CITATION { "citationItems" : [ { "id" : "ITEM-1", "itemData" : { "abstract" : "There are ever more compelling tools available for neuroscience research, ranging from selective genetic targeting to optogenetic circuit control to mapping whole connectomes. These approaches are coupled with a deep-seated, often tacit, belief in the reductionist program for understanding the link between the brain and behavior. The aim of this program is causal explanation through neural manipulations that allow testing of necessity and sufficiency claims. We argue, however, that another equally important approach seeks an alternative form of understanding through careful theoretical and experimental decomposition of behavior. Specifically, the detailed analysis of tasks and of the behavior they elicit is best suited for discovering component processes and their underlying algorithms. In most cases, we argue that study of the neural implementation of behavior is best investigated after such behavioral work. Thus, we advocate a more pluralistic notion of neuroscience when it comes to the brain-behavior relationship: behavioral work provides understanding, whereas neural interventions test causality.", "author" : [ { "dropping-particle" : "", "family" : "Krakauer", "given" : "John W.", "non-dropping-particle" : "", "parse-names" : false, "suffix" : "" }, { "dropping-particle" : "", "family" : "Ghazanfar", "given" : "Asif A.", "non-dropping-particle" : "", "parse-names" : false, "suffix" : "" }, { "dropping-particle" : "", "family" : "Gomez-Marin", "given" : "Alex", "non-dropping-particle" : "", "parse-names" : false, "suffix" : "" }, { "dropping-particle" : "", "family" : "MacIver", "given" : "Malcolm A.", "non-dropping-particle" : "", "parse-names" : false, "suffix" : "" }, { "dropping-particle" : "", "family" : "Poeppel", "given" : "David", "non-dropping-particle" : "", "parse-names" : false, "suffix" : "" } ], "container-title" : "Neuron", "id" : "ITEM-1", "issue" : "3", "issued" : { "date-parts" : [ [ "2017" ] ] }, "page" : "480-490", "title" : "Neuroscience Needs Behavior: Correcting a Reductionist Bias", "type" : "article-journal", "volume" : "93" }, "prefix" : "see also ", "uris" : [ "http://www.mendeley.com/documents/?uuid=3874da74-57ba-41aa-a380-d7249ffc38c6" ] } ], "mendeley" : { "formattedCitation" : "(see also Krakauer et al. 2017)", "plainTextFormattedCitation" : "(see also Krakauer et al. 2017)", "previouslyFormattedCitation" : "(see also Krakauer et al. 2017)" }, "properties" : { "noteIndex" : 0 }, "schema" : "https://github.com/citation-style-language/schema/raw/master/csl-citation.json" }</w:instrText>
      </w:r>
      <w:r w:rsidR="00996F52" w:rsidRPr="00C93CF8">
        <w:rPr>
          <w:lang w:val="en-US"/>
        </w:rPr>
        <w:fldChar w:fldCharType="separate"/>
      </w:r>
      <w:r w:rsidR="00981085" w:rsidRPr="00C93CF8">
        <w:rPr>
          <w:noProof/>
          <w:lang w:val="en-US"/>
        </w:rPr>
        <w:t>In the words of</w:t>
      </w:r>
      <w:r w:rsidR="00DE426A" w:rsidRPr="00C93CF8">
        <w:rPr>
          <w:noProof/>
          <w:lang w:val="en-US"/>
        </w:rPr>
        <w:t xml:space="preserve"> Krakauer et al. </w:t>
      </w:r>
      <w:r w:rsidR="00981085" w:rsidRPr="00C93CF8">
        <w:rPr>
          <w:noProof/>
          <w:lang w:val="en-US"/>
        </w:rPr>
        <w:t>(</w:t>
      </w:r>
      <w:r w:rsidR="00DE426A" w:rsidRPr="00C93CF8">
        <w:rPr>
          <w:noProof/>
          <w:lang w:val="en-US"/>
        </w:rPr>
        <w:t>2017)</w:t>
      </w:r>
      <w:r w:rsidR="00996F52" w:rsidRPr="00C93CF8">
        <w:rPr>
          <w:lang w:val="en-US"/>
        </w:rPr>
        <w:fldChar w:fldCharType="end"/>
      </w:r>
      <w:r w:rsidR="00981085" w:rsidRPr="00C93CF8">
        <w:rPr>
          <w:lang w:val="en-US"/>
        </w:rPr>
        <w:t xml:space="preserve"> neuroscience needs behavior;</w:t>
      </w:r>
      <w:r w:rsidR="00F75F01" w:rsidRPr="00C93CF8">
        <w:rPr>
          <w:lang w:val="en-US"/>
        </w:rPr>
        <w:t xml:space="preserve"> </w:t>
      </w:r>
      <w:r w:rsidR="00981085" w:rsidRPr="00C93CF8">
        <w:rPr>
          <w:lang w:val="en-US"/>
        </w:rPr>
        <w:t>w</w:t>
      </w:r>
      <w:r w:rsidR="0001794B" w:rsidRPr="00C93CF8">
        <w:rPr>
          <w:lang w:val="en-US"/>
        </w:rPr>
        <w:t xml:space="preserve">e should not expect thoroughgoing bottom-up reform of cognitive ontologies, precisely because the development of such ontologies is cyclical, not a one-way affair. </w:t>
      </w:r>
      <w:r w:rsidR="00FA6FF8" w:rsidRPr="00C93CF8">
        <w:rPr>
          <w:lang w:val="en-US"/>
        </w:rPr>
        <w:t>The current emphasis on</w:t>
      </w:r>
      <w:r w:rsidR="00837BC6" w:rsidRPr="00C93CF8">
        <w:rPr>
          <w:lang w:val="en-US"/>
        </w:rPr>
        <w:t xml:space="preserve"> neural mechanisms should be balanced </w:t>
      </w:r>
      <w:r w:rsidR="005E4406" w:rsidRPr="00C93CF8">
        <w:rPr>
          <w:lang w:val="en-US"/>
        </w:rPr>
        <w:t>by a renewed interest in the mind</w:t>
      </w:r>
      <w:r w:rsidR="001130F1" w:rsidRPr="00C93CF8">
        <w:rPr>
          <w:lang w:val="en-US"/>
        </w:rPr>
        <w:t xml:space="preserve"> and </w:t>
      </w:r>
      <w:r w:rsidR="001E7F09" w:rsidRPr="00C93CF8">
        <w:rPr>
          <w:lang w:val="en-US"/>
        </w:rPr>
        <w:t>behavior</w:t>
      </w:r>
      <w:r w:rsidR="001130F1" w:rsidRPr="00C93CF8">
        <w:rPr>
          <w:lang w:val="en-US"/>
        </w:rPr>
        <w:t xml:space="preserve"> and how we study them experimentally. The cycle of kinds is deep and unbroken</w:t>
      </w:r>
      <w:r w:rsidRPr="00C93CF8">
        <w:rPr>
          <w:lang w:val="en-US"/>
        </w:rPr>
        <w:t xml:space="preserve">, but it is the ineliminable </w:t>
      </w:r>
      <w:r w:rsidRPr="00C93CF8">
        <w:rPr>
          <w:lang w:val="en-US"/>
        </w:rPr>
        <w:lastRenderedPageBreak/>
        <w:t xml:space="preserve">tie </w:t>
      </w:r>
      <w:r w:rsidR="00484DC3" w:rsidRPr="00C93CF8">
        <w:rPr>
          <w:lang w:val="en-US"/>
        </w:rPr>
        <w:t xml:space="preserve">that </w:t>
      </w:r>
      <w:r w:rsidRPr="00C93CF8">
        <w:rPr>
          <w:lang w:val="en-US"/>
        </w:rPr>
        <w:t>binds our experimental practice</w:t>
      </w:r>
      <w:r w:rsidR="00F77BB3" w:rsidRPr="00C93CF8">
        <w:rPr>
          <w:lang w:val="en-US"/>
        </w:rPr>
        <w:t>s</w:t>
      </w:r>
      <w:r w:rsidRPr="00C93CF8">
        <w:rPr>
          <w:lang w:val="en-US"/>
        </w:rPr>
        <w:t xml:space="preserve"> to </w:t>
      </w:r>
      <w:r w:rsidR="00F77BB3" w:rsidRPr="00C93CF8">
        <w:rPr>
          <w:lang w:val="en-US"/>
        </w:rPr>
        <w:t xml:space="preserve">our </w:t>
      </w:r>
      <w:r w:rsidRPr="00C93CF8">
        <w:rPr>
          <w:lang w:val="en-US"/>
        </w:rPr>
        <w:t xml:space="preserve">ontological categories for </w:t>
      </w:r>
      <w:r w:rsidR="008E493A" w:rsidRPr="00C93CF8">
        <w:rPr>
          <w:lang w:val="en-US"/>
        </w:rPr>
        <w:t>parsing</w:t>
      </w:r>
      <w:r w:rsidRPr="00C93CF8">
        <w:rPr>
          <w:lang w:val="en-US"/>
        </w:rPr>
        <w:t xml:space="preserve"> mind and brain alike. </w:t>
      </w:r>
      <w:r w:rsidR="005B0FAA" w:rsidRPr="00C93CF8">
        <w:rPr>
          <w:b/>
          <w:bCs/>
          <w:lang w:val="en-US"/>
        </w:rPr>
        <w:br w:type="page"/>
      </w:r>
    </w:p>
    <w:p w14:paraId="4E5F8AA4" w14:textId="249BF232" w:rsidR="009124FC" w:rsidRPr="00C93CF8" w:rsidRDefault="009124FC" w:rsidP="00FD7619">
      <w:pPr>
        <w:spacing w:line="480" w:lineRule="auto"/>
        <w:ind w:left="720" w:hanging="720"/>
        <w:jc w:val="both"/>
        <w:outlineLvl w:val="0"/>
        <w:rPr>
          <w:lang w:val="en-US"/>
        </w:rPr>
      </w:pPr>
      <w:r w:rsidRPr="00C93CF8">
        <w:rPr>
          <w:b/>
          <w:bCs/>
          <w:lang w:val="en-US"/>
        </w:rPr>
        <w:lastRenderedPageBreak/>
        <w:t>References</w:t>
      </w:r>
    </w:p>
    <w:p w14:paraId="68FA89E7" w14:textId="0C1E361A" w:rsidR="00B11607" w:rsidRPr="00C93CF8" w:rsidRDefault="00E701DE" w:rsidP="00FD7619">
      <w:pPr>
        <w:widowControl w:val="0"/>
        <w:autoSpaceDE w:val="0"/>
        <w:autoSpaceDN w:val="0"/>
        <w:adjustRightInd w:val="0"/>
        <w:spacing w:line="480" w:lineRule="auto"/>
        <w:ind w:left="720" w:hanging="720"/>
        <w:rPr>
          <w:noProof/>
          <w:lang w:val="en-GB"/>
        </w:rPr>
      </w:pPr>
      <w:r w:rsidRPr="00C93CF8">
        <w:rPr>
          <w:lang w:val="en-US"/>
        </w:rPr>
        <w:fldChar w:fldCharType="begin" w:fldLock="1"/>
      </w:r>
      <w:r w:rsidRPr="00C93CF8">
        <w:rPr>
          <w:lang w:val="en-US"/>
        </w:rPr>
        <w:instrText xml:space="preserve">ADDIN Mendeley Bibliography CSL_BIBLIOGRAPHY </w:instrText>
      </w:r>
      <w:r w:rsidRPr="00C93CF8">
        <w:rPr>
          <w:lang w:val="en-US"/>
        </w:rPr>
        <w:fldChar w:fldCharType="separate"/>
      </w:r>
      <w:r w:rsidR="00B11607" w:rsidRPr="00C93CF8">
        <w:rPr>
          <w:noProof/>
          <w:lang w:val="en-GB"/>
        </w:rPr>
        <w:t xml:space="preserve">Anderson, Michael L. 2015. “Mining the Brain for a New Taxonomy of the Mind.” </w:t>
      </w:r>
      <w:r w:rsidR="00B11607" w:rsidRPr="00C93CF8">
        <w:rPr>
          <w:i/>
          <w:iCs/>
          <w:noProof/>
          <w:lang w:val="en-GB"/>
        </w:rPr>
        <w:t>Philosophy Compass</w:t>
      </w:r>
      <w:r w:rsidR="00B11607" w:rsidRPr="00C93CF8">
        <w:rPr>
          <w:noProof/>
          <w:lang w:val="en-GB"/>
        </w:rPr>
        <w:t xml:space="preserve"> 10 (1): 68–77.</w:t>
      </w:r>
    </w:p>
    <w:p w14:paraId="630F97BE" w14:textId="1599ED88" w:rsidR="003A7608" w:rsidRPr="00C93CF8" w:rsidRDefault="003A7608" w:rsidP="00FD7619">
      <w:pPr>
        <w:spacing w:line="480" w:lineRule="auto"/>
        <w:ind w:left="720" w:hanging="720"/>
        <w:rPr>
          <w:lang w:val="en-US"/>
        </w:rPr>
      </w:pPr>
      <w:r w:rsidRPr="00C93CF8">
        <w:rPr>
          <w:lang w:val="en-US"/>
        </w:rPr>
        <w:t xml:space="preserve">Angelucci, A., Roe, A. W., &amp; Sereno, M. I. (2015). Controversial issues in visual cortex mapping: Extrastriate cortex between areas V2 and MT in human and nonhuman primates. </w:t>
      </w:r>
      <w:r w:rsidRPr="00C93CF8">
        <w:rPr>
          <w:i/>
          <w:iCs/>
          <w:lang w:val="en-US"/>
        </w:rPr>
        <w:t>Visual Neuroscience</w:t>
      </w:r>
      <w:r w:rsidRPr="00C93CF8">
        <w:rPr>
          <w:lang w:val="en-US"/>
        </w:rPr>
        <w:t xml:space="preserve">, </w:t>
      </w:r>
      <w:r w:rsidRPr="00C93CF8">
        <w:rPr>
          <w:i/>
          <w:iCs/>
          <w:lang w:val="en-US"/>
        </w:rPr>
        <w:t>32</w:t>
      </w:r>
      <w:r w:rsidRPr="00C93CF8">
        <w:rPr>
          <w:lang w:val="en-US"/>
        </w:rPr>
        <w:t xml:space="preserve">, E025. </w:t>
      </w:r>
      <w:hyperlink r:id="rId12" w:history="1">
        <w:r w:rsidRPr="00C93CF8">
          <w:rPr>
            <w:rStyle w:val="Hyperlink"/>
            <w:color w:val="auto"/>
            <w:lang w:val="en-US"/>
          </w:rPr>
          <w:t>https://doi.org/10.1017/S0952523815000292</w:t>
        </w:r>
      </w:hyperlink>
    </w:p>
    <w:p w14:paraId="6E894718" w14:textId="074E5495"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echtel, W. 2008. </w:t>
      </w:r>
      <w:r w:rsidRPr="00C93CF8">
        <w:rPr>
          <w:i/>
          <w:iCs/>
          <w:noProof/>
          <w:lang w:val="en-GB"/>
        </w:rPr>
        <w:t>Mental Mechanisms: Philosophical Perspectives on Cognitive Neuroscience</w:t>
      </w:r>
      <w:r w:rsidRPr="00C93CF8">
        <w:rPr>
          <w:noProof/>
          <w:lang w:val="en-GB"/>
        </w:rPr>
        <w:t>. Taylor &amp; Francis Group.</w:t>
      </w:r>
    </w:p>
    <w:p w14:paraId="23795E4E"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echtel, W., and R.C. Richardson. 2010. </w:t>
      </w:r>
      <w:r w:rsidRPr="00C93CF8">
        <w:rPr>
          <w:i/>
          <w:iCs/>
          <w:noProof/>
          <w:lang w:val="en-GB"/>
        </w:rPr>
        <w:t>Discovering Complexity: Decomposition and Localization as Strategies in Scientific Research</w:t>
      </w:r>
      <w:r w:rsidRPr="00C93CF8">
        <w:rPr>
          <w:noProof/>
          <w:lang w:val="en-GB"/>
        </w:rPr>
        <w:t>. Cambridge, MA: MIT Press.</w:t>
      </w:r>
    </w:p>
    <w:p w14:paraId="0223901C"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issett, P.G., H.M. Jones, R.A. Poldrack, and G.D. Logan. 2020. “Severe and Pervasive Violations of Independence in Response Inhibition Tasks.” </w:t>
      </w:r>
      <w:r w:rsidRPr="00C93CF8">
        <w:rPr>
          <w:i/>
          <w:iCs/>
          <w:noProof/>
          <w:lang w:val="en-GB"/>
        </w:rPr>
        <w:t>PsyArXiv</w:t>
      </w:r>
      <w:r w:rsidRPr="00C93CF8">
        <w:rPr>
          <w:noProof/>
          <w:lang w:val="en-GB"/>
        </w:rPr>
        <w:t>.</w:t>
      </w:r>
    </w:p>
    <w:p w14:paraId="3D362D05" w14:textId="628BE72B" w:rsidR="00063D9B" w:rsidRPr="00C93CF8" w:rsidRDefault="00063D9B" w:rsidP="00FD7619">
      <w:pPr>
        <w:widowControl w:val="0"/>
        <w:autoSpaceDE w:val="0"/>
        <w:autoSpaceDN w:val="0"/>
        <w:adjustRightInd w:val="0"/>
        <w:spacing w:line="480" w:lineRule="auto"/>
        <w:ind w:left="720" w:hanging="720"/>
        <w:rPr>
          <w:noProof/>
          <w:lang w:val="en-GB"/>
        </w:rPr>
      </w:pPr>
      <w:r w:rsidRPr="00C93CF8">
        <w:rPr>
          <w:noProof/>
          <w:lang w:val="en-GB"/>
        </w:rPr>
        <w:t xml:space="preserve">Bollhagen, Andrew. 2021. "The inchworm episode: reconstituting the phenomenon of kinesin motility. </w:t>
      </w:r>
      <w:r w:rsidRPr="00C93CF8">
        <w:rPr>
          <w:i/>
          <w:iCs/>
          <w:noProof/>
          <w:lang w:val="en-GB"/>
        </w:rPr>
        <w:t xml:space="preserve">European Jorunal of Philosophy of Science. </w:t>
      </w:r>
      <w:r w:rsidRPr="00C93CF8">
        <w:rPr>
          <w:noProof/>
          <w:lang w:val="en-GB"/>
        </w:rPr>
        <w:t>Preprint: http://philsci-archive.pitt.edu/18803/</w:t>
      </w:r>
    </w:p>
    <w:p w14:paraId="295C375F" w14:textId="13B260BF"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orsboom, D., A.O.J. Cramer, R.A. Kievit, A. Zand Scholten, and S. Franic. 2009. “The End of Construct Validity.” In </w:t>
      </w:r>
      <w:r w:rsidRPr="00C93CF8">
        <w:rPr>
          <w:i/>
          <w:iCs/>
          <w:noProof/>
          <w:lang w:val="en-GB"/>
        </w:rPr>
        <w:t>The Concept of Validity</w:t>
      </w:r>
      <w:r w:rsidRPr="00C93CF8">
        <w:rPr>
          <w:noProof/>
          <w:lang w:val="en-GB"/>
        </w:rPr>
        <w:t>, 135–70.</w:t>
      </w:r>
    </w:p>
    <w:p w14:paraId="51C51001"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rPr>
        <w:t xml:space="preserve">Borsboom, D., G.J. Mellenbergh, and J. Van Heerden. </w:t>
      </w:r>
      <w:r w:rsidRPr="00C93CF8">
        <w:rPr>
          <w:noProof/>
          <w:lang w:val="en-GB"/>
        </w:rPr>
        <w:t xml:space="preserve">2004. “The Concept of Validity.” </w:t>
      </w:r>
      <w:r w:rsidRPr="00C93CF8">
        <w:rPr>
          <w:i/>
          <w:iCs/>
          <w:noProof/>
          <w:lang w:val="en-GB"/>
        </w:rPr>
        <w:t>Psychological Review</w:t>
      </w:r>
      <w:r w:rsidRPr="00C93CF8">
        <w:rPr>
          <w:noProof/>
          <w:lang w:val="en-GB"/>
        </w:rPr>
        <w:t>. doi:10.1037/0033-295X.111.4.1061.</w:t>
      </w:r>
    </w:p>
    <w:p w14:paraId="1003D4B4"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oyd, Richard. 1989. “What Realism Implies and What It Does Not.” </w:t>
      </w:r>
      <w:r w:rsidRPr="00C93CF8">
        <w:rPr>
          <w:i/>
          <w:iCs/>
          <w:noProof/>
          <w:lang w:val="en-GB"/>
        </w:rPr>
        <w:t>Dialectica</w:t>
      </w:r>
      <w:r w:rsidRPr="00C93CF8">
        <w:rPr>
          <w:noProof/>
          <w:lang w:val="en-GB"/>
        </w:rPr>
        <w:t xml:space="preserve"> 43 (1–2): 5–29.</w:t>
      </w:r>
    </w:p>
    <w:p w14:paraId="7E03A4CD"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Bridgman, P.W. 1927. </w:t>
      </w:r>
      <w:r w:rsidRPr="00C93CF8">
        <w:rPr>
          <w:i/>
          <w:iCs/>
          <w:noProof/>
          <w:lang w:val="en-GB"/>
        </w:rPr>
        <w:t>The Logic of Modern Physics</w:t>
      </w:r>
      <w:r w:rsidRPr="00C93CF8">
        <w:rPr>
          <w:noProof/>
          <w:lang w:val="en-GB"/>
        </w:rPr>
        <w:t>. New York: Macmillan.</w:t>
      </w:r>
    </w:p>
    <w:p w14:paraId="1BE5DB5D" w14:textId="4473B0D9" w:rsidR="009A0488" w:rsidRPr="00C93CF8" w:rsidRDefault="009A0488" w:rsidP="00F93336">
      <w:pPr>
        <w:spacing w:line="480" w:lineRule="auto"/>
        <w:ind w:left="709" w:hanging="709"/>
        <w:rPr>
          <w:shd w:val="clear" w:color="auto" w:fill="FFFFFF"/>
          <w:lang w:val="en-US" w:eastAsia="en-US"/>
        </w:rPr>
      </w:pPr>
      <w:r w:rsidRPr="00C93CF8">
        <w:rPr>
          <w:bdr w:val="none" w:sz="0" w:space="0" w:color="auto" w:frame="1"/>
          <w:shd w:val="clear" w:color="auto" w:fill="FFFFFF"/>
          <w:lang w:val="en-US" w:eastAsia="en-US"/>
        </w:rPr>
        <w:t>Caramazza, A.</w:t>
      </w:r>
      <w:r w:rsidRPr="00C93CF8">
        <w:rPr>
          <w:shd w:val="clear" w:color="auto" w:fill="FFFFFF"/>
          <w:lang w:val="en-US" w:eastAsia="en-US"/>
        </w:rPr>
        <w:t> </w:t>
      </w:r>
      <w:r w:rsidRPr="00C93CF8">
        <w:rPr>
          <w:bdr w:val="none" w:sz="0" w:space="0" w:color="auto" w:frame="1"/>
          <w:shd w:val="clear" w:color="auto" w:fill="FFFFFF"/>
          <w:lang w:val="en-US" w:eastAsia="en-US"/>
        </w:rPr>
        <w:t>1984</w:t>
      </w:r>
      <w:r w:rsidRPr="00C93CF8">
        <w:rPr>
          <w:shd w:val="clear" w:color="auto" w:fill="FFFFFF"/>
          <w:lang w:val="en-US" w:eastAsia="en-US"/>
        </w:rPr>
        <w:t>. </w:t>
      </w:r>
      <w:r w:rsidRPr="00C93CF8">
        <w:rPr>
          <w:bdr w:val="none" w:sz="0" w:space="0" w:color="auto" w:frame="1"/>
          <w:shd w:val="clear" w:color="auto" w:fill="FFFFFF"/>
          <w:lang w:val="en-US" w:eastAsia="en-US"/>
        </w:rPr>
        <w:t>The logic of neuropsychological research and the problem of patient classification in aphasia</w:t>
      </w:r>
      <w:r w:rsidRPr="00C93CF8">
        <w:rPr>
          <w:shd w:val="clear" w:color="auto" w:fill="FFFFFF"/>
          <w:lang w:val="en-US" w:eastAsia="en-US"/>
        </w:rPr>
        <w:t>. </w:t>
      </w:r>
      <w:r w:rsidRPr="00C93CF8">
        <w:rPr>
          <w:i/>
          <w:iCs/>
          <w:bdr w:val="none" w:sz="0" w:space="0" w:color="auto" w:frame="1"/>
          <w:shd w:val="clear" w:color="auto" w:fill="FFFFFF"/>
          <w:lang w:val="en-US" w:eastAsia="en-US"/>
        </w:rPr>
        <w:t>Brain and Language</w:t>
      </w:r>
      <w:r w:rsidRPr="00C93CF8">
        <w:rPr>
          <w:shd w:val="clear" w:color="auto" w:fill="FFFFFF"/>
          <w:lang w:val="en-US" w:eastAsia="en-US"/>
        </w:rPr>
        <w:t> </w:t>
      </w:r>
      <w:r w:rsidRPr="00C93CF8">
        <w:rPr>
          <w:bdr w:val="none" w:sz="0" w:space="0" w:color="auto" w:frame="1"/>
          <w:shd w:val="clear" w:color="auto" w:fill="FFFFFF"/>
          <w:lang w:val="en-US" w:eastAsia="en-US"/>
        </w:rPr>
        <w:t>21</w:t>
      </w:r>
      <w:r w:rsidRPr="00C93CF8">
        <w:rPr>
          <w:shd w:val="clear" w:color="auto" w:fill="FFFFFF"/>
          <w:lang w:val="en-US" w:eastAsia="en-US"/>
        </w:rPr>
        <w:t>:</w:t>
      </w:r>
      <w:r w:rsidRPr="00C93CF8">
        <w:rPr>
          <w:bdr w:val="none" w:sz="0" w:space="0" w:color="auto" w:frame="1"/>
          <w:shd w:val="clear" w:color="auto" w:fill="FFFFFF"/>
          <w:lang w:val="en-US" w:eastAsia="en-US"/>
        </w:rPr>
        <w:t>9</w:t>
      </w:r>
      <w:r w:rsidRPr="00C93CF8">
        <w:rPr>
          <w:shd w:val="clear" w:color="auto" w:fill="FFFFFF"/>
          <w:lang w:val="en-US" w:eastAsia="en-US"/>
        </w:rPr>
        <w:t>–</w:t>
      </w:r>
      <w:r w:rsidRPr="00C93CF8">
        <w:rPr>
          <w:bdr w:val="none" w:sz="0" w:space="0" w:color="auto" w:frame="1"/>
          <w:shd w:val="clear" w:color="auto" w:fill="FFFFFF"/>
          <w:lang w:val="en-US" w:eastAsia="en-US"/>
        </w:rPr>
        <w:t>20</w:t>
      </w:r>
      <w:r w:rsidRPr="00C93CF8">
        <w:rPr>
          <w:shd w:val="clear" w:color="auto" w:fill="FFFFFF"/>
          <w:lang w:val="en-US" w:eastAsia="en-US"/>
        </w:rPr>
        <w:t>.</w:t>
      </w:r>
    </w:p>
    <w:p w14:paraId="1BC5FECD" w14:textId="77777777" w:rsidR="009A0488" w:rsidRPr="00C93CF8" w:rsidRDefault="009A0488" w:rsidP="00FD7619">
      <w:pPr>
        <w:widowControl w:val="0"/>
        <w:autoSpaceDE w:val="0"/>
        <w:autoSpaceDN w:val="0"/>
        <w:adjustRightInd w:val="0"/>
        <w:spacing w:line="480" w:lineRule="auto"/>
        <w:ind w:left="720" w:hanging="720"/>
        <w:rPr>
          <w:noProof/>
          <w:lang w:val="en-GB"/>
        </w:rPr>
      </w:pPr>
    </w:p>
    <w:p w14:paraId="6CD63B24" w14:textId="623B660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Chang, H. 2004. </w:t>
      </w:r>
      <w:r w:rsidRPr="00C93CF8">
        <w:rPr>
          <w:i/>
          <w:iCs/>
          <w:noProof/>
          <w:lang w:val="en-GB"/>
        </w:rPr>
        <w:t>Inventing Temperature: Measurement and Scientific Progress</w:t>
      </w:r>
      <w:r w:rsidRPr="00C93CF8">
        <w:rPr>
          <w:noProof/>
          <w:lang w:val="en-GB"/>
        </w:rPr>
        <w:t>. New York: Oxford University Press.</w:t>
      </w:r>
    </w:p>
    <w:p w14:paraId="3857FC53" w14:textId="77777777" w:rsidR="003A7608" w:rsidRPr="00C93CF8" w:rsidRDefault="003A7608" w:rsidP="00FD7619">
      <w:pPr>
        <w:spacing w:line="480" w:lineRule="auto"/>
        <w:ind w:left="720" w:hanging="720"/>
        <w:rPr>
          <w:lang w:val="en-US"/>
        </w:rPr>
      </w:pPr>
      <w:r w:rsidRPr="00C93CF8">
        <w:rPr>
          <w:lang w:val="en-US"/>
        </w:rPr>
        <w:t xml:space="preserve">Chang, H. (2012). </w:t>
      </w:r>
      <w:r w:rsidRPr="00C93CF8">
        <w:rPr>
          <w:i/>
          <w:iCs/>
          <w:lang w:val="en-US"/>
        </w:rPr>
        <w:t>Is water H2O?: Evidence, realism and pluralism</w:t>
      </w:r>
      <w:r w:rsidRPr="00C93CF8">
        <w:rPr>
          <w:lang w:val="en-US"/>
        </w:rPr>
        <w:t xml:space="preserve"> (Vol. 293). Springer Science &amp; Business Media.</w:t>
      </w:r>
    </w:p>
    <w:p w14:paraId="2F0374BA" w14:textId="0EC73022" w:rsidR="003A7608" w:rsidRPr="00C93CF8" w:rsidRDefault="003A7608" w:rsidP="00FD7619">
      <w:pPr>
        <w:spacing w:line="480" w:lineRule="auto"/>
        <w:ind w:left="720" w:hanging="720"/>
        <w:rPr>
          <w:lang w:val="en-US"/>
        </w:rPr>
      </w:pPr>
      <w:r w:rsidRPr="00C93CF8">
        <w:rPr>
          <w:lang w:val="en-US"/>
        </w:rPr>
        <w:t xml:space="preserve">Chang, H. (2021). Operationalism. In E. N. Zalta (Ed.), </w:t>
      </w:r>
      <w:r w:rsidRPr="00C93CF8">
        <w:rPr>
          <w:i/>
          <w:iCs/>
          <w:lang w:val="en-US"/>
        </w:rPr>
        <w:t>The Stanford Encyclopedia of Philosophy</w:t>
      </w:r>
      <w:r w:rsidRPr="00C93CF8">
        <w:rPr>
          <w:lang w:val="en-US"/>
        </w:rPr>
        <w:t xml:space="preserve"> (Fall 2021). Metaphysics Research Lab, Stanford University. </w:t>
      </w:r>
      <w:hyperlink r:id="rId13" w:history="1">
        <w:r w:rsidRPr="00C93CF8">
          <w:rPr>
            <w:rStyle w:val="Hyperlink"/>
            <w:color w:val="auto"/>
            <w:lang w:val="en-US"/>
          </w:rPr>
          <w:t>https://plato.stanford.edu/archives/fall2021/entries/operationalism/</w:t>
        </w:r>
      </w:hyperlink>
    </w:p>
    <w:p w14:paraId="71A7B8DB"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Colaço, David. 2018. “Rip It up and Start Again: The Rejection of a Characterization of a Phenomenon.” </w:t>
      </w:r>
      <w:r w:rsidRPr="00C93CF8">
        <w:rPr>
          <w:i/>
          <w:iCs/>
          <w:noProof/>
          <w:lang w:val="en-GB"/>
        </w:rPr>
        <w:t>Studies in History and Philosophy of Science Part A</w:t>
      </w:r>
      <w:r w:rsidRPr="00C93CF8">
        <w:rPr>
          <w:noProof/>
          <w:lang w:val="en-GB"/>
        </w:rPr>
        <w:t xml:space="preserve"> 72: 32–40. doi:10.1016/j.shpsa.2018.04.003.</w:t>
      </w:r>
    </w:p>
    <w:p w14:paraId="4A6B8F3C"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20. “Recharacterizing Scientific Phenomena.” </w:t>
      </w:r>
      <w:r w:rsidRPr="00C93CF8">
        <w:rPr>
          <w:i/>
          <w:iCs/>
          <w:noProof/>
          <w:lang w:val="en-GB"/>
        </w:rPr>
        <w:t>European Journal for Philosophy of Science</w:t>
      </w:r>
      <w:r w:rsidRPr="00C93CF8">
        <w:rPr>
          <w:noProof/>
          <w:lang w:val="en-GB"/>
        </w:rPr>
        <w:t xml:space="preserve"> 10 (2). doi:10.1007/s13194-020-0279-z.</w:t>
      </w:r>
    </w:p>
    <w:p w14:paraId="1B62DD5F" w14:textId="47D4334C"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Craver, C.F. 2007. </w:t>
      </w:r>
      <w:r w:rsidRPr="00C93CF8">
        <w:rPr>
          <w:i/>
          <w:iCs/>
          <w:noProof/>
          <w:lang w:val="en-GB"/>
        </w:rPr>
        <w:t>Explaining the Brain</w:t>
      </w:r>
      <w:r w:rsidRPr="00C93CF8">
        <w:rPr>
          <w:noProof/>
          <w:lang w:val="en-GB"/>
        </w:rPr>
        <w:t>. Oxford: Oxford University Press.</w:t>
      </w:r>
    </w:p>
    <w:p w14:paraId="32C0D1B6" w14:textId="54993B2B" w:rsidR="003A7608" w:rsidRPr="00C93CF8" w:rsidRDefault="003A7608" w:rsidP="00FD7619">
      <w:pPr>
        <w:spacing w:line="480" w:lineRule="auto"/>
        <w:ind w:left="720" w:hanging="720"/>
        <w:rPr>
          <w:lang w:val="en-US"/>
        </w:rPr>
      </w:pPr>
      <w:r w:rsidRPr="00C93CF8">
        <w:rPr>
          <w:lang w:val="en-US"/>
        </w:rPr>
        <w:t xml:space="preserve">Craver, C. F. (2013). Functions and mechanisms: A perspectivalist view. In </w:t>
      </w:r>
      <w:r w:rsidRPr="00C93CF8">
        <w:rPr>
          <w:i/>
          <w:iCs/>
          <w:lang w:val="en-US"/>
        </w:rPr>
        <w:t>Functions: Selection and mechanisms</w:t>
      </w:r>
      <w:r w:rsidRPr="00C93CF8">
        <w:rPr>
          <w:lang w:val="en-US"/>
        </w:rPr>
        <w:t xml:space="preserve"> (pp. 133–158). Springer.</w:t>
      </w:r>
    </w:p>
    <w:p w14:paraId="4CB4E51B" w14:textId="4B42C390" w:rsidR="003A7608"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Craver, C.F., and L. Darden. 2001. “Discovering Mechanisms in Neurobiology: The Case of Spatial Memory.” In </w:t>
      </w:r>
      <w:r w:rsidRPr="00C93CF8">
        <w:rPr>
          <w:i/>
          <w:iCs/>
          <w:noProof/>
          <w:lang w:val="en-GB"/>
        </w:rPr>
        <w:t>Theory and Method in the Neurosciences</w:t>
      </w:r>
      <w:r w:rsidRPr="00C93CF8">
        <w:rPr>
          <w:noProof/>
          <w:lang w:val="en-GB"/>
        </w:rPr>
        <w:t>, edited by P.K. Machamer, R. Grush, and P. McLaughlin, 112–37. Pittsburgh: University of Pitt Press.</w:t>
      </w:r>
    </w:p>
    <w:p w14:paraId="2B71C445" w14:textId="4E6F23FF" w:rsidR="003A7608" w:rsidRPr="00C93CF8" w:rsidRDefault="003A7608" w:rsidP="00FD7619">
      <w:pPr>
        <w:spacing w:line="480" w:lineRule="auto"/>
        <w:ind w:left="720" w:hanging="720"/>
        <w:rPr>
          <w:lang w:val="en-US"/>
        </w:rPr>
      </w:pPr>
      <w:r w:rsidRPr="00C93CF8">
        <w:rPr>
          <w:lang w:val="en-US"/>
        </w:rPr>
        <w:t xml:space="preserve">Craver, C. F., Glennan, S., &amp; Povich, M. (2021). Constitutive relevance &amp; mutual manipulability revisited. </w:t>
      </w:r>
      <w:r w:rsidRPr="00C93CF8">
        <w:rPr>
          <w:i/>
          <w:iCs/>
          <w:lang w:val="en-US"/>
        </w:rPr>
        <w:t>Synthese</w:t>
      </w:r>
      <w:r w:rsidRPr="00C93CF8">
        <w:rPr>
          <w:lang w:val="en-US"/>
        </w:rPr>
        <w:t>, 1–22.</w:t>
      </w:r>
    </w:p>
    <w:p w14:paraId="55606685"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Cronbach, Lee J., and Paul E. Meehl. 1955. “Construct Validity in Psychological Tests.” </w:t>
      </w:r>
      <w:r w:rsidRPr="00C93CF8">
        <w:rPr>
          <w:i/>
          <w:iCs/>
          <w:noProof/>
          <w:lang w:val="en-GB"/>
        </w:rPr>
        <w:t>Psychological Bulletin</w:t>
      </w:r>
      <w:r w:rsidRPr="00C93CF8">
        <w:rPr>
          <w:noProof/>
          <w:lang w:val="en-GB"/>
        </w:rPr>
        <w:t xml:space="preserve"> 52 (4): 281–302.</w:t>
      </w:r>
    </w:p>
    <w:p w14:paraId="6E49DB79"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Dalley, Jeffrey W., and Trevor W. Robbins. 2017. “Fractionating Impulsivity: </w:t>
      </w:r>
      <w:r w:rsidRPr="00C93CF8">
        <w:rPr>
          <w:noProof/>
          <w:lang w:val="en-GB"/>
        </w:rPr>
        <w:lastRenderedPageBreak/>
        <w:t xml:space="preserve">Neuropsychiatric Implications.” </w:t>
      </w:r>
      <w:r w:rsidRPr="00C93CF8">
        <w:rPr>
          <w:i/>
          <w:iCs/>
          <w:noProof/>
          <w:lang w:val="en-GB"/>
        </w:rPr>
        <w:t>Nature Reviews Neuroscience</w:t>
      </w:r>
      <w:r w:rsidRPr="00C93CF8">
        <w:rPr>
          <w:noProof/>
          <w:lang w:val="en-GB"/>
        </w:rPr>
        <w:t xml:space="preserve"> 18 (3): 158–71.</w:t>
      </w:r>
    </w:p>
    <w:p w14:paraId="2275A506"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Danziger, Kurt. 1997. </w:t>
      </w:r>
      <w:r w:rsidRPr="00C93CF8">
        <w:rPr>
          <w:i/>
          <w:iCs/>
          <w:noProof/>
          <w:lang w:val="en-GB"/>
        </w:rPr>
        <w:t>Naming the Mind: How Psychology Found Its Language</w:t>
      </w:r>
      <w:r w:rsidRPr="00C93CF8">
        <w:rPr>
          <w:noProof/>
          <w:lang w:val="en-GB"/>
        </w:rPr>
        <w:t>. London: SAGE Publications.</w:t>
      </w:r>
    </w:p>
    <w:p w14:paraId="16489898"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Dennett, Daniel C. 1987. </w:t>
      </w:r>
      <w:r w:rsidRPr="00C93CF8">
        <w:rPr>
          <w:i/>
          <w:iCs/>
          <w:noProof/>
          <w:lang w:val="en-GB"/>
        </w:rPr>
        <w:t>The Intentional Stance</w:t>
      </w:r>
      <w:r w:rsidRPr="00C93CF8">
        <w:rPr>
          <w:noProof/>
          <w:lang w:val="en-GB"/>
        </w:rPr>
        <w:t>. Cambridge: MIT Press.</w:t>
      </w:r>
    </w:p>
    <w:p w14:paraId="7A12C8A5"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Desmond Ramirez, M., and Todd H. Oakley. 2015. “Eye-Independent, Light-Activated Chromatophore Expansion (LACE) and Expression of Phototransduction Genes in the Skin of Octopus Bimaculoides.” </w:t>
      </w:r>
      <w:r w:rsidRPr="00C93CF8">
        <w:rPr>
          <w:i/>
          <w:iCs/>
          <w:noProof/>
          <w:lang w:val="en-GB"/>
        </w:rPr>
        <w:t>Journal of Experimental Biology</w:t>
      </w:r>
      <w:r w:rsidRPr="00C93CF8">
        <w:rPr>
          <w:noProof/>
          <w:lang w:val="en-GB"/>
        </w:rPr>
        <w:t xml:space="preserve"> 218 (10): 1513–20.</w:t>
      </w:r>
    </w:p>
    <w:p w14:paraId="21232C28" w14:textId="6B3D3C98" w:rsidR="00CA657A" w:rsidRPr="00C93CF8" w:rsidRDefault="00CA657A" w:rsidP="00FD7619">
      <w:pPr>
        <w:widowControl w:val="0"/>
        <w:autoSpaceDE w:val="0"/>
        <w:autoSpaceDN w:val="0"/>
        <w:adjustRightInd w:val="0"/>
        <w:spacing w:line="480" w:lineRule="auto"/>
        <w:ind w:left="720" w:hanging="720"/>
        <w:rPr>
          <w:noProof/>
          <w:lang w:val="en-GB"/>
        </w:rPr>
      </w:pPr>
      <w:r w:rsidRPr="00C93CF8">
        <w:rPr>
          <w:lang w:val="en-US"/>
        </w:rPr>
        <w:t xml:space="preserve">Dupré, J. 1993. </w:t>
      </w:r>
      <w:r w:rsidRPr="00C93CF8">
        <w:rPr>
          <w:i/>
          <w:iCs/>
          <w:lang w:val="en-US"/>
        </w:rPr>
        <w:t>The disorder of things: Metaphysical foundations of the disunity of science</w:t>
      </w:r>
      <w:r w:rsidRPr="00C93CF8">
        <w:rPr>
          <w:lang w:val="en-US"/>
        </w:rPr>
        <w:t>. Harvard University Press.</w:t>
      </w:r>
    </w:p>
    <w:p w14:paraId="3DA86272" w14:textId="022D5BB0"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Eagle, Dawn M., Christelle Baunez, Daniel M. Hutcheson, Olivia Lehmann, Aarti P. Shah, and Trevor W. Robbins. 2008. “Stop-Signal Reaction-Time Task Performance: Role of Prefrontal Cortex and Subthalamic Nucleus.” </w:t>
      </w:r>
      <w:r w:rsidRPr="00C93CF8">
        <w:rPr>
          <w:i/>
          <w:iCs/>
          <w:noProof/>
          <w:lang w:val="en-GB"/>
        </w:rPr>
        <w:t>Cerebral Cortex</w:t>
      </w:r>
      <w:r w:rsidRPr="00C93CF8">
        <w:rPr>
          <w:noProof/>
          <w:lang w:val="en-GB"/>
        </w:rPr>
        <w:t xml:space="preserve"> 18 (1): 178–88.</w:t>
      </w:r>
    </w:p>
    <w:p w14:paraId="7FD576AB"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Feest, Uljana. 2005. “Operationism in Psychology: WHAT the Debate Is about, What the Debate Should Be About.” </w:t>
      </w:r>
      <w:r w:rsidRPr="00C93CF8">
        <w:rPr>
          <w:i/>
          <w:iCs/>
          <w:noProof/>
          <w:lang w:val="en-GB"/>
        </w:rPr>
        <w:t>Journal of the History of the Behavioral Sciences</w:t>
      </w:r>
      <w:r w:rsidRPr="00C93CF8">
        <w:rPr>
          <w:noProof/>
          <w:lang w:val="en-GB"/>
        </w:rPr>
        <w:t>. Wiley Subscription Services, Inc., A Wiley Company. doi:10.1002/jhbs.20079.</w:t>
      </w:r>
    </w:p>
    <w:p w14:paraId="3B36745C"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0. “Concepts as Tools in the Experimental Generation of Knowledge in Cognitive Neuropsychology.” </w:t>
      </w:r>
      <w:r w:rsidRPr="00C93CF8">
        <w:rPr>
          <w:i/>
          <w:iCs/>
          <w:noProof/>
          <w:lang w:val="en-GB"/>
        </w:rPr>
        <w:t>Spontaneous Generations: A Journal for the History and Philosophy of Science</w:t>
      </w:r>
      <w:r w:rsidRPr="00C93CF8">
        <w:rPr>
          <w:noProof/>
          <w:lang w:val="en-GB"/>
        </w:rPr>
        <w:t xml:space="preserve"> 4 (1). doi:10.4245/sponge.v4i1.11938.</w:t>
      </w:r>
    </w:p>
    <w:p w14:paraId="331AB92D"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1. “What Exactly Is Stabilized When Phenomena Are Stabilized?” </w:t>
      </w:r>
      <w:r w:rsidRPr="00C93CF8">
        <w:rPr>
          <w:i/>
          <w:iCs/>
          <w:noProof/>
          <w:lang w:val="en-GB"/>
        </w:rPr>
        <w:t>Synthese</w:t>
      </w:r>
      <w:r w:rsidRPr="00C93CF8">
        <w:rPr>
          <w:noProof/>
          <w:lang w:val="en-GB"/>
        </w:rPr>
        <w:t xml:space="preserve"> 182 (1): 57–71. doi:10.1007/s11229-009-9616-7.</w:t>
      </w:r>
    </w:p>
    <w:p w14:paraId="233EBF54"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7. “Phenomena and Objects of Research in the Cognitive and Behavioral Sciences.” </w:t>
      </w:r>
      <w:r w:rsidRPr="00C93CF8">
        <w:rPr>
          <w:i/>
          <w:iCs/>
          <w:noProof/>
          <w:lang w:val="en-GB"/>
        </w:rPr>
        <w:t>Philosophy of Science</w:t>
      </w:r>
      <w:r w:rsidRPr="00C93CF8">
        <w:rPr>
          <w:noProof/>
          <w:lang w:val="en-GB"/>
        </w:rPr>
        <w:t xml:space="preserve"> 84 (5): 1165–76. doi:10.1086/694155.</w:t>
      </w:r>
    </w:p>
    <w:p w14:paraId="189D1AE1" w14:textId="39378AD5" w:rsidR="003A7608"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20. “Construct Validity in Psychological Tests – the Case of Implicit Social Cognition.” </w:t>
      </w:r>
      <w:r w:rsidRPr="00C93CF8">
        <w:rPr>
          <w:i/>
          <w:iCs/>
          <w:noProof/>
          <w:lang w:val="en-GB"/>
        </w:rPr>
        <w:t>European Journal for Philosophy of Science</w:t>
      </w:r>
      <w:r w:rsidRPr="00C93CF8">
        <w:rPr>
          <w:noProof/>
          <w:lang w:val="en-GB"/>
        </w:rPr>
        <w:t xml:space="preserve"> 10 (1). doi:10.1007/s13194-019-0270-8.</w:t>
      </w:r>
    </w:p>
    <w:p w14:paraId="358D91CA"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lastRenderedPageBreak/>
        <w:t xml:space="preserve">Francken, J.C., and M. Slors. 2014. “From Commonsense to Science, and Back: The Use of Cognitive Concepts in Neuroscience.” </w:t>
      </w:r>
      <w:r w:rsidRPr="00C93CF8">
        <w:rPr>
          <w:i/>
          <w:iCs/>
          <w:noProof/>
          <w:lang w:val="en-GB"/>
        </w:rPr>
        <w:t>Consciousness and Cognition</w:t>
      </w:r>
      <w:r w:rsidRPr="00C93CF8">
        <w:rPr>
          <w:noProof/>
          <w:lang w:val="en-GB"/>
        </w:rPr>
        <w:t xml:space="preserve"> 29 (October). Elsevier Inc.: 248–58.</w:t>
      </w:r>
    </w:p>
    <w:p w14:paraId="131EC807"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8. “Neuroscience and Everyday Life: Facing the Translation Problem.” </w:t>
      </w:r>
      <w:r w:rsidRPr="00C93CF8">
        <w:rPr>
          <w:i/>
          <w:iCs/>
          <w:noProof/>
          <w:lang w:val="en-GB"/>
        </w:rPr>
        <w:t>Brain and Cognition</w:t>
      </w:r>
      <w:r w:rsidRPr="00C93CF8">
        <w:rPr>
          <w:noProof/>
          <w:lang w:val="en-GB"/>
        </w:rPr>
        <w:t xml:space="preserve"> 120: 67–74.</w:t>
      </w:r>
    </w:p>
    <w:p w14:paraId="1EEC7FA0"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Friston, K. J., C. J. Price, P. Fletcher, C. Moore, R. S.J. Frackowiak, and R. J. Dolan. 1996. “The Trouble with Cognitive Subtraction.” </w:t>
      </w:r>
      <w:r w:rsidRPr="00C93CF8">
        <w:rPr>
          <w:i/>
          <w:iCs/>
          <w:noProof/>
          <w:lang w:val="en-GB"/>
        </w:rPr>
        <w:t>NeuroImage</w:t>
      </w:r>
      <w:r w:rsidRPr="00C93CF8">
        <w:rPr>
          <w:noProof/>
          <w:lang w:val="en-GB"/>
        </w:rPr>
        <w:t xml:space="preserve"> 4 (2): 97–104.</w:t>
      </w:r>
    </w:p>
    <w:p w14:paraId="71E8D0B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Godfrey-Smith, P. 2016. </w:t>
      </w:r>
      <w:r w:rsidRPr="00C93CF8">
        <w:rPr>
          <w:i/>
          <w:iCs/>
          <w:noProof/>
          <w:lang w:val="en-GB"/>
        </w:rPr>
        <w:t>Other Minds. The Octopus, the Sea, and the Deep Origins of Consciousness</w:t>
      </w:r>
      <w:r w:rsidRPr="00C93CF8">
        <w:rPr>
          <w:noProof/>
          <w:lang w:val="en-GB"/>
        </w:rPr>
        <w:t>. New York: Earrar, Strauss and Giroux.</w:t>
      </w:r>
    </w:p>
    <w:p w14:paraId="3890BEA6" w14:textId="27AC5BFD" w:rsidR="003A7608" w:rsidRPr="00C93CF8" w:rsidRDefault="00B11607" w:rsidP="00FD7619">
      <w:pPr>
        <w:widowControl w:val="0"/>
        <w:autoSpaceDE w:val="0"/>
        <w:autoSpaceDN w:val="0"/>
        <w:adjustRightInd w:val="0"/>
        <w:spacing w:line="480" w:lineRule="auto"/>
        <w:ind w:left="720" w:hanging="720"/>
        <w:rPr>
          <w:noProof/>
        </w:rPr>
      </w:pPr>
      <w:r w:rsidRPr="00C93CF8">
        <w:rPr>
          <w:noProof/>
          <w:lang w:val="en-GB"/>
        </w:rPr>
        <w:t xml:space="preserve">Irvine, E. 2013. </w:t>
      </w:r>
      <w:r w:rsidRPr="00C93CF8">
        <w:rPr>
          <w:i/>
          <w:iCs/>
          <w:noProof/>
          <w:lang w:val="en-GB"/>
        </w:rPr>
        <w:t>Consciousness as a Scientific Concept</w:t>
      </w:r>
      <w:r w:rsidRPr="00C93CF8">
        <w:rPr>
          <w:noProof/>
          <w:lang w:val="en-GB"/>
        </w:rPr>
        <w:t xml:space="preserve">. </w:t>
      </w:r>
      <w:r w:rsidRPr="00C93CF8">
        <w:rPr>
          <w:noProof/>
        </w:rPr>
        <w:t>Springer.</w:t>
      </w:r>
    </w:p>
    <w:p w14:paraId="5490DA8E" w14:textId="541D5FF0" w:rsidR="0007054F" w:rsidRPr="00C93CF8" w:rsidRDefault="00B11607" w:rsidP="0007054F">
      <w:pPr>
        <w:widowControl w:val="0"/>
        <w:autoSpaceDE w:val="0"/>
        <w:autoSpaceDN w:val="0"/>
        <w:adjustRightInd w:val="0"/>
        <w:spacing w:line="480" w:lineRule="auto"/>
        <w:ind w:left="720" w:hanging="720"/>
        <w:rPr>
          <w:noProof/>
          <w:lang w:val="en-GB"/>
        </w:rPr>
      </w:pPr>
      <w:r w:rsidRPr="00C93CF8">
        <w:rPr>
          <w:noProof/>
        </w:rPr>
        <w:t xml:space="preserve">Janssen, Annelli, Colin Klein, and Marc Slors. </w:t>
      </w:r>
      <w:r w:rsidRPr="00C93CF8">
        <w:rPr>
          <w:noProof/>
          <w:lang w:val="en-GB"/>
        </w:rPr>
        <w:t xml:space="preserve">2017. “What Is a Cognitive Ontology, Anyway?” </w:t>
      </w:r>
      <w:r w:rsidRPr="00C93CF8">
        <w:rPr>
          <w:i/>
          <w:iCs/>
          <w:noProof/>
          <w:lang w:val="en-GB"/>
        </w:rPr>
        <w:t>Philosophical Explorations</w:t>
      </w:r>
      <w:r w:rsidRPr="00C93CF8">
        <w:rPr>
          <w:noProof/>
          <w:lang w:val="en-GB"/>
        </w:rPr>
        <w:t xml:space="preserve"> 20 (2). Routledge: 123–28.</w:t>
      </w:r>
    </w:p>
    <w:p w14:paraId="20383F04"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halidi, Muhammad Ali. 2017. “Crosscutting Psycho-Neural Taxonomies: The Case of Episodic Memory.” </w:t>
      </w:r>
      <w:r w:rsidRPr="00C93CF8">
        <w:rPr>
          <w:i/>
          <w:iCs/>
          <w:noProof/>
          <w:lang w:val="en-GB"/>
        </w:rPr>
        <w:t>Philosophical Explorations</w:t>
      </w:r>
      <w:r w:rsidRPr="00C93CF8">
        <w:rPr>
          <w:noProof/>
          <w:lang w:val="en-GB"/>
        </w:rPr>
        <w:t xml:space="preserve"> 20 (2): 191–208.</w:t>
      </w:r>
    </w:p>
    <w:p w14:paraId="28D6412A"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ingston, Alexandra C.N., Trevor J. Wardill, Roger T. Hanlon, and Thomas W. Cronin. 2015. “An Unexpected Diversity of Photoreceptor Classes in the Longfin Squid, Doryteuthis Pealeii.” </w:t>
      </w:r>
      <w:r w:rsidRPr="00C93CF8">
        <w:rPr>
          <w:i/>
          <w:iCs/>
          <w:noProof/>
          <w:lang w:val="en-GB"/>
        </w:rPr>
        <w:t>PLoS ONE</w:t>
      </w:r>
      <w:r w:rsidRPr="00C93CF8">
        <w:rPr>
          <w:noProof/>
          <w:lang w:val="en-GB"/>
        </w:rPr>
        <w:t xml:space="preserve"> 10 (9): e0135381.</w:t>
      </w:r>
    </w:p>
    <w:p w14:paraId="3E8EB163"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lein, Colin. 2012. “Cognitive Ontology and Region- versus Network-Oriented Analyses.” </w:t>
      </w:r>
      <w:r w:rsidRPr="00C93CF8">
        <w:rPr>
          <w:i/>
          <w:iCs/>
          <w:noProof/>
          <w:lang w:val="en-GB"/>
        </w:rPr>
        <w:t>Philosophy of Science</w:t>
      </w:r>
      <w:r w:rsidRPr="00C93CF8">
        <w:rPr>
          <w:noProof/>
          <w:lang w:val="en-GB"/>
        </w:rPr>
        <w:t xml:space="preserve"> 79 (5): 952–60.</w:t>
      </w:r>
    </w:p>
    <w:p w14:paraId="03380799"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nolle, Franziska, Sebastian D. McBride, James E. Stewart, Rita P. Goncalves, and A. Jennifer Morton. 2017. “A Stop-Signal Task for Sheep: Introduction and Validation of a Direct Measure for the Stop-Signal Reaction Time.” </w:t>
      </w:r>
      <w:r w:rsidRPr="00C93CF8">
        <w:rPr>
          <w:i/>
          <w:iCs/>
          <w:noProof/>
          <w:lang w:val="en-GB"/>
        </w:rPr>
        <w:t>Animal Cognition</w:t>
      </w:r>
      <w:r w:rsidRPr="00C93CF8">
        <w:rPr>
          <w:noProof/>
          <w:lang w:val="en-GB"/>
        </w:rPr>
        <w:t xml:space="preserve"> 20 (4): 615–26.</w:t>
      </w:r>
    </w:p>
    <w:p w14:paraId="178829E3"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ok, Peter, Dobromir Rahnev, Janneke F.M. M Jehee, Hakwan C. Lau, and Floris P. De Lange. 2012. “Attention Reverses the Effect of Prediction in Silencing Sensory </w:t>
      </w:r>
      <w:r w:rsidRPr="00C93CF8">
        <w:rPr>
          <w:noProof/>
          <w:lang w:val="en-GB"/>
        </w:rPr>
        <w:lastRenderedPageBreak/>
        <w:t xml:space="preserve">Signals.” </w:t>
      </w:r>
      <w:r w:rsidRPr="00C93CF8">
        <w:rPr>
          <w:i/>
          <w:iCs/>
          <w:noProof/>
          <w:lang w:val="en-GB"/>
        </w:rPr>
        <w:t>Cerebral Cortex</w:t>
      </w:r>
      <w:r w:rsidRPr="00C93CF8">
        <w:rPr>
          <w:noProof/>
          <w:lang w:val="en-GB"/>
        </w:rPr>
        <w:t xml:space="preserve"> 22 (9): 2197–2206.</w:t>
      </w:r>
    </w:p>
    <w:p w14:paraId="5DBBB0D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Krakauer, John W., Asif A. Ghazanfar, Alex Gomez-Marin, Malcolm A. MacIver, and David Poeppel. 2017. “Neuroscience Needs Behavior: Correcting a Reductionist Bias.” </w:t>
      </w:r>
      <w:r w:rsidRPr="00C93CF8">
        <w:rPr>
          <w:i/>
          <w:iCs/>
          <w:noProof/>
          <w:lang w:val="en-GB"/>
        </w:rPr>
        <w:t>Neuron</w:t>
      </w:r>
      <w:r w:rsidRPr="00C93CF8">
        <w:rPr>
          <w:noProof/>
          <w:lang w:val="en-GB"/>
        </w:rPr>
        <w:t xml:space="preserve"> 93 (3): 480–90.</w:t>
      </w:r>
    </w:p>
    <w:p w14:paraId="047D4FD4" w14:textId="10126C9D"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Lange, Floris P. de, Micha Heilbron, and Peter Kok. 2018. “How Do Expectations Shape Perception?” </w:t>
      </w:r>
      <w:r w:rsidRPr="00C93CF8">
        <w:rPr>
          <w:i/>
          <w:iCs/>
          <w:noProof/>
          <w:lang w:val="en-GB"/>
        </w:rPr>
        <w:t>Trends in Cognitive Sciences</w:t>
      </w:r>
      <w:r w:rsidRPr="00C93CF8">
        <w:rPr>
          <w:noProof/>
          <w:lang w:val="en-GB"/>
        </w:rPr>
        <w:t xml:space="preserve"> 22 (9): 764–79.</w:t>
      </w:r>
    </w:p>
    <w:p w14:paraId="135BC4C8" w14:textId="77777777" w:rsidR="00063D9B" w:rsidRPr="00C93CF8" w:rsidRDefault="00063D9B" w:rsidP="001D6006">
      <w:pPr>
        <w:spacing w:line="480" w:lineRule="auto"/>
        <w:ind w:left="709" w:hanging="709"/>
        <w:rPr>
          <w:lang w:val="en-US"/>
        </w:rPr>
      </w:pPr>
      <w:r w:rsidRPr="00C93CF8">
        <w:rPr>
          <w:lang w:val="en-US"/>
        </w:rPr>
        <w:t xml:space="preserve">Lee, T.S., and Mumford, D. 2003. “Hierarchichal Bayesian inference in the visual cortex”. </w:t>
      </w:r>
      <w:r w:rsidRPr="00C93CF8">
        <w:rPr>
          <w:i/>
          <w:iCs/>
          <w:lang w:val="en-US"/>
        </w:rPr>
        <w:t>Journal of the Optical Society of America</w:t>
      </w:r>
      <w:r w:rsidRPr="00C93CF8">
        <w:rPr>
          <w:lang w:val="en-US"/>
        </w:rPr>
        <w:t xml:space="preserve"> 20 (7): 1434 – 1448.</w:t>
      </w:r>
    </w:p>
    <w:p w14:paraId="06729278" w14:textId="60E98DA9" w:rsidR="002B5397" w:rsidRPr="00C93CF8" w:rsidRDefault="002B5397" w:rsidP="00F93336">
      <w:pPr>
        <w:spacing w:line="480" w:lineRule="auto"/>
        <w:ind w:left="709" w:hanging="709"/>
        <w:rPr>
          <w:lang w:val="en-US"/>
        </w:rPr>
      </w:pPr>
      <w:r w:rsidRPr="00C93CF8">
        <w:rPr>
          <w:lang w:val="en-US"/>
        </w:rPr>
        <w:t xml:space="preserve">Lenartowicz, A., Kalar, D. J., Congdon, E., &amp; Poldrack, R. A. 2010. Towards an Ontology of Cognitive Control. </w:t>
      </w:r>
      <w:r w:rsidRPr="00C93CF8">
        <w:rPr>
          <w:i/>
          <w:iCs/>
          <w:lang w:val="en-US"/>
        </w:rPr>
        <w:t>Topics in Cognitive Science</w:t>
      </w:r>
      <w:r w:rsidRPr="00C93CF8">
        <w:rPr>
          <w:lang w:val="en-US"/>
        </w:rPr>
        <w:t xml:space="preserve">, </w:t>
      </w:r>
      <w:r w:rsidRPr="00C93CF8">
        <w:rPr>
          <w:i/>
          <w:iCs/>
          <w:lang w:val="en-US"/>
        </w:rPr>
        <w:t>2</w:t>
      </w:r>
      <w:r w:rsidRPr="00C93CF8">
        <w:rPr>
          <w:lang w:val="en-US"/>
        </w:rPr>
        <w:t xml:space="preserve">(4): 678–692. </w:t>
      </w:r>
      <w:hyperlink r:id="rId14" w:history="1">
        <w:r w:rsidRPr="00C93CF8">
          <w:rPr>
            <w:rStyle w:val="Hyperlink"/>
            <w:color w:val="auto"/>
            <w:lang w:val="en-US"/>
          </w:rPr>
          <w:t>https://doi.org/10.1111/j.1756-8765.2010.01100.x</w:t>
        </w:r>
      </w:hyperlink>
    </w:p>
    <w:p w14:paraId="2DDD6E45" w14:textId="228293F3" w:rsidR="003A7608" w:rsidRPr="00C93CF8" w:rsidRDefault="003A7608" w:rsidP="00FD7619">
      <w:pPr>
        <w:widowControl w:val="0"/>
        <w:autoSpaceDE w:val="0"/>
        <w:autoSpaceDN w:val="0"/>
        <w:adjustRightInd w:val="0"/>
        <w:spacing w:line="480" w:lineRule="auto"/>
        <w:ind w:left="720" w:hanging="720"/>
        <w:rPr>
          <w:noProof/>
          <w:lang w:val="en-US"/>
        </w:rPr>
      </w:pPr>
      <w:r w:rsidRPr="00C93CF8">
        <w:rPr>
          <w:noProof/>
          <w:lang w:val="en-US"/>
        </w:rPr>
        <w:t xml:space="preserve">Levy, A. (2018). Idealization and abstraction: Refining the distinction. </w:t>
      </w:r>
      <w:r w:rsidRPr="00C93CF8">
        <w:rPr>
          <w:i/>
          <w:iCs/>
          <w:noProof/>
          <w:lang w:val="en-US"/>
        </w:rPr>
        <w:t>Synthese</w:t>
      </w:r>
      <w:r w:rsidRPr="00C93CF8">
        <w:rPr>
          <w:noProof/>
          <w:lang w:val="en-US"/>
        </w:rPr>
        <w:t>, 1–18.</w:t>
      </w:r>
    </w:p>
    <w:p w14:paraId="566C324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Logan, Gordon D., and William B. Cowan. 1984. “On the Ability to Inhibit Thought and Action: A Theory of an Act of Control.” </w:t>
      </w:r>
      <w:r w:rsidRPr="00C93CF8">
        <w:rPr>
          <w:i/>
          <w:iCs/>
          <w:noProof/>
          <w:lang w:val="en-GB"/>
        </w:rPr>
        <w:t>Psychological Review</w:t>
      </w:r>
      <w:r w:rsidRPr="00C93CF8">
        <w:rPr>
          <w:noProof/>
          <w:lang w:val="en-GB"/>
        </w:rPr>
        <w:t xml:space="preserve"> 91 (3): 295–327.</w:t>
      </w:r>
    </w:p>
    <w:p w14:paraId="0FD2E6AE"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McCaffrey, Joseph B, and Edouard Machery. 2016. “The Reification Objection to Bottom-up Cognitive Ontology Revision.” </w:t>
      </w:r>
      <w:r w:rsidRPr="00C93CF8">
        <w:rPr>
          <w:i/>
          <w:iCs/>
          <w:noProof/>
          <w:lang w:val="en-GB"/>
        </w:rPr>
        <w:t>The Behavioral and Brain Sciences</w:t>
      </w:r>
      <w:r w:rsidRPr="00C93CF8">
        <w:rPr>
          <w:noProof/>
          <w:lang w:val="en-GB"/>
        </w:rPr>
        <w:t xml:space="preserve"> 39: e125. doi:10.1017/S0140525X15001594.</w:t>
      </w:r>
    </w:p>
    <w:p w14:paraId="28E85CDB"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McDermott, Kathleen B., Karl K. Szpunar, and Shawn E. Christ. 2009. “Laboratory-Based and Autobiographical Retrieval Tasks Differ Substantially in Their Neural Substrates.” </w:t>
      </w:r>
      <w:r w:rsidRPr="00C93CF8">
        <w:rPr>
          <w:i/>
          <w:iCs/>
          <w:noProof/>
          <w:lang w:val="en-GB"/>
        </w:rPr>
        <w:t>Neuropsychologia</w:t>
      </w:r>
      <w:r w:rsidRPr="00C93CF8">
        <w:rPr>
          <w:noProof/>
          <w:lang w:val="en-GB"/>
        </w:rPr>
        <w:t xml:space="preserve"> 47 (11): 2290–98.</w:t>
      </w:r>
    </w:p>
    <w:p w14:paraId="6C9FE197" w14:textId="109FF46A" w:rsidR="00063D9B" w:rsidRPr="00C93CF8" w:rsidRDefault="00063D9B" w:rsidP="001D6006">
      <w:pPr>
        <w:spacing w:line="480" w:lineRule="auto"/>
        <w:ind w:left="709" w:hanging="709"/>
        <w:rPr>
          <w:noProof/>
          <w:lang w:val="en-US"/>
        </w:rPr>
      </w:pPr>
      <w:r w:rsidRPr="00C93CF8">
        <w:rPr>
          <w:lang w:val="en-US"/>
        </w:rPr>
        <w:t xml:space="preserve">Murray, S.O., Kersten, D. Olshausen, B.A., Schrater, P. and Woods, D.L. 2002. “Shape preception reduced activity in human primary visual cortex”. </w:t>
      </w:r>
      <w:r w:rsidRPr="00C93CF8">
        <w:rPr>
          <w:i/>
          <w:iCs/>
          <w:lang w:val="en-US"/>
        </w:rPr>
        <w:t>PNAS</w:t>
      </w:r>
      <w:r w:rsidRPr="00C93CF8">
        <w:rPr>
          <w:lang w:val="en-US"/>
        </w:rPr>
        <w:t xml:space="preserve"> 99 (23): 15164-15169.</w:t>
      </w:r>
    </w:p>
    <w:p w14:paraId="753F0783" w14:textId="0AB8BFB9"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ani, Pierpaolo, Franco Giarrocco, Margherita Giamundo, Roberto Montanari, Emiliano Brunamonti, and Stefano Ferraina. 2018. “Visual Salience of the Stop Signal Affects </w:t>
      </w:r>
      <w:r w:rsidRPr="00C93CF8">
        <w:rPr>
          <w:noProof/>
          <w:lang w:val="en-GB"/>
        </w:rPr>
        <w:lastRenderedPageBreak/>
        <w:t xml:space="preserve">the Neuronal Dynamics of Controlled Inhibition.” </w:t>
      </w:r>
      <w:r w:rsidRPr="00C93CF8">
        <w:rPr>
          <w:i/>
          <w:iCs/>
          <w:noProof/>
          <w:lang w:val="en-GB"/>
        </w:rPr>
        <w:t>Scientific Reports</w:t>
      </w:r>
      <w:r w:rsidRPr="00C93CF8">
        <w:rPr>
          <w:noProof/>
          <w:lang w:val="en-GB"/>
        </w:rPr>
        <w:t xml:space="preserve"> 8: 14265.</w:t>
      </w:r>
    </w:p>
    <w:p w14:paraId="0E101126"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iccinini, G. 2020. </w:t>
      </w:r>
      <w:r w:rsidRPr="00C93CF8">
        <w:rPr>
          <w:i/>
          <w:iCs/>
          <w:noProof/>
          <w:lang w:val="en-GB"/>
        </w:rPr>
        <w:t>Neurocognitive Mechanisms</w:t>
      </w:r>
      <w:r w:rsidRPr="00C93CF8">
        <w:rPr>
          <w:noProof/>
          <w:lang w:val="en-GB"/>
        </w:rPr>
        <w:t>. Oxford University Press.</w:t>
      </w:r>
    </w:p>
    <w:p w14:paraId="196E894B" w14:textId="51C59AE2"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oldrack, Russell A. 2010. “Mapping Mental Function to Brain Structure: How Can Cognitive Neuroimaging Succeed?” </w:t>
      </w:r>
      <w:r w:rsidRPr="00C93CF8">
        <w:rPr>
          <w:i/>
          <w:iCs/>
          <w:noProof/>
          <w:lang w:val="en-GB"/>
        </w:rPr>
        <w:t>Perspectives on Psychological Science</w:t>
      </w:r>
      <w:r w:rsidRPr="00C93CF8">
        <w:rPr>
          <w:noProof/>
          <w:lang w:val="en-GB"/>
        </w:rPr>
        <w:t xml:space="preserve"> 5 (6): 753–61.</w:t>
      </w:r>
    </w:p>
    <w:p w14:paraId="4095B559"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oldrack, Russell A., and Tal Yarkoni. 2016. “From Brain Maps to Cognitive Ontologies: Informatics and the Search for Mental Structure.” </w:t>
      </w:r>
      <w:r w:rsidRPr="00C93CF8">
        <w:rPr>
          <w:i/>
          <w:iCs/>
          <w:noProof/>
          <w:lang w:val="en-GB"/>
        </w:rPr>
        <w:t>Annual Review of Psychology</w:t>
      </w:r>
      <w:r w:rsidRPr="00C93CF8">
        <w:rPr>
          <w:noProof/>
          <w:lang w:val="en-GB"/>
        </w:rPr>
        <w:t xml:space="preserve"> 67: 587–612.</w:t>
      </w:r>
    </w:p>
    <w:p w14:paraId="5FC2BDA5" w14:textId="1BA8F571" w:rsidR="00EC327B" w:rsidRPr="00C93CF8" w:rsidRDefault="00EC327B" w:rsidP="00FD7619">
      <w:pPr>
        <w:widowControl w:val="0"/>
        <w:autoSpaceDE w:val="0"/>
        <w:autoSpaceDN w:val="0"/>
        <w:adjustRightInd w:val="0"/>
        <w:spacing w:line="480" w:lineRule="auto"/>
        <w:ind w:left="720" w:hanging="720"/>
        <w:rPr>
          <w:noProof/>
          <w:lang w:val="en-GB"/>
        </w:rPr>
      </w:pPr>
      <w:r w:rsidRPr="00C93CF8">
        <w:rPr>
          <w:lang w:val="en-US"/>
        </w:rPr>
        <w:t xml:space="preserve">Poldrack, R. A., Kittur, A., Kalar, D., Miller, E., Seppa, C., Gil, Y., Parker, D. S., Sabb, F. W., &amp; Bilder, R. M. 2011. The cognitive atlas: Toward a knowledge foundation for cognitive neuroscience. </w:t>
      </w:r>
      <w:r w:rsidRPr="00C93CF8">
        <w:rPr>
          <w:i/>
          <w:iCs/>
          <w:lang w:val="en-US"/>
        </w:rPr>
        <w:t>Frontiers in Neuroinformatics</w:t>
      </w:r>
      <w:r w:rsidRPr="00C93CF8">
        <w:rPr>
          <w:lang w:val="en-US"/>
        </w:rPr>
        <w:t xml:space="preserve">, </w:t>
      </w:r>
      <w:r w:rsidRPr="00C93CF8">
        <w:rPr>
          <w:i/>
          <w:iCs/>
          <w:lang w:val="en-US"/>
        </w:rPr>
        <w:t>5</w:t>
      </w:r>
      <w:r w:rsidRPr="00C93CF8">
        <w:rPr>
          <w:lang w:val="en-US"/>
        </w:rPr>
        <w:t>: 17.</w:t>
      </w:r>
    </w:p>
    <w:p w14:paraId="4A5AEC86" w14:textId="02E9D5FB"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oldrack, Russell A. 2006. “Can Cognitive Processes Be Inferred from Neuroimaging Data?” </w:t>
      </w:r>
      <w:r w:rsidRPr="00C93CF8">
        <w:rPr>
          <w:i/>
          <w:iCs/>
          <w:noProof/>
          <w:lang w:val="en-GB"/>
        </w:rPr>
        <w:t>Trends in Cognitive Sciences</w:t>
      </w:r>
      <w:r w:rsidRPr="00C93CF8">
        <w:rPr>
          <w:noProof/>
          <w:lang w:val="en-GB"/>
        </w:rPr>
        <w:t xml:space="preserve"> 10 (2): 59–63.</w:t>
      </w:r>
    </w:p>
    <w:p w14:paraId="1D30BEAD"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rice, Cathy J., and Karl J. Friston. 2005. “Functional Ontologies for Cognition: The Systematic Definition of Structure and Function.” </w:t>
      </w:r>
      <w:r w:rsidRPr="00C93CF8">
        <w:rPr>
          <w:i/>
          <w:iCs/>
          <w:noProof/>
          <w:lang w:val="en-GB"/>
        </w:rPr>
        <w:t>Cognitive Neuropsychology</w:t>
      </w:r>
      <w:r w:rsidRPr="00C93CF8">
        <w:rPr>
          <w:noProof/>
          <w:lang w:val="en-GB"/>
        </w:rPr>
        <w:t xml:space="preserve"> 22 (3–4): 262–75.</w:t>
      </w:r>
    </w:p>
    <w:p w14:paraId="720FBF32"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Prychitko, Emily. 2019. “The Causal Situationist Account of Constitutive Relevance.” </w:t>
      </w:r>
      <w:r w:rsidRPr="00C93CF8">
        <w:rPr>
          <w:i/>
          <w:iCs/>
          <w:noProof/>
          <w:lang w:val="en-GB"/>
        </w:rPr>
        <w:t>Synthese</w:t>
      </w:r>
      <w:r w:rsidRPr="00C93CF8">
        <w:rPr>
          <w:noProof/>
          <w:lang w:val="en-GB"/>
        </w:rPr>
        <w:t>.</w:t>
      </w:r>
    </w:p>
    <w:p w14:paraId="6126E4E3"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Salmon, W. 1984. </w:t>
      </w:r>
      <w:r w:rsidRPr="00C93CF8">
        <w:rPr>
          <w:i/>
          <w:iCs/>
          <w:noProof/>
          <w:lang w:val="en-GB"/>
        </w:rPr>
        <w:t>Scientific Explanation and the Causal Structure of the World</w:t>
      </w:r>
      <w:r w:rsidRPr="00C93CF8">
        <w:rPr>
          <w:noProof/>
          <w:lang w:val="en-GB"/>
        </w:rPr>
        <w:t>. Princeton University Press.</w:t>
      </w:r>
    </w:p>
    <w:p w14:paraId="4E1A78E5" w14:textId="40B60321" w:rsidR="00854775" w:rsidRPr="00C93CF8" w:rsidRDefault="00854775" w:rsidP="00FD7619">
      <w:pPr>
        <w:widowControl w:val="0"/>
        <w:autoSpaceDE w:val="0"/>
        <w:autoSpaceDN w:val="0"/>
        <w:adjustRightInd w:val="0"/>
        <w:spacing w:line="480" w:lineRule="auto"/>
        <w:ind w:left="720" w:hanging="720"/>
        <w:rPr>
          <w:noProof/>
          <w:lang w:val="en-GB"/>
        </w:rPr>
      </w:pPr>
      <w:r w:rsidRPr="00C93CF8">
        <w:rPr>
          <w:noProof/>
          <w:lang w:val="en-GB"/>
        </w:rPr>
        <w:t xml:space="preserve">Seghier, Mohamed L. and Price, Cathy J. 2018. "Interpreting and utilizing subject variability in brain function." </w:t>
      </w:r>
      <w:r w:rsidRPr="00C93CF8">
        <w:rPr>
          <w:i/>
          <w:iCs/>
          <w:noProof/>
          <w:lang w:val="en-GB"/>
        </w:rPr>
        <w:t xml:space="preserve">Trends in Cognitive Science </w:t>
      </w:r>
      <w:r w:rsidRPr="00C93CF8">
        <w:rPr>
          <w:noProof/>
          <w:lang w:val="en-GB"/>
        </w:rPr>
        <w:t>22 (6): 517-530.</w:t>
      </w:r>
    </w:p>
    <w:p w14:paraId="799770F5" w14:textId="09FAA289" w:rsidR="009F3D11" w:rsidRPr="00C93CF8" w:rsidRDefault="009F3D11" w:rsidP="00FD7619">
      <w:pPr>
        <w:widowControl w:val="0"/>
        <w:autoSpaceDE w:val="0"/>
        <w:autoSpaceDN w:val="0"/>
        <w:adjustRightInd w:val="0"/>
        <w:spacing w:line="480" w:lineRule="auto"/>
        <w:ind w:left="720" w:hanging="720"/>
        <w:rPr>
          <w:noProof/>
          <w:lang w:val="en-GB"/>
        </w:rPr>
      </w:pPr>
      <w:r w:rsidRPr="00C93CF8">
        <w:rPr>
          <w:shd w:val="clear" w:color="auto" w:fill="FFFFFF"/>
          <w:lang w:val="en-US" w:eastAsia="en-US"/>
        </w:rPr>
        <w:t xml:space="preserve">Shallice, T. 1988. </w:t>
      </w:r>
      <w:r w:rsidRPr="00C93CF8">
        <w:rPr>
          <w:i/>
          <w:iCs/>
          <w:shd w:val="clear" w:color="auto" w:fill="FFFFFF"/>
          <w:lang w:val="en-US" w:eastAsia="en-US"/>
        </w:rPr>
        <w:t xml:space="preserve">From neuropsychology to mental structure. </w:t>
      </w:r>
      <w:r w:rsidRPr="00C93CF8">
        <w:rPr>
          <w:shd w:val="clear" w:color="auto" w:fill="FFFFFF"/>
          <w:lang w:val="en-US" w:eastAsia="en-US"/>
        </w:rPr>
        <w:t>Cambridge University Press.</w:t>
      </w:r>
    </w:p>
    <w:p w14:paraId="2C27BEE5" w14:textId="7D712B4F"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Stinson, Catherine. 2016. “Mechanisms in Psychology: Ripping Nature at Its Seams.” </w:t>
      </w:r>
      <w:r w:rsidRPr="00C93CF8">
        <w:rPr>
          <w:i/>
          <w:iCs/>
          <w:noProof/>
          <w:lang w:val="en-GB"/>
        </w:rPr>
        <w:t>Synthese</w:t>
      </w:r>
      <w:r w:rsidRPr="00C93CF8">
        <w:rPr>
          <w:noProof/>
          <w:lang w:val="en-GB"/>
        </w:rPr>
        <w:t xml:space="preserve"> 193 (5): 1585–1614. doi:10.1007/s11229-015-0871-5.</w:t>
      </w:r>
    </w:p>
    <w:p w14:paraId="0BD31649"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lastRenderedPageBreak/>
        <w:t xml:space="preserve">Strevens, M. 2008. </w:t>
      </w:r>
      <w:r w:rsidRPr="00C93CF8">
        <w:rPr>
          <w:i/>
          <w:iCs/>
          <w:noProof/>
          <w:lang w:val="en-GB"/>
        </w:rPr>
        <w:t>Depth: An Account of Scientific Explanation</w:t>
      </w:r>
      <w:r w:rsidRPr="00C93CF8">
        <w:rPr>
          <w:noProof/>
          <w:lang w:val="en-GB"/>
        </w:rPr>
        <w:t>. Cambridge, MA: Harvard University Press.</w:t>
      </w:r>
    </w:p>
    <w:p w14:paraId="3C0A9FB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Sullivan, J.A. 2007. </w:t>
      </w:r>
      <w:r w:rsidRPr="00C93CF8">
        <w:rPr>
          <w:i/>
          <w:iCs/>
          <w:noProof/>
          <w:lang w:val="en-GB"/>
        </w:rPr>
        <w:t>Reliability and Validity of Experiment in the Neurobiology of Learning and Memory</w:t>
      </w:r>
      <w:r w:rsidRPr="00C93CF8">
        <w:rPr>
          <w:noProof/>
          <w:lang w:val="en-GB"/>
        </w:rPr>
        <w:t>.</w:t>
      </w:r>
    </w:p>
    <w:p w14:paraId="7E9F492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09. “The Multiplicity of Experimental Protocols: A Challenge to Reductionist and Non- Reductionist Models of the Unity of Neuroscience.” </w:t>
      </w:r>
      <w:r w:rsidRPr="00C93CF8">
        <w:rPr>
          <w:i/>
          <w:iCs/>
          <w:noProof/>
          <w:lang w:val="en-GB"/>
        </w:rPr>
        <w:t>Synthese</w:t>
      </w:r>
      <w:r w:rsidRPr="00C93CF8">
        <w:rPr>
          <w:noProof/>
          <w:lang w:val="en-GB"/>
        </w:rPr>
        <w:t xml:space="preserve"> 167 (3): 511–39.</w:t>
      </w:r>
    </w:p>
    <w:p w14:paraId="3FC7985E"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0. “Reconsidering ‘spatial Memory’ and the Morris Water Maze.” </w:t>
      </w:r>
      <w:r w:rsidRPr="00C93CF8">
        <w:rPr>
          <w:i/>
          <w:iCs/>
          <w:noProof/>
          <w:lang w:val="en-GB"/>
        </w:rPr>
        <w:t>Synthese</w:t>
      </w:r>
      <w:r w:rsidRPr="00C93CF8">
        <w:rPr>
          <w:noProof/>
          <w:lang w:val="en-GB"/>
        </w:rPr>
        <w:t xml:space="preserve"> 177 (2): 261–83.</w:t>
      </w:r>
    </w:p>
    <w:p w14:paraId="672D3792"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5. “Neuroscientific Kinds through the Lens of Scientific Practice.” In </w:t>
      </w:r>
      <w:r w:rsidRPr="00C93CF8">
        <w:rPr>
          <w:i/>
          <w:iCs/>
          <w:noProof/>
          <w:lang w:val="en-GB"/>
        </w:rPr>
        <w:t>Natural Kinds and Classification in Scientific Practice</w:t>
      </w:r>
      <w:r w:rsidRPr="00C93CF8">
        <w:rPr>
          <w:noProof/>
          <w:lang w:val="en-GB"/>
        </w:rPr>
        <w:t>, 47–56. doi:10.4324/9781315619934.</w:t>
      </w:r>
    </w:p>
    <w:p w14:paraId="4CB9CBAF"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6. “Construct Stabilization and the Unity of the Mind-Brain Sciences.” </w:t>
      </w:r>
      <w:r w:rsidRPr="00C93CF8">
        <w:rPr>
          <w:i/>
          <w:iCs/>
          <w:noProof/>
          <w:lang w:val="en-GB"/>
        </w:rPr>
        <w:t>Philosophy of Science</w:t>
      </w:r>
      <w:r w:rsidRPr="00C93CF8">
        <w:rPr>
          <w:noProof/>
          <w:lang w:val="en-GB"/>
        </w:rPr>
        <w:t xml:space="preserve"> PrePress (December): 1–21. doi:10.1086/687853.</w:t>
      </w:r>
    </w:p>
    <w:p w14:paraId="43155A82" w14:textId="783DB731" w:rsidR="003A7608"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 2017. “Coordinated Pluralism as a Means to Facilitate Integrative Taxonomies of Cognition.” </w:t>
      </w:r>
      <w:r w:rsidRPr="00C93CF8">
        <w:rPr>
          <w:i/>
          <w:iCs/>
          <w:noProof/>
          <w:lang w:val="en-GB"/>
        </w:rPr>
        <w:t>Philosophical Explorations</w:t>
      </w:r>
      <w:r w:rsidRPr="00C93CF8">
        <w:rPr>
          <w:noProof/>
          <w:lang w:val="en-GB"/>
        </w:rPr>
        <w:t xml:space="preserve"> 20 (2): 129–45.</w:t>
      </w:r>
    </w:p>
    <w:p w14:paraId="20D4D5B8"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Tal, Eran. 2016. “Making Time: A Study in the Epistemology of Measurement.” </w:t>
      </w:r>
      <w:r w:rsidRPr="00C93CF8">
        <w:rPr>
          <w:i/>
          <w:iCs/>
          <w:noProof/>
          <w:lang w:val="en-GB"/>
        </w:rPr>
        <w:t>British Journal for the Philosophy of Science</w:t>
      </w:r>
      <w:r w:rsidRPr="00C93CF8">
        <w:rPr>
          <w:noProof/>
          <w:lang w:val="en-GB"/>
        </w:rPr>
        <w:t xml:space="preserve"> 67 (1): 297–335.</w:t>
      </w:r>
    </w:p>
    <w:p w14:paraId="2017BC01"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Teufel, Christoph, and Paul C. Fletcher. 2020. “Forms of Prediction in the Nervous System.” </w:t>
      </w:r>
      <w:r w:rsidRPr="00C93CF8">
        <w:rPr>
          <w:i/>
          <w:iCs/>
          <w:noProof/>
          <w:lang w:val="en-GB"/>
        </w:rPr>
        <w:t>Nature Reviews Neuroscience</w:t>
      </w:r>
      <w:r w:rsidRPr="00C93CF8">
        <w:rPr>
          <w:noProof/>
          <w:lang w:val="en-GB"/>
        </w:rPr>
        <w:t xml:space="preserve"> 21: 231–242.</w:t>
      </w:r>
    </w:p>
    <w:p w14:paraId="499422C4"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Uttal, William R. 2001. </w:t>
      </w:r>
      <w:r w:rsidRPr="00C93CF8">
        <w:rPr>
          <w:i/>
          <w:iCs/>
          <w:noProof/>
          <w:lang w:val="en-GB"/>
        </w:rPr>
        <w:t>The New Phrenology: The Limits of Localizing Cognitive Processes in the Brain.</w:t>
      </w:r>
      <w:r w:rsidRPr="00C93CF8">
        <w:rPr>
          <w:noProof/>
          <w:lang w:val="en-GB"/>
        </w:rPr>
        <w:t xml:space="preserve"> Cambridge: MIT Press.</w:t>
      </w:r>
    </w:p>
    <w:p w14:paraId="5306A014" w14:textId="77777777" w:rsidR="00B11607" w:rsidRPr="00C93CF8" w:rsidRDefault="00B11607" w:rsidP="00FD7619">
      <w:pPr>
        <w:widowControl w:val="0"/>
        <w:autoSpaceDE w:val="0"/>
        <w:autoSpaceDN w:val="0"/>
        <w:adjustRightInd w:val="0"/>
        <w:spacing w:line="480" w:lineRule="auto"/>
        <w:ind w:left="720" w:hanging="720"/>
        <w:rPr>
          <w:noProof/>
          <w:lang w:val="en-GB"/>
        </w:rPr>
      </w:pPr>
      <w:r w:rsidRPr="00C93CF8">
        <w:rPr>
          <w:noProof/>
          <w:lang w:val="en-GB"/>
        </w:rPr>
        <w:t xml:space="preserve">Verbruggen, Frederick, and Gordon D. Logan. 2008. “Response Inhibition in the Stop-Signal Paradigm.” </w:t>
      </w:r>
      <w:r w:rsidRPr="00C93CF8">
        <w:rPr>
          <w:i/>
          <w:iCs/>
          <w:noProof/>
          <w:lang w:val="en-GB"/>
        </w:rPr>
        <w:t>Trends in Cognitive Sciences</w:t>
      </w:r>
      <w:r w:rsidRPr="00C93CF8">
        <w:rPr>
          <w:noProof/>
          <w:lang w:val="en-GB"/>
        </w:rPr>
        <w:t xml:space="preserve"> 12 (11): 418–24.</w:t>
      </w:r>
    </w:p>
    <w:p w14:paraId="7FEB2420" w14:textId="6205D15B" w:rsidR="007B499E" w:rsidRPr="00C93CF8" w:rsidRDefault="007B499E" w:rsidP="007B499E">
      <w:pPr>
        <w:spacing w:line="480" w:lineRule="auto"/>
        <w:ind w:left="709" w:hanging="709"/>
        <w:rPr>
          <w:lang w:val="en-US" w:eastAsia="nl-NL"/>
        </w:rPr>
      </w:pPr>
      <w:r w:rsidRPr="00C93CF8">
        <w:rPr>
          <w:shd w:val="clear" w:color="auto" w:fill="FCFCFC"/>
          <w:lang w:val="en-US" w:eastAsia="nl-NL"/>
        </w:rPr>
        <w:t>Viola, M. 2021. "Beyond the Platonic Brain: facing the challenge of individual differences in function-structure mapping." </w:t>
      </w:r>
      <w:r w:rsidRPr="00C93CF8">
        <w:rPr>
          <w:i/>
          <w:iCs/>
          <w:lang w:val="en-US" w:eastAsia="nl-NL"/>
        </w:rPr>
        <w:t>Synthese</w:t>
      </w:r>
      <w:r w:rsidRPr="00C93CF8">
        <w:rPr>
          <w:shd w:val="clear" w:color="auto" w:fill="FCFCFC"/>
          <w:lang w:val="en-US" w:eastAsia="nl-NL"/>
        </w:rPr>
        <w:t> </w:t>
      </w:r>
      <w:r w:rsidRPr="00C93CF8">
        <w:rPr>
          <w:lang w:val="en-US" w:eastAsia="nl-NL"/>
        </w:rPr>
        <w:t>199: </w:t>
      </w:r>
      <w:r w:rsidRPr="00C93CF8">
        <w:rPr>
          <w:shd w:val="clear" w:color="auto" w:fill="FCFCFC"/>
          <w:lang w:val="en-US" w:eastAsia="nl-NL"/>
        </w:rPr>
        <w:t>2129–2155. https://doi.org/10.1007/s11229-020-02875-x</w:t>
      </w:r>
    </w:p>
    <w:p w14:paraId="42E024DD" w14:textId="78A22826" w:rsidR="007B499E" w:rsidRPr="00C93CF8" w:rsidRDefault="009629BA" w:rsidP="001D6006">
      <w:pPr>
        <w:spacing w:line="480" w:lineRule="auto"/>
        <w:ind w:left="709" w:hanging="709"/>
        <w:rPr>
          <w:lang w:val="en-US"/>
        </w:rPr>
      </w:pPr>
      <w:r w:rsidRPr="00C93CF8">
        <w:rPr>
          <w:lang w:val="en-US"/>
        </w:rPr>
        <w:lastRenderedPageBreak/>
        <w:t>Ward, Zina B. 2019. "Registration Pluralism and the Cartographic Approach to Data Aggregation Across Brains.</w:t>
      </w:r>
      <w:r w:rsidR="007B499E" w:rsidRPr="00C93CF8">
        <w:rPr>
          <w:lang w:val="en-US"/>
        </w:rPr>
        <w:t xml:space="preserve">" </w:t>
      </w:r>
      <w:r w:rsidRPr="00C93CF8">
        <w:rPr>
          <w:i/>
          <w:iCs/>
          <w:lang w:val="en-US"/>
        </w:rPr>
        <w:t>The British Journal for the Philosophy of Science</w:t>
      </w:r>
      <w:r w:rsidRPr="00C93CF8">
        <w:rPr>
          <w:lang w:val="en-US"/>
        </w:rPr>
        <w:t>. ISSN 1464-3537</w:t>
      </w:r>
      <w:r w:rsidR="007B499E" w:rsidRPr="00C93CF8">
        <w:rPr>
          <w:lang w:val="en-US"/>
        </w:rPr>
        <w:t>. http://philsci-archive.pitt.edu/id/eprint/16159</w:t>
      </w:r>
    </w:p>
    <w:p w14:paraId="4038082A" w14:textId="49FB5BF5" w:rsidR="00B11607" w:rsidRPr="00C93CF8" w:rsidRDefault="00B11607" w:rsidP="00FD7619">
      <w:pPr>
        <w:widowControl w:val="0"/>
        <w:autoSpaceDE w:val="0"/>
        <w:autoSpaceDN w:val="0"/>
        <w:adjustRightInd w:val="0"/>
        <w:spacing w:line="480" w:lineRule="auto"/>
        <w:ind w:left="720" w:hanging="720"/>
        <w:rPr>
          <w:noProof/>
        </w:rPr>
      </w:pPr>
      <w:r w:rsidRPr="00C93CF8">
        <w:rPr>
          <w:noProof/>
          <w:lang w:val="en-GB"/>
        </w:rPr>
        <w:t xml:space="preserve">Wasilewski, Peter, and Günther Kletetschka. 1999. “Lodestone: Natures Only Permanent Magnet-What It Is and How It Gets Charged.” </w:t>
      </w:r>
      <w:r w:rsidRPr="00C93CF8">
        <w:rPr>
          <w:i/>
          <w:iCs/>
          <w:noProof/>
          <w:lang w:val="en-GB"/>
        </w:rPr>
        <w:t>Geophysical Research Letters</w:t>
      </w:r>
      <w:r w:rsidRPr="00C93CF8">
        <w:rPr>
          <w:noProof/>
          <w:lang w:val="en-GB"/>
        </w:rPr>
        <w:t xml:space="preserve"> 26 (15): 2275–78.</w:t>
      </w:r>
    </w:p>
    <w:p w14:paraId="270A2207" w14:textId="409E187C" w:rsidR="00E701DE" w:rsidRPr="00C93CF8" w:rsidRDefault="00E701DE" w:rsidP="00FD7619">
      <w:pPr>
        <w:widowControl w:val="0"/>
        <w:autoSpaceDE w:val="0"/>
        <w:autoSpaceDN w:val="0"/>
        <w:adjustRightInd w:val="0"/>
        <w:spacing w:line="480" w:lineRule="auto"/>
        <w:ind w:left="720" w:hanging="720"/>
        <w:rPr>
          <w:lang w:val="en-US"/>
        </w:rPr>
      </w:pPr>
      <w:r w:rsidRPr="00C93CF8">
        <w:rPr>
          <w:lang w:val="en-US"/>
        </w:rPr>
        <w:fldChar w:fldCharType="end"/>
      </w:r>
    </w:p>
    <w:sectPr w:rsidR="00E701DE" w:rsidRPr="00C93CF8">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8EED0" w14:textId="77777777" w:rsidR="00FB29FC" w:rsidRDefault="00FB29FC" w:rsidP="00141357">
      <w:r>
        <w:separator/>
      </w:r>
    </w:p>
  </w:endnote>
  <w:endnote w:type="continuationSeparator" w:id="0">
    <w:p w14:paraId="0BAEA168" w14:textId="77777777" w:rsidR="00FB29FC" w:rsidRDefault="00FB29FC" w:rsidP="00141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949897138"/>
      <w:docPartObj>
        <w:docPartGallery w:val="Page Numbers (Bottom of Page)"/>
        <w:docPartUnique/>
      </w:docPartObj>
    </w:sdtPr>
    <w:sdtEndPr>
      <w:rPr>
        <w:rStyle w:val="Paginanummer"/>
      </w:rPr>
    </w:sdtEndPr>
    <w:sdtContent>
      <w:p w14:paraId="582BA029" w14:textId="13B371FF" w:rsidR="00F753E7" w:rsidRDefault="00F753E7" w:rsidP="00AE369E">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045BFDFE" w14:textId="77777777" w:rsidR="00F753E7" w:rsidRDefault="00F753E7" w:rsidP="00141357">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741779117"/>
      <w:docPartObj>
        <w:docPartGallery w:val="Page Numbers (Bottom of Page)"/>
        <w:docPartUnique/>
      </w:docPartObj>
    </w:sdtPr>
    <w:sdtEndPr>
      <w:rPr>
        <w:rStyle w:val="Paginanummer"/>
      </w:rPr>
    </w:sdtEndPr>
    <w:sdtContent>
      <w:p w14:paraId="0CA69E48" w14:textId="09A4E14B" w:rsidR="00F753E7" w:rsidRDefault="00F753E7" w:rsidP="00AE369E">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7</w:t>
        </w:r>
        <w:r>
          <w:rPr>
            <w:rStyle w:val="Paginanummer"/>
          </w:rPr>
          <w:fldChar w:fldCharType="end"/>
        </w:r>
      </w:p>
    </w:sdtContent>
  </w:sdt>
  <w:p w14:paraId="7DCF16B2" w14:textId="77777777" w:rsidR="00F753E7" w:rsidRDefault="00F753E7" w:rsidP="00141357">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D6B32" w14:textId="77777777" w:rsidR="00FB29FC" w:rsidRDefault="00FB29FC" w:rsidP="00141357">
      <w:r>
        <w:separator/>
      </w:r>
    </w:p>
  </w:footnote>
  <w:footnote w:type="continuationSeparator" w:id="0">
    <w:p w14:paraId="0F24ACC3" w14:textId="77777777" w:rsidR="00FB29FC" w:rsidRDefault="00FB29FC" w:rsidP="00141357">
      <w:r>
        <w:continuationSeparator/>
      </w:r>
    </w:p>
  </w:footnote>
  <w:footnote w:id="1">
    <w:p w14:paraId="67D2E9FE" w14:textId="1993A347" w:rsidR="00D3744B" w:rsidRPr="00C93CF8" w:rsidRDefault="00D3744B">
      <w:pPr>
        <w:pStyle w:val="Voetnoottekst"/>
        <w:rPr>
          <w:lang w:val="en-US"/>
        </w:rPr>
      </w:pPr>
      <w:r w:rsidRPr="00C93CF8">
        <w:rPr>
          <w:rStyle w:val="Voetnootmarkering"/>
        </w:rPr>
        <w:footnoteRef/>
      </w:r>
      <w:r w:rsidRPr="00C93CF8">
        <w:rPr>
          <w:lang w:val="en-US"/>
        </w:rPr>
        <w:t xml:space="preserve"> Another problem at play here is that there might well be cross-</w:t>
      </w:r>
      <w:r w:rsidR="00E2716E" w:rsidRPr="00C93CF8">
        <w:rPr>
          <w:lang w:val="en-US"/>
        </w:rPr>
        <w:t>subject</w:t>
      </w:r>
      <w:r w:rsidRPr="00C93CF8">
        <w:rPr>
          <w:lang w:val="en-US"/>
        </w:rPr>
        <w:t xml:space="preserve"> variation</w:t>
      </w:r>
      <w:r w:rsidR="00E2716E" w:rsidRPr="00C93CF8">
        <w:rPr>
          <w:lang w:val="en-US"/>
        </w:rPr>
        <w:t xml:space="preserve"> in the ways tasks are performed</w:t>
      </w:r>
      <w:r w:rsidR="001A3226" w:rsidRPr="00C93CF8">
        <w:rPr>
          <w:lang w:val="en-US"/>
        </w:rPr>
        <w:t xml:space="preserve"> (Ward 2019, Viola 2021, </w:t>
      </w:r>
      <w:proofErr w:type="spellStart"/>
      <w:r w:rsidR="001A3226" w:rsidRPr="00C93CF8">
        <w:rPr>
          <w:lang w:val="en-US"/>
        </w:rPr>
        <w:t>Seghier</w:t>
      </w:r>
      <w:proofErr w:type="spellEnd"/>
      <w:r w:rsidR="001A3226" w:rsidRPr="00C93CF8">
        <w:rPr>
          <w:lang w:val="en-US"/>
        </w:rPr>
        <w:t xml:space="preserve"> and Price 2018). </w:t>
      </w:r>
      <w:r w:rsidR="00981085" w:rsidRPr="00C93CF8">
        <w:rPr>
          <w:lang w:val="en-US"/>
        </w:rPr>
        <w:t>To address t</w:t>
      </w:r>
      <w:r w:rsidR="001A3226" w:rsidRPr="00C93CF8">
        <w:rPr>
          <w:lang w:val="en-US"/>
        </w:rPr>
        <w:t>his problem w</w:t>
      </w:r>
      <w:r w:rsidR="00981085" w:rsidRPr="00C93CF8">
        <w:rPr>
          <w:lang w:val="en-US"/>
        </w:rPr>
        <w:t>ould</w:t>
      </w:r>
      <w:r w:rsidR="001A3226" w:rsidRPr="00C93CF8">
        <w:rPr>
          <w:lang w:val="en-US"/>
        </w:rPr>
        <w:t xml:space="preserve"> further complicate our analysis</w:t>
      </w:r>
      <w:r w:rsidR="00981085" w:rsidRPr="00C93CF8">
        <w:rPr>
          <w:lang w:val="en-US"/>
        </w:rPr>
        <w:t xml:space="preserve"> and, in so doing, obfuscate the circular structure we want to emphasize here</w:t>
      </w:r>
      <w:r w:rsidR="001A3226" w:rsidRPr="00C93CF8">
        <w:rPr>
          <w:lang w:val="en-US"/>
        </w:rPr>
        <w:t>.</w:t>
      </w:r>
      <w:r w:rsidR="00981085" w:rsidRPr="00C93CF8">
        <w:rPr>
          <w:lang w:val="en-US"/>
        </w:rPr>
        <w:t xml:space="preserve"> </w:t>
      </w:r>
    </w:p>
  </w:footnote>
  <w:footnote w:id="2">
    <w:p w14:paraId="4826655F" w14:textId="1897ECA2" w:rsidR="00EC66E0" w:rsidRPr="00C93CF8" w:rsidRDefault="00EC66E0">
      <w:pPr>
        <w:pStyle w:val="Voetnoottekst"/>
        <w:rPr>
          <w:lang w:val="en-US"/>
        </w:rPr>
      </w:pPr>
      <w:r w:rsidRPr="00C93CF8">
        <w:rPr>
          <w:rStyle w:val="Voetnootmarkering"/>
        </w:rPr>
        <w:footnoteRef/>
      </w:r>
      <w:r w:rsidRPr="00C93CF8">
        <w:rPr>
          <w:lang w:val="en-US"/>
        </w:rPr>
        <w:t xml:space="preserve"> This does not mean that this is the only scientifically respectable way of lumping and/or splitting cognitive capacity-kinds</w:t>
      </w:r>
      <w:r w:rsidR="0028353B" w:rsidRPr="00C93CF8">
        <w:rPr>
          <w:lang w:val="en-US"/>
        </w:rPr>
        <w:t xml:space="preserve"> (for an example of kind-splitting </w:t>
      </w:r>
      <w:r w:rsidR="006D5BA5" w:rsidRPr="00C93CF8">
        <w:rPr>
          <w:lang w:val="en-US"/>
        </w:rPr>
        <w:t>of</w:t>
      </w:r>
      <w:r w:rsidR="0028353B" w:rsidRPr="00C93CF8">
        <w:rPr>
          <w:lang w:val="en-US"/>
        </w:rPr>
        <w:t xml:space="preserve"> </w:t>
      </w:r>
      <w:r w:rsidR="006D5BA5" w:rsidRPr="00C93CF8">
        <w:rPr>
          <w:lang w:val="en-US"/>
        </w:rPr>
        <w:t>a biological function</w:t>
      </w:r>
      <w:r w:rsidR="0028353B" w:rsidRPr="00C93CF8">
        <w:rPr>
          <w:lang w:val="en-US"/>
        </w:rPr>
        <w:t xml:space="preserve"> that</w:t>
      </w:r>
      <w:r w:rsidR="006D5BA5" w:rsidRPr="00C93CF8">
        <w:rPr>
          <w:lang w:val="en-US"/>
        </w:rPr>
        <w:t xml:space="preserve"> is not based on mechanistic anchoring, see </w:t>
      </w:r>
      <w:proofErr w:type="spellStart"/>
      <w:r w:rsidR="006D5BA5" w:rsidRPr="00C93CF8">
        <w:rPr>
          <w:lang w:val="en-US"/>
        </w:rPr>
        <w:t>Bollhagen</w:t>
      </w:r>
      <w:proofErr w:type="spellEnd"/>
      <w:r w:rsidR="006D5BA5" w:rsidRPr="00C93CF8">
        <w:rPr>
          <w:lang w:val="en-US"/>
        </w:rPr>
        <w:t xml:space="preserve"> 2021). On the ideal picture of mechanistic anchoring, however, such splitting consists of finding distinct finer-grained functional analyses of what seemed like one functional concept at first. This is part of the operationalization process. Mechanists would expect these distinct, finer-grained functional concepts to correspond to distinct biological mechanisms.</w:t>
      </w:r>
    </w:p>
  </w:footnote>
  <w:footnote w:id="3">
    <w:p w14:paraId="4A0E9B80" w14:textId="533170FB" w:rsidR="00B23552" w:rsidRPr="00C93CF8" w:rsidRDefault="00B23552">
      <w:pPr>
        <w:pStyle w:val="Voetnoottekst"/>
        <w:rPr>
          <w:lang w:val="en-US"/>
        </w:rPr>
      </w:pPr>
      <w:r w:rsidRPr="00C93CF8">
        <w:rPr>
          <w:rStyle w:val="Voetnootmarkering"/>
        </w:rPr>
        <w:footnoteRef/>
      </w:r>
      <w:r w:rsidRPr="00C93CF8">
        <w:rPr>
          <w:lang w:val="en-US"/>
        </w:rPr>
        <w:t xml:space="preserve"> Clever Hans was a horse in early 20</w:t>
      </w:r>
      <w:r w:rsidRPr="00C93CF8">
        <w:rPr>
          <w:vertAlign w:val="superscript"/>
          <w:lang w:val="en-US"/>
        </w:rPr>
        <w:t>th</w:t>
      </w:r>
      <w:r w:rsidRPr="00C93CF8">
        <w:rPr>
          <w:lang w:val="en-US"/>
        </w:rPr>
        <w:t xml:space="preserve">-century Germany who allegedly was able to </w:t>
      </w:r>
      <w:r w:rsidR="000B454C" w:rsidRPr="00C93CF8">
        <w:rPr>
          <w:lang w:val="en-US"/>
        </w:rPr>
        <w:t>demonstra</w:t>
      </w:r>
      <w:r w:rsidR="00A330F2" w:rsidRPr="00C93CF8">
        <w:rPr>
          <w:lang w:val="en-US"/>
        </w:rPr>
        <w:t>te</w:t>
      </w:r>
      <w:r w:rsidR="000B454C" w:rsidRPr="00C93CF8">
        <w:rPr>
          <w:lang w:val="en-US"/>
        </w:rPr>
        <w:t xml:space="preserve"> striking knowledge of arithmetic and other facts about the world</w:t>
      </w:r>
      <w:r w:rsidRPr="00C93CF8">
        <w:rPr>
          <w:lang w:val="en-US"/>
        </w:rPr>
        <w:t>. It was</w:t>
      </w:r>
      <w:r w:rsidR="000B454C" w:rsidRPr="00C93CF8">
        <w:rPr>
          <w:lang w:val="en-US"/>
        </w:rPr>
        <w:t xml:space="preserve"> later</w:t>
      </w:r>
      <w:r w:rsidRPr="00C93CF8">
        <w:rPr>
          <w:lang w:val="en-US"/>
        </w:rPr>
        <w:t xml:space="preserve"> discovered that he managed to </w:t>
      </w:r>
      <w:r w:rsidR="000B454C" w:rsidRPr="00C93CF8">
        <w:rPr>
          <w:lang w:val="en-US"/>
        </w:rPr>
        <w:t xml:space="preserve">perform these tasks </w:t>
      </w:r>
      <w:r w:rsidRPr="00C93CF8">
        <w:rPr>
          <w:lang w:val="en-US"/>
        </w:rPr>
        <w:t xml:space="preserve"> by observing the unconscious responses</w:t>
      </w:r>
      <w:r w:rsidR="000B454C" w:rsidRPr="00C93CF8">
        <w:rPr>
          <w:lang w:val="en-US"/>
        </w:rPr>
        <w:t xml:space="preserve"> of the questioner when the correct answer was presented or completed. </w:t>
      </w:r>
    </w:p>
  </w:footnote>
  <w:footnote w:id="4">
    <w:p w14:paraId="4394C521" w14:textId="72826CA9" w:rsidR="004356C9" w:rsidRPr="00C93CF8" w:rsidRDefault="004356C9">
      <w:pPr>
        <w:pStyle w:val="Voetnoottekst"/>
        <w:rPr>
          <w:lang w:val="en-US"/>
        </w:rPr>
      </w:pPr>
      <w:r w:rsidRPr="00C93CF8">
        <w:rPr>
          <w:rStyle w:val="Voetnootmarkering"/>
        </w:rPr>
        <w:footnoteRef/>
      </w:r>
      <w:r w:rsidRPr="00C93CF8">
        <w:rPr>
          <w:lang w:val="en-US"/>
        </w:rPr>
        <w:t xml:space="preserve"> </w:t>
      </w:r>
      <w:proofErr w:type="spellStart"/>
      <w:r w:rsidRPr="00C93CF8">
        <w:rPr>
          <w:lang w:val="en-US"/>
        </w:rPr>
        <w:t>Kok</w:t>
      </w:r>
      <w:proofErr w:type="spellEnd"/>
      <w:r w:rsidRPr="00C93CF8">
        <w:rPr>
          <w:lang w:val="en-US"/>
        </w:rPr>
        <w:t xml:space="preserve"> et al. (2012) use an ingenious experiment to argue in favor of the ‘sharpening-mechanism’. It may well be that this means that only one of the two sub-varieties of the capacity to use top-down predictions to disambiguate noisy visual inputs is actually used by the human brain. But the possibility that in different experimental circumstances it will be found that the other variety is used as well cannot be ruled out.</w:t>
      </w:r>
    </w:p>
  </w:footnote>
  <w:footnote w:id="5">
    <w:p w14:paraId="5C21DB25" w14:textId="29DCB602" w:rsidR="006166D6" w:rsidRPr="00C93CF8" w:rsidRDefault="006166D6">
      <w:pPr>
        <w:pStyle w:val="Voetnoottekst"/>
        <w:rPr>
          <w:lang w:val="en-US"/>
        </w:rPr>
      </w:pPr>
      <w:r w:rsidRPr="00C93CF8">
        <w:rPr>
          <w:rStyle w:val="Voetnootmarkering"/>
        </w:rPr>
        <w:footnoteRef/>
      </w:r>
      <w:r w:rsidRPr="00C93CF8">
        <w:rPr>
          <w:lang w:val="en-US"/>
        </w:rPr>
        <w:t xml:space="preserve"> We are silent here about the various methods that can be used to make such discoveries. Another problem that will complicate our analysis is presented by the fact that different methods of measuring the brain may yield different hypotheses about the mechanisms at play during the execution of a given task and/or that </w:t>
      </w:r>
      <w:r w:rsidR="000C598D" w:rsidRPr="00C93CF8">
        <w:rPr>
          <w:lang w:val="en-US"/>
        </w:rPr>
        <w:t>it may not be clear what inferences to draw about neural mechanisms from e.g. fMRI</w:t>
      </w:r>
      <w:r w:rsidRPr="00C93CF8">
        <w:rPr>
          <w:lang w:val="en-US"/>
        </w:rPr>
        <w:t xml:space="preserve"> </w:t>
      </w:r>
      <w:r w:rsidR="000C598D" w:rsidRPr="00C93CF8">
        <w:rPr>
          <w:lang w:val="en-US"/>
        </w:rPr>
        <w:t xml:space="preserve">data </w:t>
      </w:r>
      <w:r w:rsidRPr="00C93CF8">
        <w:rPr>
          <w:lang w:val="en-US"/>
        </w:rPr>
        <w:t>(</w:t>
      </w:r>
      <w:r w:rsidR="000B454C" w:rsidRPr="00C93CF8">
        <w:rPr>
          <w:lang w:val="en-US"/>
        </w:rPr>
        <w:t xml:space="preserve">e.g., </w:t>
      </w:r>
      <w:proofErr w:type="spellStart"/>
      <w:r w:rsidRPr="00C93CF8">
        <w:rPr>
          <w:lang w:val="en-US"/>
        </w:rPr>
        <w:t>Logothetis</w:t>
      </w:r>
      <w:proofErr w:type="spellEnd"/>
      <w:r w:rsidRPr="00C93CF8">
        <w:rPr>
          <w:lang w:val="en-US"/>
        </w:rPr>
        <w:t xml:space="preserve"> et al. 2001). </w:t>
      </w:r>
      <w:r w:rsidR="000C598D" w:rsidRPr="00C93CF8">
        <w:rPr>
          <w:lang w:val="en-US"/>
        </w:rPr>
        <w:t>Once again (see footnote 1) we acknowledge that this problem will further complicate our analysis, but we will not discuss it further because it does not alter our analysis of the ‘cycle of kind</w:t>
      </w:r>
      <w:r w:rsidR="000B454C" w:rsidRPr="00C93CF8">
        <w:rPr>
          <w:lang w:val="en-US"/>
        </w:rPr>
        <w:t>s</w:t>
      </w:r>
      <w:r w:rsidR="000C598D" w:rsidRPr="00C93CF8">
        <w:rPr>
          <w:lang w:val="en-US"/>
        </w:rPr>
        <w:t>’—see below—and because we do not want to overcomplicate our discussion.</w:t>
      </w:r>
    </w:p>
  </w:footnote>
  <w:footnote w:id="6">
    <w:p w14:paraId="320EC139" w14:textId="601143A0" w:rsidR="00AD34DE" w:rsidRPr="00C93CF8" w:rsidRDefault="00AD34DE">
      <w:pPr>
        <w:pStyle w:val="Voetnoottekst"/>
        <w:rPr>
          <w:lang w:val="en-US"/>
        </w:rPr>
      </w:pPr>
      <w:r w:rsidRPr="00C93CF8">
        <w:rPr>
          <w:rStyle w:val="Voetnootmarkering"/>
        </w:rPr>
        <w:footnoteRef/>
      </w:r>
      <w:r w:rsidRPr="00C93CF8">
        <w:rPr>
          <w:lang w:val="en-US"/>
        </w:rPr>
        <w:t xml:space="preserve"> For more on using the character of the phenomenon to limn the boundaries of mechanisms, see Sullivan 2009; Irvine 2012; and Stinson 2016). Craver (2009</w:t>
      </w:r>
      <w:r w:rsidR="0089533C" w:rsidRPr="00C93CF8">
        <w:rPr>
          <w:lang w:val="en-US"/>
        </w:rPr>
        <w:t>; 2014</w:t>
      </w:r>
      <w:r w:rsidRPr="00C93CF8">
        <w:rPr>
          <w:lang w:val="en-US"/>
        </w:rPr>
        <w:t xml:space="preserve">) defends the view that the boundaries of mechanisms are in many cases driven by pragmatic decisions of the sort discussed in this section. </w:t>
      </w:r>
    </w:p>
  </w:footnote>
  <w:footnote w:id="7">
    <w:p w14:paraId="235CF529" w14:textId="45C1F041" w:rsidR="006A46D0" w:rsidRPr="00C93CF8" w:rsidRDefault="006A46D0" w:rsidP="006A46D0">
      <w:pPr>
        <w:pStyle w:val="Tekstopmerking"/>
      </w:pPr>
      <w:r w:rsidRPr="00C93CF8">
        <w:rPr>
          <w:rStyle w:val="Voetnootmarkering"/>
        </w:rPr>
        <w:footnoteRef/>
      </w:r>
      <w:r w:rsidRPr="00C93CF8">
        <w:t xml:space="preserve"> For a look at how </w:t>
      </w:r>
      <w:r w:rsidR="000B454C" w:rsidRPr="00C93CF8">
        <w:t>the contrastive method</w:t>
      </w:r>
      <w:r w:rsidRPr="00C93CF8">
        <w:t xml:space="preserve"> is used in neuroimaging, see </w:t>
      </w:r>
      <w:proofErr w:type="spellStart"/>
      <w:r w:rsidRPr="00C93CF8">
        <w:t>Poldrack</w:t>
      </w:r>
      <w:proofErr w:type="spellEnd"/>
      <w:r w:rsidRPr="00C93CF8">
        <w:t xml:space="preserve"> </w:t>
      </w:r>
      <w:r w:rsidR="000B454C" w:rsidRPr="00C93CF8">
        <w:t>(2006</w:t>
      </w:r>
      <w:r w:rsidR="006239EA" w:rsidRPr="00C93CF8">
        <w:t>)</w:t>
      </w:r>
      <w:r w:rsidRPr="00C93CF8">
        <w:t xml:space="preserve">. For a look at how </w:t>
      </w:r>
      <w:r w:rsidR="00650F57" w:rsidRPr="00C93CF8">
        <w:t xml:space="preserve">it is used in </w:t>
      </w:r>
      <w:r w:rsidRPr="00C93CF8">
        <w:t>neuropsychology</w:t>
      </w:r>
      <w:r w:rsidR="00650F57" w:rsidRPr="00C93CF8">
        <w:t>,</w:t>
      </w:r>
      <w:r w:rsidRPr="00C93CF8">
        <w:t xml:space="preserve"> see </w:t>
      </w:r>
      <w:r w:rsidR="000B454C" w:rsidRPr="00C93CF8">
        <w:t>S</w:t>
      </w:r>
      <w:r w:rsidRPr="00C93CF8">
        <w:t>hal</w:t>
      </w:r>
      <w:r w:rsidR="000B454C" w:rsidRPr="00C93CF8">
        <w:t>l</w:t>
      </w:r>
      <w:r w:rsidRPr="00C93CF8">
        <w:t xml:space="preserve">ice 1988; </w:t>
      </w:r>
      <w:proofErr w:type="spellStart"/>
      <w:r w:rsidR="000B454C" w:rsidRPr="00C93CF8">
        <w:t>C</w:t>
      </w:r>
      <w:r w:rsidRPr="00C93CF8">
        <w:t>arama</w:t>
      </w:r>
      <w:r w:rsidR="000B454C" w:rsidRPr="00C93CF8">
        <w:t>z</w:t>
      </w:r>
      <w:r w:rsidRPr="00C93CF8">
        <w:t>za</w:t>
      </w:r>
      <w:proofErr w:type="spellEnd"/>
      <w:r w:rsidRPr="00C93CF8">
        <w:t xml:space="preserve"> 1986</w:t>
      </w:r>
      <w:r w:rsidR="000B454C" w:rsidRPr="00C93CF8">
        <w:t>.</w:t>
      </w:r>
      <w:r w:rsidR="006239EA" w:rsidRPr="00C93CF8">
        <w:t xml:space="preserve"> </w:t>
      </w:r>
    </w:p>
    <w:p w14:paraId="31B72518" w14:textId="4035DE04" w:rsidR="006A46D0" w:rsidRPr="00C93CF8" w:rsidRDefault="006A46D0">
      <w:pPr>
        <w:pStyle w:val="Voetnoottekst"/>
        <w:rPr>
          <w:lang w:val="en-US"/>
        </w:rPr>
      </w:pPr>
    </w:p>
  </w:footnote>
  <w:footnote w:id="8">
    <w:p w14:paraId="4CA8D9BE" w14:textId="782DCB2A" w:rsidR="0089533C" w:rsidRPr="00C93CF8" w:rsidRDefault="0089533C">
      <w:pPr>
        <w:pStyle w:val="Voetnoottekst"/>
        <w:rPr>
          <w:lang w:val="en-US"/>
        </w:rPr>
      </w:pPr>
      <w:r w:rsidRPr="00C93CF8">
        <w:rPr>
          <w:rStyle w:val="Voetnootmarkering"/>
        </w:rPr>
        <w:footnoteRef/>
      </w:r>
      <w:r w:rsidRPr="00C93CF8">
        <w:rPr>
          <w:lang w:val="en-US"/>
        </w:rPr>
        <w:t xml:space="preserve"> Of course, it is possible that the selective force of science has driven us only to a local minimum of error in coordinating the answers to these three basic questions</w:t>
      </w:r>
      <w:r w:rsidR="00AF7DB5" w:rsidRPr="00C93CF8">
        <w:rPr>
          <w:lang w:val="en-US"/>
        </w:rPr>
        <w:t>.</w:t>
      </w:r>
      <w:r w:rsidRPr="00C93CF8">
        <w:rPr>
          <w:lang w:val="en-US"/>
        </w:rPr>
        <w:t xml:space="preserve"> </w:t>
      </w:r>
      <w:r w:rsidR="00AF7DB5" w:rsidRPr="00C93CF8">
        <w:rPr>
          <w:lang w:val="en-US"/>
        </w:rPr>
        <w:t>I</w:t>
      </w:r>
      <w:r w:rsidRPr="00C93CF8">
        <w:rPr>
          <w:lang w:val="en-US"/>
        </w:rPr>
        <w:t>n that case, it would be little exaggeration to say that revolutionary changes in our understanding of the world’s kinds, of the techniques for detecting them, and for our chunking of the causal structures that render them stable</w:t>
      </w:r>
      <w:r w:rsidR="00AF7DB5" w:rsidRPr="00C93CF8">
        <w:rPr>
          <w:lang w:val="en-US"/>
        </w:rPr>
        <w:t xml:space="preserve"> will be required to reach the global error minimum</w:t>
      </w:r>
      <w:r w:rsidRPr="00C93CF8">
        <w:rPr>
          <w:lang w:val="en-US"/>
        </w:rPr>
        <w:t xml:space="preserve">. We confront the exciting possibility that the stability we now seek might afford only shallow coherence relative to other conceptual schemes we have not </w:t>
      </w:r>
      <w:r w:rsidR="00784532" w:rsidRPr="00C93CF8">
        <w:rPr>
          <w:lang w:val="en-US"/>
        </w:rPr>
        <w:t xml:space="preserve">yet </w:t>
      </w:r>
      <w:r w:rsidRPr="00C93CF8">
        <w:rPr>
          <w:lang w:val="en-US"/>
        </w:rPr>
        <w:t xml:space="preserve">considered or that we have </w:t>
      </w:r>
      <w:r w:rsidR="00784532" w:rsidRPr="00C93CF8">
        <w:rPr>
          <w:lang w:val="en-US"/>
        </w:rPr>
        <w:t xml:space="preserve">for the time-being </w:t>
      </w:r>
      <w:r w:rsidRPr="00C93CF8">
        <w:rPr>
          <w:lang w:val="en-US"/>
        </w:rPr>
        <w:t xml:space="preserve">excluded from our imaginative vi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A2671"/>
    <w:multiLevelType w:val="multilevel"/>
    <w:tmpl w:val="0A023D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B74E2A"/>
    <w:multiLevelType w:val="hybridMultilevel"/>
    <w:tmpl w:val="CD70CF76"/>
    <w:lvl w:ilvl="0" w:tplc="E8B4F4EC">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D778AE"/>
    <w:multiLevelType w:val="hybridMultilevel"/>
    <w:tmpl w:val="DEA4B2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BED772E"/>
    <w:multiLevelType w:val="multilevel"/>
    <w:tmpl w:val="9CB087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F20B12"/>
    <w:multiLevelType w:val="multilevel"/>
    <w:tmpl w:val="CE040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597285"/>
    <w:multiLevelType w:val="hybridMultilevel"/>
    <w:tmpl w:val="AD087C6A"/>
    <w:lvl w:ilvl="0" w:tplc="858A6670">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7232DB"/>
    <w:multiLevelType w:val="hybridMultilevel"/>
    <w:tmpl w:val="508206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05987246">
    <w:abstractNumId w:val="5"/>
  </w:num>
  <w:num w:numId="2" w16cid:durableId="175536251">
    <w:abstractNumId w:val="3"/>
  </w:num>
  <w:num w:numId="3" w16cid:durableId="1610890561">
    <w:abstractNumId w:val="4"/>
  </w:num>
  <w:num w:numId="4" w16cid:durableId="1858080378">
    <w:abstractNumId w:val="0"/>
  </w:num>
  <w:num w:numId="5" w16cid:durableId="1860240006">
    <w:abstractNumId w:val="1"/>
  </w:num>
  <w:num w:numId="6" w16cid:durableId="127751589">
    <w:abstractNumId w:val="6"/>
  </w:num>
  <w:num w:numId="7" w16cid:durableId="10067831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6"/>
    <w:rsid w:val="000036C8"/>
    <w:rsid w:val="0000446B"/>
    <w:rsid w:val="00004901"/>
    <w:rsid w:val="0000659C"/>
    <w:rsid w:val="00006B1C"/>
    <w:rsid w:val="00006BB2"/>
    <w:rsid w:val="00006E82"/>
    <w:rsid w:val="0001030C"/>
    <w:rsid w:val="00010FDA"/>
    <w:rsid w:val="000134BB"/>
    <w:rsid w:val="0001399C"/>
    <w:rsid w:val="000148E5"/>
    <w:rsid w:val="0001794B"/>
    <w:rsid w:val="00021B11"/>
    <w:rsid w:val="000232D9"/>
    <w:rsid w:val="000233A7"/>
    <w:rsid w:val="00025422"/>
    <w:rsid w:val="00025CA5"/>
    <w:rsid w:val="00025E9A"/>
    <w:rsid w:val="0002623F"/>
    <w:rsid w:val="000275C1"/>
    <w:rsid w:val="00027F27"/>
    <w:rsid w:val="00031B28"/>
    <w:rsid w:val="0003222F"/>
    <w:rsid w:val="00032FE0"/>
    <w:rsid w:val="00033208"/>
    <w:rsid w:val="0003365F"/>
    <w:rsid w:val="00033A76"/>
    <w:rsid w:val="00033BF4"/>
    <w:rsid w:val="00033ED6"/>
    <w:rsid w:val="00033FD6"/>
    <w:rsid w:val="000351BB"/>
    <w:rsid w:val="0003565F"/>
    <w:rsid w:val="00035774"/>
    <w:rsid w:val="0004052B"/>
    <w:rsid w:val="000413FF"/>
    <w:rsid w:val="00042FDB"/>
    <w:rsid w:val="0004360D"/>
    <w:rsid w:val="00043D87"/>
    <w:rsid w:val="000448A4"/>
    <w:rsid w:val="00044C20"/>
    <w:rsid w:val="000457E7"/>
    <w:rsid w:val="0004603E"/>
    <w:rsid w:val="00046C33"/>
    <w:rsid w:val="00046C7B"/>
    <w:rsid w:val="000475B2"/>
    <w:rsid w:val="000478A5"/>
    <w:rsid w:val="00047DB2"/>
    <w:rsid w:val="00050034"/>
    <w:rsid w:val="00052BFF"/>
    <w:rsid w:val="00052D95"/>
    <w:rsid w:val="00052F60"/>
    <w:rsid w:val="000536F1"/>
    <w:rsid w:val="000538DA"/>
    <w:rsid w:val="00054B3D"/>
    <w:rsid w:val="00056C65"/>
    <w:rsid w:val="000619F3"/>
    <w:rsid w:val="0006288E"/>
    <w:rsid w:val="0006300C"/>
    <w:rsid w:val="00063D9B"/>
    <w:rsid w:val="00065249"/>
    <w:rsid w:val="000660FF"/>
    <w:rsid w:val="0006667F"/>
    <w:rsid w:val="0007054F"/>
    <w:rsid w:val="00073211"/>
    <w:rsid w:val="00073CF8"/>
    <w:rsid w:val="00074E23"/>
    <w:rsid w:val="00075189"/>
    <w:rsid w:val="000762FA"/>
    <w:rsid w:val="0007686E"/>
    <w:rsid w:val="000778A7"/>
    <w:rsid w:val="00080079"/>
    <w:rsid w:val="00080B2C"/>
    <w:rsid w:val="00081010"/>
    <w:rsid w:val="000810DB"/>
    <w:rsid w:val="000817F3"/>
    <w:rsid w:val="000827BD"/>
    <w:rsid w:val="0008374E"/>
    <w:rsid w:val="000879B2"/>
    <w:rsid w:val="000879E0"/>
    <w:rsid w:val="00087C9D"/>
    <w:rsid w:val="00091414"/>
    <w:rsid w:val="00092316"/>
    <w:rsid w:val="00092B61"/>
    <w:rsid w:val="000934C7"/>
    <w:rsid w:val="00094EE0"/>
    <w:rsid w:val="00095545"/>
    <w:rsid w:val="000959E1"/>
    <w:rsid w:val="00095D8A"/>
    <w:rsid w:val="00097126"/>
    <w:rsid w:val="000975F6"/>
    <w:rsid w:val="000977E8"/>
    <w:rsid w:val="000A0057"/>
    <w:rsid w:val="000A087B"/>
    <w:rsid w:val="000A1331"/>
    <w:rsid w:val="000A1C77"/>
    <w:rsid w:val="000A1DEC"/>
    <w:rsid w:val="000A44F0"/>
    <w:rsid w:val="000A4A28"/>
    <w:rsid w:val="000A526A"/>
    <w:rsid w:val="000A52BE"/>
    <w:rsid w:val="000A568D"/>
    <w:rsid w:val="000A66B2"/>
    <w:rsid w:val="000A66DA"/>
    <w:rsid w:val="000A6F25"/>
    <w:rsid w:val="000B0385"/>
    <w:rsid w:val="000B04F7"/>
    <w:rsid w:val="000B0575"/>
    <w:rsid w:val="000B3F51"/>
    <w:rsid w:val="000B3FE7"/>
    <w:rsid w:val="000B454C"/>
    <w:rsid w:val="000B48A8"/>
    <w:rsid w:val="000B4944"/>
    <w:rsid w:val="000B49EF"/>
    <w:rsid w:val="000B55AD"/>
    <w:rsid w:val="000B6F06"/>
    <w:rsid w:val="000B6FCC"/>
    <w:rsid w:val="000B70D9"/>
    <w:rsid w:val="000B7595"/>
    <w:rsid w:val="000B76E4"/>
    <w:rsid w:val="000B7F73"/>
    <w:rsid w:val="000C0174"/>
    <w:rsid w:val="000C1237"/>
    <w:rsid w:val="000C145F"/>
    <w:rsid w:val="000C282A"/>
    <w:rsid w:val="000C3C3B"/>
    <w:rsid w:val="000C491D"/>
    <w:rsid w:val="000C4CDE"/>
    <w:rsid w:val="000C4D5C"/>
    <w:rsid w:val="000C598D"/>
    <w:rsid w:val="000C7C32"/>
    <w:rsid w:val="000D152D"/>
    <w:rsid w:val="000D25C9"/>
    <w:rsid w:val="000D2957"/>
    <w:rsid w:val="000D482A"/>
    <w:rsid w:val="000D5C36"/>
    <w:rsid w:val="000D6489"/>
    <w:rsid w:val="000D65CB"/>
    <w:rsid w:val="000D6AFE"/>
    <w:rsid w:val="000D6EA3"/>
    <w:rsid w:val="000D7192"/>
    <w:rsid w:val="000D733F"/>
    <w:rsid w:val="000E1572"/>
    <w:rsid w:val="000E1A70"/>
    <w:rsid w:val="000E2E9D"/>
    <w:rsid w:val="000E2F30"/>
    <w:rsid w:val="000E2FC3"/>
    <w:rsid w:val="000E2FD5"/>
    <w:rsid w:val="000E7606"/>
    <w:rsid w:val="000E7BCC"/>
    <w:rsid w:val="000F1E95"/>
    <w:rsid w:val="000F20BD"/>
    <w:rsid w:val="000F34E4"/>
    <w:rsid w:val="000F3CDE"/>
    <w:rsid w:val="000F3D20"/>
    <w:rsid w:val="000F5941"/>
    <w:rsid w:val="000F6D83"/>
    <w:rsid w:val="000F7997"/>
    <w:rsid w:val="00100439"/>
    <w:rsid w:val="00100F2A"/>
    <w:rsid w:val="00103B54"/>
    <w:rsid w:val="00106E96"/>
    <w:rsid w:val="001116C5"/>
    <w:rsid w:val="00111BC6"/>
    <w:rsid w:val="00111F33"/>
    <w:rsid w:val="001130F1"/>
    <w:rsid w:val="00114301"/>
    <w:rsid w:val="00114EB9"/>
    <w:rsid w:val="00116876"/>
    <w:rsid w:val="00116E7A"/>
    <w:rsid w:val="0012075E"/>
    <w:rsid w:val="00120EC2"/>
    <w:rsid w:val="001216B1"/>
    <w:rsid w:val="00122478"/>
    <w:rsid w:val="001244AF"/>
    <w:rsid w:val="001244CA"/>
    <w:rsid w:val="00124AD3"/>
    <w:rsid w:val="00124AE2"/>
    <w:rsid w:val="00125D37"/>
    <w:rsid w:val="00125FF9"/>
    <w:rsid w:val="0012602E"/>
    <w:rsid w:val="00127DA7"/>
    <w:rsid w:val="00127F68"/>
    <w:rsid w:val="0013350C"/>
    <w:rsid w:val="001337A2"/>
    <w:rsid w:val="00133975"/>
    <w:rsid w:val="00133E26"/>
    <w:rsid w:val="00134105"/>
    <w:rsid w:val="0013583E"/>
    <w:rsid w:val="00135E5C"/>
    <w:rsid w:val="001361E2"/>
    <w:rsid w:val="001364CD"/>
    <w:rsid w:val="001377A3"/>
    <w:rsid w:val="00137911"/>
    <w:rsid w:val="00137C61"/>
    <w:rsid w:val="00140305"/>
    <w:rsid w:val="001403D0"/>
    <w:rsid w:val="00140907"/>
    <w:rsid w:val="00140BC2"/>
    <w:rsid w:val="00140C41"/>
    <w:rsid w:val="00141357"/>
    <w:rsid w:val="00141797"/>
    <w:rsid w:val="00142D77"/>
    <w:rsid w:val="00143089"/>
    <w:rsid w:val="00143596"/>
    <w:rsid w:val="00143A0F"/>
    <w:rsid w:val="001444D0"/>
    <w:rsid w:val="00144C8F"/>
    <w:rsid w:val="0014516F"/>
    <w:rsid w:val="0014624C"/>
    <w:rsid w:val="00146783"/>
    <w:rsid w:val="00146A93"/>
    <w:rsid w:val="0015012C"/>
    <w:rsid w:val="0015069E"/>
    <w:rsid w:val="00150845"/>
    <w:rsid w:val="00150BD3"/>
    <w:rsid w:val="001513FA"/>
    <w:rsid w:val="001519CB"/>
    <w:rsid w:val="00151B5E"/>
    <w:rsid w:val="001527BE"/>
    <w:rsid w:val="00152FDC"/>
    <w:rsid w:val="001543F8"/>
    <w:rsid w:val="00154AAF"/>
    <w:rsid w:val="00155527"/>
    <w:rsid w:val="00156D42"/>
    <w:rsid w:val="00156D78"/>
    <w:rsid w:val="0016021E"/>
    <w:rsid w:val="0016133B"/>
    <w:rsid w:val="001616CF"/>
    <w:rsid w:val="0016323C"/>
    <w:rsid w:val="00163705"/>
    <w:rsid w:val="001645B7"/>
    <w:rsid w:val="00164EC1"/>
    <w:rsid w:val="00165622"/>
    <w:rsid w:val="00165F0D"/>
    <w:rsid w:val="00166888"/>
    <w:rsid w:val="001668B7"/>
    <w:rsid w:val="00166B89"/>
    <w:rsid w:val="00167C1D"/>
    <w:rsid w:val="00171C5B"/>
    <w:rsid w:val="0017270B"/>
    <w:rsid w:val="001730E9"/>
    <w:rsid w:val="00173F98"/>
    <w:rsid w:val="00174CB9"/>
    <w:rsid w:val="0017527A"/>
    <w:rsid w:val="00175522"/>
    <w:rsid w:val="001757A3"/>
    <w:rsid w:val="00175CB7"/>
    <w:rsid w:val="00176C17"/>
    <w:rsid w:val="001801EB"/>
    <w:rsid w:val="0018070A"/>
    <w:rsid w:val="00181220"/>
    <w:rsid w:val="0018170A"/>
    <w:rsid w:val="0018209F"/>
    <w:rsid w:val="00182D18"/>
    <w:rsid w:val="001830DB"/>
    <w:rsid w:val="00183549"/>
    <w:rsid w:val="00185A66"/>
    <w:rsid w:val="00185DD0"/>
    <w:rsid w:val="00185F8E"/>
    <w:rsid w:val="00186973"/>
    <w:rsid w:val="0019047A"/>
    <w:rsid w:val="00190DE5"/>
    <w:rsid w:val="001925A5"/>
    <w:rsid w:val="001928E6"/>
    <w:rsid w:val="00192EBD"/>
    <w:rsid w:val="001972C4"/>
    <w:rsid w:val="001A0459"/>
    <w:rsid w:val="001A0E22"/>
    <w:rsid w:val="001A100D"/>
    <w:rsid w:val="001A103D"/>
    <w:rsid w:val="001A1238"/>
    <w:rsid w:val="001A24D9"/>
    <w:rsid w:val="001A3226"/>
    <w:rsid w:val="001A7803"/>
    <w:rsid w:val="001A796C"/>
    <w:rsid w:val="001A7C8C"/>
    <w:rsid w:val="001B05A0"/>
    <w:rsid w:val="001B0BF5"/>
    <w:rsid w:val="001B1990"/>
    <w:rsid w:val="001B1C5B"/>
    <w:rsid w:val="001B1E6B"/>
    <w:rsid w:val="001B3477"/>
    <w:rsid w:val="001B357F"/>
    <w:rsid w:val="001B3AD1"/>
    <w:rsid w:val="001B3FEF"/>
    <w:rsid w:val="001B41AA"/>
    <w:rsid w:val="001B4B19"/>
    <w:rsid w:val="001B5B36"/>
    <w:rsid w:val="001B5E93"/>
    <w:rsid w:val="001B6424"/>
    <w:rsid w:val="001C1882"/>
    <w:rsid w:val="001C1986"/>
    <w:rsid w:val="001C19E6"/>
    <w:rsid w:val="001C3988"/>
    <w:rsid w:val="001C3D53"/>
    <w:rsid w:val="001C5044"/>
    <w:rsid w:val="001C76CC"/>
    <w:rsid w:val="001D172D"/>
    <w:rsid w:val="001D1E1A"/>
    <w:rsid w:val="001D1FC7"/>
    <w:rsid w:val="001D28F4"/>
    <w:rsid w:val="001D2EC4"/>
    <w:rsid w:val="001D3B85"/>
    <w:rsid w:val="001D5102"/>
    <w:rsid w:val="001D5E4E"/>
    <w:rsid w:val="001D6006"/>
    <w:rsid w:val="001D6631"/>
    <w:rsid w:val="001D705D"/>
    <w:rsid w:val="001D7910"/>
    <w:rsid w:val="001E05E6"/>
    <w:rsid w:val="001E076C"/>
    <w:rsid w:val="001E0954"/>
    <w:rsid w:val="001E11E0"/>
    <w:rsid w:val="001E160F"/>
    <w:rsid w:val="001E1BFC"/>
    <w:rsid w:val="001E2B30"/>
    <w:rsid w:val="001E41CC"/>
    <w:rsid w:val="001E4561"/>
    <w:rsid w:val="001E5121"/>
    <w:rsid w:val="001E55B8"/>
    <w:rsid w:val="001E5777"/>
    <w:rsid w:val="001E646B"/>
    <w:rsid w:val="001E6AE9"/>
    <w:rsid w:val="001E7122"/>
    <w:rsid w:val="001E7F09"/>
    <w:rsid w:val="001F17B3"/>
    <w:rsid w:val="001F34FF"/>
    <w:rsid w:val="001F3D71"/>
    <w:rsid w:val="001F4150"/>
    <w:rsid w:val="001F4454"/>
    <w:rsid w:val="001F46FF"/>
    <w:rsid w:val="001F4BEB"/>
    <w:rsid w:val="001F4CC8"/>
    <w:rsid w:val="001F78C6"/>
    <w:rsid w:val="001F7C39"/>
    <w:rsid w:val="002009D3"/>
    <w:rsid w:val="00200C7B"/>
    <w:rsid w:val="00201B45"/>
    <w:rsid w:val="0020251A"/>
    <w:rsid w:val="00202C8E"/>
    <w:rsid w:val="00202EBE"/>
    <w:rsid w:val="0020352D"/>
    <w:rsid w:val="00203A5D"/>
    <w:rsid w:val="00203EA1"/>
    <w:rsid w:val="0020618F"/>
    <w:rsid w:val="00207492"/>
    <w:rsid w:val="00210B12"/>
    <w:rsid w:val="00211DD6"/>
    <w:rsid w:val="0021228D"/>
    <w:rsid w:val="002128C2"/>
    <w:rsid w:val="002133E5"/>
    <w:rsid w:val="002157D4"/>
    <w:rsid w:val="00216B99"/>
    <w:rsid w:val="00220D6E"/>
    <w:rsid w:val="002212B4"/>
    <w:rsid w:val="00221654"/>
    <w:rsid w:val="0022227E"/>
    <w:rsid w:val="002228C2"/>
    <w:rsid w:val="0022359C"/>
    <w:rsid w:val="00224C1D"/>
    <w:rsid w:val="00225236"/>
    <w:rsid w:val="00225E79"/>
    <w:rsid w:val="00226157"/>
    <w:rsid w:val="00226E90"/>
    <w:rsid w:val="00226EAA"/>
    <w:rsid w:val="00227D01"/>
    <w:rsid w:val="0023179E"/>
    <w:rsid w:val="0023191C"/>
    <w:rsid w:val="00231F13"/>
    <w:rsid w:val="00232494"/>
    <w:rsid w:val="002327E1"/>
    <w:rsid w:val="00233AF8"/>
    <w:rsid w:val="002348C9"/>
    <w:rsid w:val="00235504"/>
    <w:rsid w:val="0023584B"/>
    <w:rsid w:val="002370AD"/>
    <w:rsid w:val="00237C3B"/>
    <w:rsid w:val="002402BE"/>
    <w:rsid w:val="00240D03"/>
    <w:rsid w:val="002412F3"/>
    <w:rsid w:val="0024162C"/>
    <w:rsid w:val="00242CD5"/>
    <w:rsid w:val="00244333"/>
    <w:rsid w:val="002443F3"/>
    <w:rsid w:val="00245523"/>
    <w:rsid w:val="00245EC5"/>
    <w:rsid w:val="00245EE7"/>
    <w:rsid w:val="00246996"/>
    <w:rsid w:val="00250879"/>
    <w:rsid w:val="00251641"/>
    <w:rsid w:val="0025173A"/>
    <w:rsid w:val="002517AF"/>
    <w:rsid w:val="0025354A"/>
    <w:rsid w:val="00254913"/>
    <w:rsid w:val="00255024"/>
    <w:rsid w:val="00256063"/>
    <w:rsid w:val="002579D7"/>
    <w:rsid w:val="00257DCB"/>
    <w:rsid w:val="00257EDF"/>
    <w:rsid w:val="002610FA"/>
    <w:rsid w:val="002616C3"/>
    <w:rsid w:val="00261888"/>
    <w:rsid w:val="002622A4"/>
    <w:rsid w:val="0026576D"/>
    <w:rsid w:val="00265C5B"/>
    <w:rsid w:val="00267B43"/>
    <w:rsid w:val="00271149"/>
    <w:rsid w:val="00273098"/>
    <w:rsid w:val="002730EA"/>
    <w:rsid w:val="002738EE"/>
    <w:rsid w:val="00273E98"/>
    <w:rsid w:val="0027443D"/>
    <w:rsid w:val="00275E3C"/>
    <w:rsid w:val="00277238"/>
    <w:rsid w:val="00277E95"/>
    <w:rsid w:val="00277FE0"/>
    <w:rsid w:val="002817A2"/>
    <w:rsid w:val="00281846"/>
    <w:rsid w:val="002820D0"/>
    <w:rsid w:val="002821B5"/>
    <w:rsid w:val="00282C96"/>
    <w:rsid w:val="00283151"/>
    <w:rsid w:val="0028353B"/>
    <w:rsid w:val="00284ED6"/>
    <w:rsid w:val="00286DEF"/>
    <w:rsid w:val="00287E4F"/>
    <w:rsid w:val="002905AE"/>
    <w:rsid w:val="00290F8D"/>
    <w:rsid w:val="002916FD"/>
    <w:rsid w:val="00291A8C"/>
    <w:rsid w:val="002922F0"/>
    <w:rsid w:val="00294A6D"/>
    <w:rsid w:val="00294C97"/>
    <w:rsid w:val="00294E21"/>
    <w:rsid w:val="00295031"/>
    <w:rsid w:val="002950EA"/>
    <w:rsid w:val="00295C77"/>
    <w:rsid w:val="00295D2B"/>
    <w:rsid w:val="00296215"/>
    <w:rsid w:val="00297655"/>
    <w:rsid w:val="0029772B"/>
    <w:rsid w:val="00297A58"/>
    <w:rsid w:val="00297AB8"/>
    <w:rsid w:val="002A0CC8"/>
    <w:rsid w:val="002A17A0"/>
    <w:rsid w:val="002A1C58"/>
    <w:rsid w:val="002A1F2E"/>
    <w:rsid w:val="002A1F7D"/>
    <w:rsid w:val="002A2716"/>
    <w:rsid w:val="002A2FD7"/>
    <w:rsid w:val="002A3632"/>
    <w:rsid w:val="002A3665"/>
    <w:rsid w:val="002A37A5"/>
    <w:rsid w:val="002A4129"/>
    <w:rsid w:val="002A42AE"/>
    <w:rsid w:val="002A64B9"/>
    <w:rsid w:val="002A7077"/>
    <w:rsid w:val="002B174E"/>
    <w:rsid w:val="002B2078"/>
    <w:rsid w:val="002B2ADB"/>
    <w:rsid w:val="002B3D54"/>
    <w:rsid w:val="002B4D2A"/>
    <w:rsid w:val="002B5094"/>
    <w:rsid w:val="002B5397"/>
    <w:rsid w:val="002B592F"/>
    <w:rsid w:val="002B5DFC"/>
    <w:rsid w:val="002B65F9"/>
    <w:rsid w:val="002B68E2"/>
    <w:rsid w:val="002C24D0"/>
    <w:rsid w:val="002C3CDB"/>
    <w:rsid w:val="002C47AF"/>
    <w:rsid w:val="002C47F2"/>
    <w:rsid w:val="002C4E66"/>
    <w:rsid w:val="002C50BF"/>
    <w:rsid w:val="002C5A8E"/>
    <w:rsid w:val="002C71BA"/>
    <w:rsid w:val="002C76D7"/>
    <w:rsid w:val="002C7810"/>
    <w:rsid w:val="002D060A"/>
    <w:rsid w:val="002D08F4"/>
    <w:rsid w:val="002D0EA1"/>
    <w:rsid w:val="002D125F"/>
    <w:rsid w:val="002D2C8C"/>
    <w:rsid w:val="002D34B0"/>
    <w:rsid w:val="002D379F"/>
    <w:rsid w:val="002D4355"/>
    <w:rsid w:val="002D4373"/>
    <w:rsid w:val="002D532A"/>
    <w:rsid w:val="002D5C90"/>
    <w:rsid w:val="002D608C"/>
    <w:rsid w:val="002D76E0"/>
    <w:rsid w:val="002D77A9"/>
    <w:rsid w:val="002E1F81"/>
    <w:rsid w:val="002E26B2"/>
    <w:rsid w:val="002E39DF"/>
    <w:rsid w:val="002E3A15"/>
    <w:rsid w:val="002E4771"/>
    <w:rsid w:val="002E478A"/>
    <w:rsid w:val="002E4D66"/>
    <w:rsid w:val="002E5C17"/>
    <w:rsid w:val="002E5DF1"/>
    <w:rsid w:val="002E6370"/>
    <w:rsid w:val="002E6B0F"/>
    <w:rsid w:val="002E6EF0"/>
    <w:rsid w:val="002E7942"/>
    <w:rsid w:val="002F03F5"/>
    <w:rsid w:val="002F048A"/>
    <w:rsid w:val="002F3D85"/>
    <w:rsid w:val="002F40D8"/>
    <w:rsid w:val="002F4135"/>
    <w:rsid w:val="002F44C4"/>
    <w:rsid w:val="002F5A6E"/>
    <w:rsid w:val="002F7D68"/>
    <w:rsid w:val="00300496"/>
    <w:rsid w:val="00300540"/>
    <w:rsid w:val="00300E0B"/>
    <w:rsid w:val="003010E2"/>
    <w:rsid w:val="00301299"/>
    <w:rsid w:val="003013E1"/>
    <w:rsid w:val="00302545"/>
    <w:rsid w:val="00302C7E"/>
    <w:rsid w:val="00303AB4"/>
    <w:rsid w:val="00304961"/>
    <w:rsid w:val="0030639A"/>
    <w:rsid w:val="00311DE7"/>
    <w:rsid w:val="003132C1"/>
    <w:rsid w:val="00314186"/>
    <w:rsid w:val="00314EF1"/>
    <w:rsid w:val="003150E9"/>
    <w:rsid w:val="00315246"/>
    <w:rsid w:val="003164BC"/>
    <w:rsid w:val="003172F0"/>
    <w:rsid w:val="003226A2"/>
    <w:rsid w:val="003235CD"/>
    <w:rsid w:val="00323855"/>
    <w:rsid w:val="003239E4"/>
    <w:rsid w:val="00324005"/>
    <w:rsid w:val="003248A2"/>
    <w:rsid w:val="00324E5D"/>
    <w:rsid w:val="0032606F"/>
    <w:rsid w:val="00327212"/>
    <w:rsid w:val="00327FC9"/>
    <w:rsid w:val="0033188F"/>
    <w:rsid w:val="00331BC5"/>
    <w:rsid w:val="00332782"/>
    <w:rsid w:val="00333AF1"/>
    <w:rsid w:val="00334BDA"/>
    <w:rsid w:val="00335072"/>
    <w:rsid w:val="00335279"/>
    <w:rsid w:val="00335DB0"/>
    <w:rsid w:val="003360B8"/>
    <w:rsid w:val="0033745B"/>
    <w:rsid w:val="003377CD"/>
    <w:rsid w:val="00337899"/>
    <w:rsid w:val="00337AB4"/>
    <w:rsid w:val="00340968"/>
    <w:rsid w:val="003409E5"/>
    <w:rsid w:val="00340B6A"/>
    <w:rsid w:val="00340FDD"/>
    <w:rsid w:val="003414EC"/>
    <w:rsid w:val="003417B0"/>
    <w:rsid w:val="00342642"/>
    <w:rsid w:val="00342EA9"/>
    <w:rsid w:val="0034417C"/>
    <w:rsid w:val="00345774"/>
    <w:rsid w:val="00351EC3"/>
    <w:rsid w:val="003521D5"/>
    <w:rsid w:val="00353245"/>
    <w:rsid w:val="003544AB"/>
    <w:rsid w:val="00354C0B"/>
    <w:rsid w:val="003551C0"/>
    <w:rsid w:val="003564C8"/>
    <w:rsid w:val="00356956"/>
    <w:rsid w:val="00356F05"/>
    <w:rsid w:val="00357266"/>
    <w:rsid w:val="00360CE3"/>
    <w:rsid w:val="0036211A"/>
    <w:rsid w:val="00362868"/>
    <w:rsid w:val="003640A6"/>
    <w:rsid w:val="00365006"/>
    <w:rsid w:val="003668AA"/>
    <w:rsid w:val="00366EEE"/>
    <w:rsid w:val="00367F1B"/>
    <w:rsid w:val="0037000C"/>
    <w:rsid w:val="0037043F"/>
    <w:rsid w:val="00370C4D"/>
    <w:rsid w:val="00372031"/>
    <w:rsid w:val="00372A76"/>
    <w:rsid w:val="00372B45"/>
    <w:rsid w:val="00372FB6"/>
    <w:rsid w:val="00373A9C"/>
    <w:rsid w:val="00374633"/>
    <w:rsid w:val="00375094"/>
    <w:rsid w:val="003759F6"/>
    <w:rsid w:val="00375CBE"/>
    <w:rsid w:val="00376074"/>
    <w:rsid w:val="00376A92"/>
    <w:rsid w:val="003772A4"/>
    <w:rsid w:val="0038069D"/>
    <w:rsid w:val="0038121F"/>
    <w:rsid w:val="00381E9C"/>
    <w:rsid w:val="0038439F"/>
    <w:rsid w:val="00384C9A"/>
    <w:rsid w:val="0038501A"/>
    <w:rsid w:val="0038589E"/>
    <w:rsid w:val="003858DD"/>
    <w:rsid w:val="003865A2"/>
    <w:rsid w:val="00386609"/>
    <w:rsid w:val="0038765D"/>
    <w:rsid w:val="00387A70"/>
    <w:rsid w:val="003900E2"/>
    <w:rsid w:val="00390B8F"/>
    <w:rsid w:val="00390CCF"/>
    <w:rsid w:val="0039176B"/>
    <w:rsid w:val="00392B28"/>
    <w:rsid w:val="00392B61"/>
    <w:rsid w:val="00392B9D"/>
    <w:rsid w:val="003934C3"/>
    <w:rsid w:val="00393702"/>
    <w:rsid w:val="00394C39"/>
    <w:rsid w:val="00394CAD"/>
    <w:rsid w:val="00395B11"/>
    <w:rsid w:val="00396421"/>
    <w:rsid w:val="00397150"/>
    <w:rsid w:val="00397D81"/>
    <w:rsid w:val="003A08D6"/>
    <w:rsid w:val="003A1965"/>
    <w:rsid w:val="003A1E60"/>
    <w:rsid w:val="003A306B"/>
    <w:rsid w:val="003A3909"/>
    <w:rsid w:val="003A51F8"/>
    <w:rsid w:val="003A7111"/>
    <w:rsid w:val="003A712E"/>
    <w:rsid w:val="003A751F"/>
    <w:rsid w:val="003A7608"/>
    <w:rsid w:val="003A7C64"/>
    <w:rsid w:val="003B019B"/>
    <w:rsid w:val="003B1959"/>
    <w:rsid w:val="003B2138"/>
    <w:rsid w:val="003B3EC8"/>
    <w:rsid w:val="003B4BFE"/>
    <w:rsid w:val="003B4C70"/>
    <w:rsid w:val="003B5879"/>
    <w:rsid w:val="003B78D4"/>
    <w:rsid w:val="003C049A"/>
    <w:rsid w:val="003C061A"/>
    <w:rsid w:val="003C123E"/>
    <w:rsid w:val="003C14C5"/>
    <w:rsid w:val="003C2380"/>
    <w:rsid w:val="003C35B8"/>
    <w:rsid w:val="003C3F59"/>
    <w:rsid w:val="003C56C1"/>
    <w:rsid w:val="003C59B9"/>
    <w:rsid w:val="003C7B73"/>
    <w:rsid w:val="003C7B95"/>
    <w:rsid w:val="003C7FBE"/>
    <w:rsid w:val="003D0806"/>
    <w:rsid w:val="003D0BFE"/>
    <w:rsid w:val="003D1C44"/>
    <w:rsid w:val="003D36B6"/>
    <w:rsid w:val="003D497C"/>
    <w:rsid w:val="003D57C9"/>
    <w:rsid w:val="003D5C5D"/>
    <w:rsid w:val="003D5CFF"/>
    <w:rsid w:val="003D7938"/>
    <w:rsid w:val="003E1735"/>
    <w:rsid w:val="003E27AA"/>
    <w:rsid w:val="003E2D0D"/>
    <w:rsid w:val="003E42E0"/>
    <w:rsid w:val="003E43F2"/>
    <w:rsid w:val="003E5C0B"/>
    <w:rsid w:val="003F13CE"/>
    <w:rsid w:val="003F13EC"/>
    <w:rsid w:val="003F168B"/>
    <w:rsid w:val="003F19F9"/>
    <w:rsid w:val="003F1B1E"/>
    <w:rsid w:val="003F25D3"/>
    <w:rsid w:val="003F2AF3"/>
    <w:rsid w:val="003F3AAA"/>
    <w:rsid w:val="003F4378"/>
    <w:rsid w:val="003F5D13"/>
    <w:rsid w:val="003F6C41"/>
    <w:rsid w:val="003F7B38"/>
    <w:rsid w:val="004009A1"/>
    <w:rsid w:val="00400C0C"/>
    <w:rsid w:val="00402F42"/>
    <w:rsid w:val="004034AC"/>
    <w:rsid w:val="00403C0D"/>
    <w:rsid w:val="004043E3"/>
    <w:rsid w:val="004045C5"/>
    <w:rsid w:val="0040585F"/>
    <w:rsid w:val="00406FF6"/>
    <w:rsid w:val="004076D0"/>
    <w:rsid w:val="00410269"/>
    <w:rsid w:val="00410AC6"/>
    <w:rsid w:val="00411B05"/>
    <w:rsid w:val="00411DA3"/>
    <w:rsid w:val="0041282B"/>
    <w:rsid w:val="00412C9E"/>
    <w:rsid w:val="0041375A"/>
    <w:rsid w:val="00413C54"/>
    <w:rsid w:val="00413FE3"/>
    <w:rsid w:val="00414CC3"/>
    <w:rsid w:val="00414D0E"/>
    <w:rsid w:val="0041519E"/>
    <w:rsid w:val="00415CA9"/>
    <w:rsid w:val="00415CCA"/>
    <w:rsid w:val="00416A60"/>
    <w:rsid w:val="00416BC7"/>
    <w:rsid w:val="0041787C"/>
    <w:rsid w:val="0041798B"/>
    <w:rsid w:val="00421C78"/>
    <w:rsid w:val="00424315"/>
    <w:rsid w:val="00424672"/>
    <w:rsid w:val="00426C0C"/>
    <w:rsid w:val="00426D64"/>
    <w:rsid w:val="00426DB9"/>
    <w:rsid w:val="004272C5"/>
    <w:rsid w:val="004279F2"/>
    <w:rsid w:val="00427DDC"/>
    <w:rsid w:val="004316C5"/>
    <w:rsid w:val="00432135"/>
    <w:rsid w:val="00432A05"/>
    <w:rsid w:val="00432B65"/>
    <w:rsid w:val="00433A96"/>
    <w:rsid w:val="00434AFE"/>
    <w:rsid w:val="00435242"/>
    <w:rsid w:val="004356C9"/>
    <w:rsid w:val="00435DEB"/>
    <w:rsid w:val="0043661E"/>
    <w:rsid w:val="0043668E"/>
    <w:rsid w:val="00436B65"/>
    <w:rsid w:val="004375CD"/>
    <w:rsid w:val="00437B28"/>
    <w:rsid w:val="00441080"/>
    <w:rsid w:val="004416BD"/>
    <w:rsid w:val="00441DC3"/>
    <w:rsid w:val="00443085"/>
    <w:rsid w:val="004442C4"/>
    <w:rsid w:val="004444CC"/>
    <w:rsid w:val="00445B56"/>
    <w:rsid w:val="00446938"/>
    <w:rsid w:val="00446F7C"/>
    <w:rsid w:val="004471F4"/>
    <w:rsid w:val="0044740E"/>
    <w:rsid w:val="00447457"/>
    <w:rsid w:val="00450C3C"/>
    <w:rsid w:val="00451B03"/>
    <w:rsid w:val="00451FDE"/>
    <w:rsid w:val="00452BB2"/>
    <w:rsid w:val="0045372C"/>
    <w:rsid w:val="00453A6B"/>
    <w:rsid w:val="00453D0F"/>
    <w:rsid w:val="00454D21"/>
    <w:rsid w:val="004552E4"/>
    <w:rsid w:val="004566CD"/>
    <w:rsid w:val="004572A8"/>
    <w:rsid w:val="004572B0"/>
    <w:rsid w:val="00461C64"/>
    <w:rsid w:val="00462301"/>
    <w:rsid w:val="00462668"/>
    <w:rsid w:val="00463307"/>
    <w:rsid w:val="0046385B"/>
    <w:rsid w:val="004644AA"/>
    <w:rsid w:val="004645AD"/>
    <w:rsid w:val="004670B5"/>
    <w:rsid w:val="00467D22"/>
    <w:rsid w:val="00470096"/>
    <w:rsid w:val="00470772"/>
    <w:rsid w:val="00470D86"/>
    <w:rsid w:val="00470D9D"/>
    <w:rsid w:val="00471327"/>
    <w:rsid w:val="0047181C"/>
    <w:rsid w:val="00471E1F"/>
    <w:rsid w:val="0047218E"/>
    <w:rsid w:val="00472D69"/>
    <w:rsid w:val="00473804"/>
    <w:rsid w:val="00474468"/>
    <w:rsid w:val="00474512"/>
    <w:rsid w:val="0047474F"/>
    <w:rsid w:val="004765AC"/>
    <w:rsid w:val="00476B7D"/>
    <w:rsid w:val="00477B2A"/>
    <w:rsid w:val="00480612"/>
    <w:rsid w:val="00480A1D"/>
    <w:rsid w:val="00481731"/>
    <w:rsid w:val="004826C2"/>
    <w:rsid w:val="00482844"/>
    <w:rsid w:val="00484ADE"/>
    <w:rsid w:val="00484D66"/>
    <w:rsid w:val="00484DC3"/>
    <w:rsid w:val="00485340"/>
    <w:rsid w:val="004857A3"/>
    <w:rsid w:val="004859CB"/>
    <w:rsid w:val="00486FC8"/>
    <w:rsid w:val="0048708F"/>
    <w:rsid w:val="00487BBB"/>
    <w:rsid w:val="00490243"/>
    <w:rsid w:val="004919C4"/>
    <w:rsid w:val="004927A4"/>
    <w:rsid w:val="004927D1"/>
    <w:rsid w:val="00492A79"/>
    <w:rsid w:val="00494D4B"/>
    <w:rsid w:val="00495AEF"/>
    <w:rsid w:val="004963F5"/>
    <w:rsid w:val="00496851"/>
    <w:rsid w:val="00496B9C"/>
    <w:rsid w:val="004A07CB"/>
    <w:rsid w:val="004A12BA"/>
    <w:rsid w:val="004A19C9"/>
    <w:rsid w:val="004A24E3"/>
    <w:rsid w:val="004A27DF"/>
    <w:rsid w:val="004A2C68"/>
    <w:rsid w:val="004A30E1"/>
    <w:rsid w:val="004A39BD"/>
    <w:rsid w:val="004A598C"/>
    <w:rsid w:val="004A6169"/>
    <w:rsid w:val="004A6763"/>
    <w:rsid w:val="004B094B"/>
    <w:rsid w:val="004B15ED"/>
    <w:rsid w:val="004B1863"/>
    <w:rsid w:val="004B2476"/>
    <w:rsid w:val="004B3D40"/>
    <w:rsid w:val="004B466F"/>
    <w:rsid w:val="004B55DB"/>
    <w:rsid w:val="004B6EF9"/>
    <w:rsid w:val="004C0ECF"/>
    <w:rsid w:val="004C27B1"/>
    <w:rsid w:val="004C2ABA"/>
    <w:rsid w:val="004C3521"/>
    <w:rsid w:val="004C49DD"/>
    <w:rsid w:val="004C5F9C"/>
    <w:rsid w:val="004C6C0A"/>
    <w:rsid w:val="004C7101"/>
    <w:rsid w:val="004C75C7"/>
    <w:rsid w:val="004D0238"/>
    <w:rsid w:val="004D04B8"/>
    <w:rsid w:val="004D1ED0"/>
    <w:rsid w:val="004D22E7"/>
    <w:rsid w:val="004D26E5"/>
    <w:rsid w:val="004D2F8A"/>
    <w:rsid w:val="004D3EA6"/>
    <w:rsid w:val="004D44E3"/>
    <w:rsid w:val="004D46D8"/>
    <w:rsid w:val="004D4868"/>
    <w:rsid w:val="004D4A79"/>
    <w:rsid w:val="004D4D0E"/>
    <w:rsid w:val="004D54BE"/>
    <w:rsid w:val="004D569B"/>
    <w:rsid w:val="004D6608"/>
    <w:rsid w:val="004D6965"/>
    <w:rsid w:val="004D7AE7"/>
    <w:rsid w:val="004E1039"/>
    <w:rsid w:val="004E1A9F"/>
    <w:rsid w:val="004E1F0D"/>
    <w:rsid w:val="004E2725"/>
    <w:rsid w:val="004E3C3F"/>
    <w:rsid w:val="004E3CC1"/>
    <w:rsid w:val="004E462D"/>
    <w:rsid w:val="004E49DC"/>
    <w:rsid w:val="004E5F14"/>
    <w:rsid w:val="004E6F3B"/>
    <w:rsid w:val="004E765E"/>
    <w:rsid w:val="004E7ECD"/>
    <w:rsid w:val="004F0952"/>
    <w:rsid w:val="004F1603"/>
    <w:rsid w:val="004F200F"/>
    <w:rsid w:val="004F28ED"/>
    <w:rsid w:val="004F35B5"/>
    <w:rsid w:val="004F3B30"/>
    <w:rsid w:val="004F3F07"/>
    <w:rsid w:val="004F5B70"/>
    <w:rsid w:val="004F5CAD"/>
    <w:rsid w:val="004F71DE"/>
    <w:rsid w:val="004F7ECC"/>
    <w:rsid w:val="00500D03"/>
    <w:rsid w:val="00501091"/>
    <w:rsid w:val="00501607"/>
    <w:rsid w:val="005017BF"/>
    <w:rsid w:val="00501905"/>
    <w:rsid w:val="00502DF4"/>
    <w:rsid w:val="00503682"/>
    <w:rsid w:val="005044AC"/>
    <w:rsid w:val="00504E9D"/>
    <w:rsid w:val="005067F6"/>
    <w:rsid w:val="0050718B"/>
    <w:rsid w:val="00507448"/>
    <w:rsid w:val="005076CB"/>
    <w:rsid w:val="005109D3"/>
    <w:rsid w:val="005118C8"/>
    <w:rsid w:val="00511F02"/>
    <w:rsid w:val="00511F81"/>
    <w:rsid w:val="00511F87"/>
    <w:rsid w:val="00512ED6"/>
    <w:rsid w:val="00513E85"/>
    <w:rsid w:val="00515540"/>
    <w:rsid w:val="005159A4"/>
    <w:rsid w:val="00515B7C"/>
    <w:rsid w:val="00516669"/>
    <w:rsid w:val="005171C7"/>
    <w:rsid w:val="0051725C"/>
    <w:rsid w:val="00520391"/>
    <w:rsid w:val="005210E9"/>
    <w:rsid w:val="00521DC9"/>
    <w:rsid w:val="00523A44"/>
    <w:rsid w:val="00524CDA"/>
    <w:rsid w:val="00526A98"/>
    <w:rsid w:val="00530209"/>
    <w:rsid w:val="005302BA"/>
    <w:rsid w:val="00532435"/>
    <w:rsid w:val="00532644"/>
    <w:rsid w:val="0053295C"/>
    <w:rsid w:val="00532B4E"/>
    <w:rsid w:val="005340EA"/>
    <w:rsid w:val="00535ED0"/>
    <w:rsid w:val="00536751"/>
    <w:rsid w:val="005367BE"/>
    <w:rsid w:val="0053765D"/>
    <w:rsid w:val="00537844"/>
    <w:rsid w:val="00537D75"/>
    <w:rsid w:val="00540762"/>
    <w:rsid w:val="00540A7A"/>
    <w:rsid w:val="00540B29"/>
    <w:rsid w:val="005414E5"/>
    <w:rsid w:val="00542065"/>
    <w:rsid w:val="0054334C"/>
    <w:rsid w:val="00543C5F"/>
    <w:rsid w:val="00544CB0"/>
    <w:rsid w:val="005450BE"/>
    <w:rsid w:val="00547D9B"/>
    <w:rsid w:val="0055101D"/>
    <w:rsid w:val="00551728"/>
    <w:rsid w:val="00551769"/>
    <w:rsid w:val="00551F2B"/>
    <w:rsid w:val="00553F16"/>
    <w:rsid w:val="00554D14"/>
    <w:rsid w:val="00555926"/>
    <w:rsid w:val="00555F32"/>
    <w:rsid w:val="005561F6"/>
    <w:rsid w:val="00557548"/>
    <w:rsid w:val="005601DD"/>
    <w:rsid w:val="00560ABE"/>
    <w:rsid w:val="00560F29"/>
    <w:rsid w:val="00561068"/>
    <w:rsid w:val="005611A8"/>
    <w:rsid w:val="005628A5"/>
    <w:rsid w:val="00562947"/>
    <w:rsid w:val="00563E07"/>
    <w:rsid w:val="00564075"/>
    <w:rsid w:val="00564804"/>
    <w:rsid w:val="005655C9"/>
    <w:rsid w:val="0056647D"/>
    <w:rsid w:val="00567513"/>
    <w:rsid w:val="005675A4"/>
    <w:rsid w:val="00567A95"/>
    <w:rsid w:val="00567F0A"/>
    <w:rsid w:val="005700D2"/>
    <w:rsid w:val="00570AE6"/>
    <w:rsid w:val="005710DF"/>
    <w:rsid w:val="005713B3"/>
    <w:rsid w:val="00571E6E"/>
    <w:rsid w:val="005725EC"/>
    <w:rsid w:val="0057461A"/>
    <w:rsid w:val="005747BB"/>
    <w:rsid w:val="00575BD6"/>
    <w:rsid w:val="00575CD7"/>
    <w:rsid w:val="00577484"/>
    <w:rsid w:val="005800D0"/>
    <w:rsid w:val="00580698"/>
    <w:rsid w:val="00582BBD"/>
    <w:rsid w:val="0058335A"/>
    <w:rsid w:val="00583B6B"/>
    <w:rsid w:val="00583C8C"/>
    <w:rsid w:val="00583E21"/>
    <w:rsid w:val="00583EB0"/>
    <w:rsid w:val="0058606B"/>
    <w:rsid w:val="0058642B"/>
    <w:rsid w:val="005868DC"/>
    <w:rsid w:val="00587D9C"/>
    <w:rsid w:val="0059007E"/>
    <w:rsid w:val="00591964"/>
    <w:rsid w:val="00592346"/>
    <w:rsid w:val="00593107"/>
    <w:rsid w:val="005936B9"/>
    <w:rsid w:val="005939F3"/>
    <w:rsid w:val="00594F02"/>
    <w:rsid w:val="00595DEC"/>
    <w:rsid w:val="00596379"/>
    <w:rsid w:val="00597B22"/>
    <w:rsid w:val="00597CD8"/>
    <w:rsid w:val="005A23D9"/>
    <w:rsid w:val="005A25F0"/>
    <w:rsid w:val="005A28A7"/>
    <w:rsid w:val="005A2E34"/>
    <w:rsid w:val="005A414D"/>
    <w:rsid w:val="005A6988"/>
    <w:rsid w:val="005A76E9"/>
    <w:rsid w:val="005A7B95"/>
    <w:rsid w:val="005B05C1"/>
    <w:rsid w:val="005B0FAA"/>
    <w:rsid w:val="005B174D"/>
    <w:rsid w:val="005B19D7"/>
    <w:rsid w:val="005B1FB0"/>
    <w:rsid w:val="005B27CD"/>
    <w:rsid w:val="005B2F50"/>
    <w:rsid w:val="005B427A"/>
    <w:rsid w:val="005B5A00"/>
    <w:rsid w:val="005B5E0F"/>
    <w:rsid w:val="005B7B29"/>
    <w:rsid w:val="005B7E82"/>
    <w:rsid w:val="005C0495"/>
    <w:rsid w:val="005C06FF"/>
    <w:rsid w:val="005C0CEF"/>
    <w:rsid w:val="005C1136"/>
    <w:rsid w:val="005C1E1E"/>
    <w:rsid w:val="005C1E37"/>
    <w:rsid w:val="005C5B79"/>
    <w:rsid w:val="005D0129"/>
    <w:rsid w:val="005D0301"/>
    <w:rsid w:val="005D155A"/>
    <w:rsid w:val="005D2FD4"/>
    <w:rsid w:val="005D3449"/>
    <w:rsid w:val="005D3B69"/>
    <w:rsid w:val="005D4C80"/>
    <w:rsid w:val="005D5403"/>
    <w:rsid w:val="005D5C42"/>
    <w:rsid w:val="005D5D59"/>
    <w:rsid w:val="005D69C3"/>
    <w:rsid w:val="005D710C"/>
    <w:rsid w:val="005E0E4D"/>
    <w:rsid w:val="005E1015"/>
    <w:rsid w:val="005E23E9"/>
    <w:rsid w:val="005E25BE"/>
    <w:rsid w:val="005E2750"/>
    <w:rsid w:val="005E4406"/>
    <w:rsid w:val="005E485F"/>
    <w:rsid w:val="005E4889"/>
    <w:rsid w:val="005E4BDC"/>
    <w:rsid w:val="005E57B4"/>
    <w:rsid w:val="005E642F"/>
    <w:rsid w:val="005E6823"/>
    <w:rsid w:val="005E68A3"/>
    <w:rsid w:val="005E7336"/>
    <w:rsid w:val="005F1291"/>
    <w:rsid w:val="005F1309"/>
    <w:rsid w:val="005F3869"/>
    <w:rsid w:val="005F520F"/>
    <w:rsid w:val="005F5CCF"/>
    <w:rsid w:val="005F5D51"/>
    <w:rsid w:val="005F629D"/>
    <w:rsid w:val="005F658D"/>
    <w:rsid w:val="005F679F"/>
    <w:rsid w:val="005F71C9"/>
    <w:rsid w:val="005F736A"/>
    <w:rsid w:val="006005C5"/>
    <w:rsid w:val="00602AEE"/>
    <w:rsid w:val="006058A7"/>
    <w:rsid w:val="00606B9A"/>
    <w:rsid w:val="00607388"/>
    <w:rsid w:val="00607D7B"/>
    <w:rsid w:val="00610CA2"/>
    <w:rsid w:val="00610E3F"/>
    <w:rsid w:val="00611D66"/>
    <w:rsid w:val="00612DCA"/>
    <w:rsid w:val="0061560A"/>
    <w:rsid w:val="006158F3"/>
    <w:rsid w:val="006166D6"/>
    <w:rsid w:val="0061695C"/>
    <w:rsid w:val="00616E36"/>
    <w:rsid w:val="00617558"/>
    <w:rsid w:val="006177F5"/>
    <w:rsid w:val="00617BBC"/>
    <w:rsid w:val="00617EC0"/>
    <w:rsid w:val="00620237"/>
    <w:rsid w:val="0062069B"/>
    <w:rsid w:val="00620E1C"/>
    <w:rsid w:val="00621338"/>
    <w:rsid w:val="00622011"/>
    <w:rsid w:val="006239EA"/>
    <w:rsid w:val="00624903"/>
    <w:rsid w:val="00624F32"/>
    <w:rsid w:val="00624F57"/>
    <w:rsid w:val="00625ACA"/>
    <w:rsid w:val="00626DC5"/>
    <w:rsid w:val="00627563"/>
    <w:rsid w:val="00631342"/>
    <w:rsid w:val="006334EC"/>
    <w:rsid w:val="006339FB"/>
    <w:rsid w:val="00633B64"/>
    <w:rsid w:val="00633ED0"/>
    <w:rsid w:val="00634090"/>
    <w:rsid w:val="0063461E"/>
    <w:rsid w:val="006348D5"/>
    <w:rsid w:val="006353AC"/>
    <w:rsid w:val="0063591B"/>
    <w:rsid w:val="0063637C"/>
    <w:rsid w:val="0063761A"/>
    <w:rsid w:val="0063766C"/>
    <w:rsid w:val="0063796C"/>
    <w:rsid w:val="006410C3"/>
    <w:rsid w:val="006417F4"/>
    <w:rsid w:val="0064180A"/>
    <w:rsid w:val="00641DF2"/>
    <w:rsid w:val="00642031"/>
    <w:rsid w:val="006425A4"/>
    <w:rsid w:val="0064272E"/>
    <w:rsid w:val="00643924"/>
    <w:rsid w:val="00643AAE"/>
    <w:rsid w:val="0064700A"/>
    <w:rsid w:val="00647074"/>
    <w:rsid w:val="00647909"/>
    <w:rsid w:val="00647D2C"/>
    <w:rsid w:val="00650568"/>
    <w:rsid w:val="00650950"/>
    <w:rsid w:val="00650F57"/>
    <w:rsid w:val="00652C0E"/>
    <w:rsid w:val="00652C6E"/>
    <w:rsid w:val="00653186"/>
    <w:rsid w:val="006538F2"/>
    <w:rsid w:val="006539FF"/>
    <w:rsid w:val="00653BD2"/>
    <w:rsid w:val="00653F2C"/>
    <w:rsid w:val="00654342"/>
    <w:rsid w:val="00655AA2"/>
    <w:rsid w:val="0065605A"/>
    <w:rsid w:val="00656463"/>
    <w:rsid w:val="00656B81"/>
    <w:rsid w:val="00656BEE"/>
    <w:rsid w:val="006572A1"/>
    <w:rsid w:val="00657C12"/>
    <w:rsid w:val="00660813"/>
    <w:rsid w:val="00661FD7"/>
    <w:rsid w:val="0066212D"/>
    <w:rsid w:val="0066227C"/>
    <w:rsid w:val="006627FC"/>
    <w:rsid w:val="00662B4F"/>
    <w:rsid w:val="0066349C"/>
    <w:rsid w:val="00664D6A"/>
    <w:rsid w:val="00664D87"/>
    <w:rsid w:val="00664FCB"/>
    <w:rsid w:val="00665850"/>
    <w:rsid w:val="00666D48"/>
    <w:rsid w:val="00667475"/>
    <w:rsid w:val="00670B55"/>
    <w:rsid w:val="00670C05"/>
    <w:rsid w:val="00673BB9"/>
    <w:rsid w:val="00675572"/>
    <w:rsid w:val="0067564F"/>
    <w:rsid w:val="00675F06"/>
    <w:rsid w:val="006760F4"/>
    <w:rsid w:val="00676BB1"/>
    <w:rsid w:val="00677A50"/>
    <w:rsid w:val="00677DEA"/>
    <w:rsid w:val="006801C9"/>
    <w:rsid w:val="006801D2"/>
    <w:rsid w:val="00680651"/>
    <w:rsid w:val="0068097C"/>
    <w:rsid w:val="00680F1A"/>
    <w:rsid w:val="0068184D"/>
    <w:rsid w:val="00682609"/>
    <w:rsid w:val="0068278D"/>
    <w:rsid w:val="006828F5"/>
    <w:rsid w:val="00683EC7"/>
    <w:rsid w:val="00684BF2"/>
    <w:rsid w:val="00685AA6"/>
    <w:rsid w:val="00685F4D"/>
    <w:rsid w:val="006866C4"/>
    <w:rsid w:val="00687B6E"/>
    <w:rsid w:val="00690179"/>
    <w:rsid w:val="00690442"/>
    <w:rsid w:val="006912C3"/>
    <w:rsid w:val="006912FB"/>
    <w:rsid w:val="00693155"/>
    <w:rsid w:val="00693985"/>
    <w:rsid w:val="006A0EBF"/>
    <w:rsid w:val="006A2886"/>
    <w:rsid w:val="006A292D"/>
    <w:rsid w:val="006A346F"/>
    <w:rsid w:val="006A3A65"/>
    <w:rsid w:val="006A3E36"/>
    <w:rsid w:val="006A46D0"/>
    <w:rsid w:val="006A49BF"/>
    <w:rsid w:val="006A4A7D"/>
    <w:rsid w:val="006A58EF"/>
    <w:rsid w:val="006A5B7F"/>
    <w:rsid w:val="006A5FAB"/>
    <w:rsid w:val="006A6C4E"/>
    <w:rsid w:val="006A71B1"/>
    <w:rsid w:val="006A7CA9"/>
    <w:rsid w:val="006B03B0"/>
    <w:rsid w:val="006B3981"/>
    <w:rsid w:val="006B61D2"/>
    <w:rsid w:val="006B636A"/>
    <w:rsid w:val="006B66E3"/>
    <w:rsid w:val="006B6E42"/>
    <w:rsid w:val="006B7583"/>
    <w:rsid w:val="006C08B7"/>
    <w:rsid w:val="006C16A5"/>
    <w:rsid w:val="006C1AB8"/>
    <w:rsid w:val="006C2920"/>
    <w:rsid w:val="006C2ACD"/>
    <w:rsid w:val="006C2C64"/>
    <w:rsid w:val="006C3273"/>
    <w:rsid w:val="006C37BC"/>
    <w:rsid w:val="006C4357"/>
    <w:rsid w:val="006C468B"/>
    <w:rsid w:val="006C4CA9"/>
    <w:rsid w:val="006C4FD5"/>
    <w:rsid w:val="006C53A5"/>
    <w:rsid w:val="006C6737"/>
    <w:rsid w:val="006C6F1D"/>
    <w:rsid w:val="006C7AB9"/>
    <w:rsid w:val="006D02BE"/>
    <w:rsid w:val="006D0B04"/>
    <w:rsid w:val="006D0EBF"/>
    <w:rsid w:val="006D1E93"/>
    <w:rsid w:val="006D5599"/>
    <w:rsid w:val="006D5BA5"/>
    <w:rsid w:val="006D650B"/>
    <w:rsid w:val="006D679D"/>
    <w:rsid w:val="006D73DA"/>
    <w:rsid w:val="006D7795"/>
    <w:rsid w:val="006E0143"/>
    <w:rsid w:val="006E018A"/>
    <w:rsid w:val="006E14A8"/>
    <w:rsid w:val="006E250F"/>
    <w:rsid w:val="006E33A4"/>
    <w:rsid w:val="006E4AF6"/>
    <w:rsid w:val="006E682B"/>
    <w:rsid w:val="006F17B1"/>
    <w:rsid w:val="006F1A08"/>
    <w:rsid w:val="006F1B04"/>
    <w:rsid w:val="006F1BA8"/>
    <w:rsid w:val="006F2038"/>
    <w:rsid w:val="006F235C"/>
    <w:rsid w:val="006F2B3C"/>
    <w:rsid w:val="006F4C80"/>
    <w:rsid w:val="006F4E2C"/>
    <w:rsid w:val="006F744C"/>
    <w:rsid w:val="00700576"/>
    <w:rsid w:val="00700DF5"/>
    <w:rsid w:val="007010AD"/>
    <w:rsid w:val="0070349D"/>
    <w:rsid w:val="00703861"/>
    <w:rsid w:val="00703E5D"/>
    <w:rsid w:val="00704C01"/>
    <w:rsid w:val="007050A0"/>
    <w:rsid w:val="00707460"/>
    <w:rsid w:val="00710D18"/>
    <w:rsid w:val="0071113E"/>
    <w:rsid w:val="00711631"/>
    <w:rsid w:val="00711F83"/>
    <w:rsid w:val="007120D8"/>
    <w:rsid w:val="00712463"/>
    <w:rsid w:val="00715E02"/>
    <w:rsid w:val="0071765D"/>
    <w:rsid w:val="00717FD5"/>
    <w:rsid w:val="0072010C"/>
    <w:rsid w:val="007201C4"/>
    <w:rsid w:val="00720D71"/>
    <w:rsid w:val="0072104F"/>
    <w:rsid w:val="00721921"/>
    <w:rsid w:val="007237BC"/>
    <w:rsid w:val="007240AD"/>
    <w:rsid w:val="00724932"/>
    <w:rsid w:val="00725E82"/>
    <w:rsid w:val="00726813"/>
    <w:rsid w:val="007269CA"/>
    <w:rsid w:val="00726CF1"/>
    <w:rsid w:val="00727F12"/>
    <w:rsid w:val="007304FC"/>
    <w:rsid w:val="00730E9C"/>
    <w:rsid w:val="007312E0"/>
    <w:rsid w:val="00731380"/>
    <w:rsid w:val="00734BDB"/>
    <w:rsid w:val="00735CE3"/>
    <w:rsid w:val="007371CD"/>
    <w:rsid w:val="00737850"/>
    <w:rsid w:val="00737859"/>
    <w:rsid w:val="007378B7"/>
    <w:rsid w:val="00740486"/>
    <w:rsid w:val="00740BA6"/>
    <w:rsid w:val="00741392"/>
    <w:rsid w:val="007417D9"/>
    <w:rsid w:val="007448A3"/>
    <w:rsid w:val="00745D06"/>
    <w:rsid w:val="0074721D"/>
    <w:rsid w:val="00747931"/>
    <w:rsid w:val="00750978"/>
    <w:rsid w:val="007526FB"/>
    <w:rsid w:val="00752BD6"/>
    <w:rsid w:val="00754283"/>
    <w:rsid w:val="007544E4"/>
    <w:rsid w:val="00755342"/>
    <w:rsid w:val="00756EC2"/>
    <w:rsid w:val="00757FCF"/>
    <w:rsid w:val="007608EB"/>
    <w:rsid w:val="007611D1"/>
    <w:rsid w:val="00761BC1"/>
    <w:rsid w:val="00762666"/>
    <w:rsid w:val="007630E2"/>
    <w:rsid w:val="00763272"/>
    <w:rsid w:val="00763C09"/>
    <w:rsid w:val="00763F51"/>
    <w:rsid w:val="0076415D"/>
    <w:rsid w:val="007643B2"/>
    <w:rsid w:val="00766166"/>
    <w:rsid w:val="00766438"/>
    <w:rsid w:val="00766D8B"/>
    <w:rsid w:val="007703A8"/>
    <w:rsid w:val="00771218"/>
    <w:rsid w:val="007716DE"/>
    <w:rsid w:val="0077188F"/>
    <w:rsid w:val="007718D1"/>
    <w:rsid w:val="0077212D"/>
    <w:rsid w:val="00773B45"/>
    <w:rsid w:val="00774A8E"/>
    <w:rsid w:val="00775037"/>
    <w:rsid w:val="00775D2F"/>
    <w:rsid w:val="007763D9"/>
    <w:rsid w:val="00776E62"/>
    <w:rsid w:val="007778C3"/>
    <w:rsid w:val="00777958"/>
    <w:rsid w:val="00777DC9"/>
    <w:rsid w:val="00777E96"/>
    <w:rsid w:val="00780296"/>
    <w:rsid w:val="0078031A"/>
    <w:rsid w:val="00780E43"/>
    <w:rsid w:val="00781D31"/>
    <w:rsid w:val="007824D3"/>
    <w:rsid w:val="00783A31"/>
    <w:rsid w:val="00784532"/>
    <w:rsid w:val="00784C89"/>
    <w:rsid w:val="00784F1F"/>
    <w:rsid w:val="007863CD"/>
    <w:rsid w:val="007866AF"/>
    <w:rsid w:val="00787EDF"/>
    <w:rsid w:val="00791132"/>
    <w:rsid w:val="00791209"/>
    <w:rsid w:val="0079158C"/>
    <w:rsid w:val="00791635"/>
    <w:rsid w:val="00791FFA"/>
    <w:rsid w:val="00792398"/>
    <w:rsid w:val="00793054"/>
    <w:rsid w:val="00794BE3"/>
    <w:rsid w:val="00794D39"/>
    <w:rsid w:val="00795AA7"/>
    <w:rsid w:val="00795BB1"/>
    <w:rsid w:val="007970D8"/>
    <w:rsid w:val="0079781E"/>
    <w:rsid w:val="00797A4B"/>
    <w:rsid w:val="007A015D"/>
    <w:rsid w:val="007A01EF"/>
    <w:rsid w:val="007A0DE2"/>
    <w:rsid w:val="007A188C"/>
    <w:rsid w:val="007A1FC7"/>
    <w:rsid w:val="007A21A8"/>
    <w:rsid w:val="007A240C"/>
    <w:rsid w:val="007A37B7"/>
    <w:rsid w:val="007A3DA9"/>
    <w:rsid w:val="007A4160"/>
    <w:rsid w:val="007A465B"/>
    <w:rsid w:val="007A5085"/>
    <w:rsid w:val="007A62AE"/>
    <w:rsid w:val="007A6A23"/>
    <w:rsid w:val="007A6BC6"/>
    <w:rsid w:val="007A6C9C"/>
    <w:rsid w:val="007A6DDF"/>
    <w:rsid w:val="007B12AD"/>
    <w:rsid w:val="007B15B1"/>
    <w:rsid w:val="007B2A95"/>
    <w:rsid w:val="007B34E6"/>
    <w:rsid w:val="007B3578"/>
    <w:rsid w:val="007B393F"/>
    <w:rsid w:val="007B3E40"/>
    <w:rsid w:val="007B4187"/>
    <w:rsid w:val="007B499E"/>
    <w:rsid w:val="007B615F"/>
    <w:rsid w:val="007B6408"/>
    <w:rsid w:val="007B7621"/>
    <w:rsid w:val="007C211B"/>
    <w:rsid w:val="007C4F48"/>
    <w:rsid w:val="007C567E"/>
    <w:rsid w:val="007C7F1A"/>
    <w:rsid w:val="007D0075"/>
    <w:rsid w:val="007D0A9E"/>
    <w:rsid w:val="007D1643"/>
    <w:rsid w:val="007D1876"/>
    <w:rsid w:val="007D1F38"/>
    <w:rsid w:val="007D4773"/>
    <w:rsid w:val="007D48CE"/>
    <w:rsid w:val="007D4AEF"/>
    <w:rsid w:val="007D6FE0"/>
    <w:rsid w:val="007E0320"/>
    <w:rsid w:val="007E0E76"/>
    <w:rsid w:val="007E1078"/>
    <w:rsid w:val="007E1A95"/>
    <w:rsid w:val="007E2045"/>
    <w:rsid w:val="007E2078"/>
    <w:rsid w:val="007E3056"/>
    <w:rsid w:val="007E3CC7"/>
    <w:rsid w:val="007E4A6A"/>
    <w:rsid w:val="007E4DCF"/>
    <w:rsid w:val="007E535D"/>
    <w:rsid w:val="007E5369"/>
    <w:rsid w:val="007E5F4B"/>
    <w:rsid w:val="007E5F54"/>
    <w:rsid w:val="007E6592"/>
    <w:rsid w:val="007E68A1"/>
    <w:rsid w:val="007E6DD5"/>
    <w:rsid w:val="007E7B61"/>
    <w:rsid w:val="007F046F"/>
    <w:rsid w:val="007F0FDA"/>
    <w:rsid w:val="007F3140"/>
    <w:rsid w:val="007F3245"/>
    <w:rsid w:val="007F36A3"/>
    <w:rsid w:val="007F4296"/>
    <w:rsid w:val="007F59AE"/>
    <w:rsid w:val="007F65E6"/>
    <w:rsid w:val="007F6985"/>
    <w:rsid w:val="007F7CBA"/>
    <w:rsid w:val="0080090E"/>
    <w:rsid w:val="00800943"/>
    <w:rsid w:val="008009AF"/>
    <w:rsid w:val="008015AB"/>
    <w:rsid w:val="008024F8"/>
    <w:rsid w:val="00803A0E"/>
    <w:rsid w:val="00803E2F"/>
    <w:rsid w:val="008043EC"/>
    <w:rsid w:val="00804D45"/>
    <w:rsid w:val="00806262"/>
    <w:rsid w:val="0080798D"/>
    <w:rsid w:val="00807D9C"/>
    <w:rsid w:val="00810688"/>
    <w:rsid w:val="0081334A"/>
    <w:rsid w:val="008138DF"/>
    <w:rsid w:val="00813AF4"/>
    <w:rsid w:val="00813DEF"/>
    <w:rsid w:val="008149E5"/>
    <w:rsid w:val="00815119"/>
    <w:rsid w:val="00816A35"/>
    <w:rsid w:val="00817A28"/>
    <w:rsid w:val="00822CA6"/>
    <w:rsid w:val="00824060"/>
    <w:rsid w:val="00826300"/>
    <w:rsid w:val="00826DF4"/>
    <w:rsid w:val="00826E56"/>
    <w:rsid w:val="00826FB2"/>
    <w:rsid w:val="0083026E"/>
    <w:rsid w:val="008309BC"/>
    <w:rsid w:val="00833152"/>
    <w:rsid w:val="0083480E"/>
    <w:rsid w:val="00835B14"/>
    <w:rsid w:val="00837BC6"/>
    <w:rsid w:val="00837FF3"/>
    <w:rsid w:val="00840328"/>
    <w:rsid w:val="008426DD"/>
    <w:rsid w:val="00842954"/>
    <w:rsid w:val="00842BEC"/>
    <w:rsid w:val="00843296"/>
    <w:rsid w:val="00843346"/>
    <w:rsid w:val="00843C53"/>
    <w:rsid w:val="00844945"/>
    <w:rsid w:val="00845076"/>
    <w:rsid w:val="0084521F"/>
    <w:rsid w:val="00845D67"/>
    <w:rsid w:val="00846937"/>
    <w:rsid w:val="00846CA0"/>
    <w:rsid w:val="00846D24"/>
    <w:rsid w:val="00850C2F"/>
    <w:rsid w:val="00851454"/>
    <w:rsid w:val="008514C0"/>
    <w:rsid w:val="0085184A"/>
    <w:rsid w:val="00851C12"/>
    <w:rsid w:val="0085216B"/>
    <w:rsid w:val="008525CA"/>
    <w:rsid w:val="0085261A"/>
    <w:rsid w:val="008527E9"/>
    <w:rsid w:val="0085372D"/>
    <w:rsid w:val="00853E5E"/>
    <w:rsid w:val="00854775"/>
    <w:rsid w:val="008565E9"/>
    <w:rsid w:val="008570B8"/>
    <w:rsid w:val="00857DC6"/>
    <w:rsid w:val="0086042E"/>
    <w:rsid w:val="008610A2"/>
    <w:rsid w:val="00861B87"/>
    <w:rsid w:val="00864DE6"/>
    <w:rsid w:val="008653C3"/>
    <w:rsid w:val="00866137"/>
    <w:rsid w:val="008666DC"/>
    <w:rsid w:val="00867744"/>
    <w:rsid w:val="00870616"/>
    <w:rsid w:val="0087102A"/>
    <w:rsid w:val="00871B65"/>
    <w:rsid w:val="00871CB5"/>
    <w:rsid w:val="0087207A"/>
    <w:rsid w:val="008723A9"/>
    <w:rsid w:val="008723C7"/>
    <w:rsid w:val="00873098"/>
    <w:rsid w:val="00873B74"/>
    <w:rsid w:val="00874527"/>
    <w:rsid w:val="00874B89"/>
    <w:rsid w:val="00875EA9"/>
    <w:rsid w:val="00876177"/>
    <w:rsid w:val="0087658C"/>
    <w:rsid w:val="00880DA2"/>
    <w:rsid w:val="008811AA"/>
    <w:rsid w:val="00881D28"/>
    <w:rsid w:val="00881DEA"/>
    <w:rsid w:val="00882766"/>
    <w:rsid w:val="00883D18"/>
    <w:rsid w:val="00883E20"/>
    <w:rsid w:val="00883F2E"/>
    <w:rsid w:val="00884FCC"/>
    <w:rsid w:val="00885167"/>
    <w:rsid w:val="008851D2"/>
    <w:rsid w:val="00886032"/>
    <w:rsid w:val="008862E6"/>
    <w:rsid w:val="008864E3"/>
    <w:rsid w:val="0088753E"/>
    <w:rsid w:val="00887F4C"/>
    <w:rsid w:val="008902E0"/>
    <w:rsid w:val="00891330"/>
    <w:rsid w:val="00891612"/>
    <w:rsid w:val="00892E57"/>
    <w:rsid w:val="00893D6E"/>
    <w:rsid w:val="00894D2F"/>
    <w:rsid w:val="00894E35"/>
    <w:rsid w:val="00895106"/>
    <w:rsid w:val="0089533C"/>
    <w:rsid w:val="00895E35"/>
    <w:rsid w:val="00897CD7"/>
    <w:rsid w:val="008A0C56"/>
    <w:rsid w:val="008A11D5"/>
    <w:rsid w:val="008A16EE"/>
    <w:rsid w:val="008A1B3D"/>
    <w:rsid w:val="008A2710"/>
    <w:rsid w:val="008A2EE1"/>
    <w:rsid w:val="008A313C"/>
    <w:rsid w:val="008A65A5"/>
    <w:rsid w:val="008A69A9"/>
    <w:rsid w:val="008A6EA2"/>
    <w:rsid w:val="008A7099"/>
    <w:rsid w:val="008A70DB"/>
    <w:rsid w:val="008A715A"/>
    <w:rsid w:val="008B1330"/>
    <w:rsid w:val="008B1BC7"/>
    <w:rsid w:val="008B2517"/>
    <w:rsid w:val="008B2556"/>
    <w:rsid w:val="008B2D7C"/>
    <w:rsid w:val="008B40EA"/>
    <w:rsid w:val="008B4136"/>
    <w:rsid w:val="008B59FB"/>
    <w:rsid w:val="008B60E1"/>
    <w:rsid w:val="008B71D0"/>
    <w:rsid w:val="008B799C"/>
    <w:rsid w:val="008C0760"/>
    <w:rsid w:val="008C0EB1"/>
    <w:rsid w:val="008C0F21"/>
    <w:rsid w:val="008C119D"/>
    <w:rsid w:val="008C1576"/>
    <w:rsid w:val="008C1AEA"/>
    <w:rsid w:val="008C1C8C"/>
    <w:rsid w:val="008C2137"/>
    <w:rsid w:val="008C44D3"/>
    <w:rsid w:val="008C4829"/>
    <w:rsid w:val="008C6685"/>
    <w:rsid w:val="008D02C0"/>
    <w:rsid w:val="008D056B"/>
    <w:rsid w:val="008D12F3"/>
    <w:rsid w:val="008D18D0"/>
    <w:rsid w:val="008D1972"/>
    <w:rsid w:val="008D1C28"/>
    <w:rsid w:val="008D1F44"/>
    <w:rsid w:val="008D3636"/>
    <w:rsid w:val="008D4A58"/>
    <w:rsid w:val="008D4AFD"/>
    <w:rsid w:val="008D5D24"/>
    <w:rsid w:val="008D74EB"/>
    <w:rsid w:val="008E02BB"/>
    <w:rsid w:val="008E0C1C"/>
    <w:rsid w:val="008E0D6D"/>
    <w:rsid w:val="008E1037"/>
    <w:rsid w:val="008E117A"/>
    <w:rsid w:val="008E1426"/>
    <w:rsid w:val="008E2242"/>
    <w:rsid w:val="008E2267"/>
    <w:rsid w:val="008E3B0F"/>
    <w:rsid w:val="008E4286"/>
    <w:rsid w:val="008E476C"/>
    <w:rsid w:val="008E47B4"/>
    <w:rsid w:val="008E493A"/>
    <w:rsid w:val="008E4D96"/>
    <w:rsid w:val="008E7061"/>
    <w:rsid w:val="008E76F1"/>
    <w:rsid w:val="008F03C5"/>
    <w:rsid w:val="008F20EB"/>
    <w:rsid w:val="008F2426"/>
    <w:rsid w:val="008F34F3"/>
    <w:rsid w:val="008F5DFA"/>
    <w:rsid w:val="008F7C3D"/>
    <w:rsid w:val="008F7D90"/>
    <w:rsid w:val="0090018C"/>
    <w:rsid w:val="00902934"/>
    <w:rsid w:val="009029F7"/>
    <w:rsid w:val="00903041"/>
    <w:rsid w:val="009036B9"/>
    <w:rsid w:val="00903C2D"/>
    <w:rsid w:val="009048BE"/>
    <w:rsid w:val="00904C99"/>
    <w:rsid w:val="009051FF"/>
    <w:rsid w:val="00905431"/>
    <w:rsid w:val="0090718B"/>
    <w:rsid w:val="00910073"/>
    <w:rsid w:val="009116F5"/>
    <w:rsid w:val="00912494"/>
    <w:rsid w:val="009124B7"/>
    <w:rsid w:val="009124FC"/>
    <w:rsid w:val="00913914"/>
    <w:rsid w:val="009150D2"/>
    <w:rsid w:val="009164DF"/>
    <w:rsid w:val="0091716C"/>
    <w:rsid w:val="00917F6E"/>
    <w:rsid w:val="00917F8F"/>
    <w:rsid w:val="00921263"/>
    <w:rsid w:val="00921EDA"/>
    <w:rsid w:val="00922B77"/>
    <w:rsid w:val="009234A4"/>
    <w:rsid w:val="009236AF"/>
    <w:rsid w:val="00923D35"/>
    <w:rsid w:val="00923F0C"/>
    <w:rsid w:val="009246B3"/>
    <w:rsid w:val="00924785"/>
    <w:rsid w:val="00924AAC"/>
    <w:rsid w:val="009275AD"/>
    <w:rsid w:val="00927F70"/>
    <w:rsid w:val="00933172"/>
    <w:rsid w:val="00933F85"/>
    <w:rsid w:val="0093467A"/>
    <w:rsid w:val="0093468F"/>
    <w:rsid w:val="009348F8"/>
    <w:rsid w:val="0093509B"/>
    <w:rsid w:val="0093664B"/>
    <w:rsid w:val="00936873"/>
    <w:rsid w:val="00936DC6"/>
    <w:rsid w:val="00937209"/>
    <w:rsid w:val="00937747"/>
    <w:rsid w:val="00937B35"/>
    <w:rsid w:val="0094210B"/>
    <w:rsid w:val="00943397"/>
    <w:rsid w:val="00944D08"/>
    <w:rsid w:val="00944EC6"/>
    <w:rsid w:val="009462CE"/>
    <w:rsid w:val="00946C8F"/>
    <w:rsid w:val="00950180"/>
    <w:rsid w:val="00950412"/>
    <w:rsid w:val="00950D60"/>
    <w:rsid w:val="00951F1B"/>
    <w:rsid w:val="0095650F"/>
    <w:rsid w:val="00957565"/>
    <w:rsid w:val="00960805"/>
    <w:rsid w:val="00960A7F"/>
    <w:rsid w:val="0096144C"/>
    <w:rsid w:val="009620D3"/>
    <w:rsid w:val="009629BA"/>
    <w:rsid w:val="009632AE"/>
    <w:rsid w:val="00963E9A"/>
    <w:rsid w:val="00965AAE"/>
    <w:rsid w:val="009702BC"/>
    <w:rsid w:val="009708B5"/>
    <w:rsid w:val="0097126E"/>
    <w:rsid w:val="00973882"/>
    <w:rsid w:val="00973E51"/>
    <w:rsid w:val="009741AB"/>
    <w:rsid w:val="00975159"/>
    <w:rsid w:val="009753E3"/>
    <w:rsid w:val="009754EE"/>
    <w:rsid w:val="00975DFC"/>
    <w:rsid w:val="00975E3F"/>
    <w:rsid w:val="009770D0"/>
    <w:rsid w:val="0097715F"/>
    <w:rsid w:val="009773D5"/>
    <w:rsid w:val="00977C45"/>
    <w:rsid w:val="00980436"/>
    <w:rsid w:val="00980713"/>
    <w:rsid w:val="00980898"/>
    <w:rsid w:val="00980ED6"/>
    <w:rsid w:val="00981085"/>
    <w:rsid w:val="009816A3"/>
    <w:rsid w:val="00981814"/>
    <w:rsid w:val="0098482D"/>
    <w:rsid w:val="0098532A"/>
    <w:rsid w:val="0098558B"/>
    <w:rsid w:val="00985BA2"/>
    <w:rsid w:val="00985DA5"/>
    <w:rsid w:val="00987C36"/>
    <w:rsid w:val="00987F66"/>
    <w:rsid w:val="00991D2B"/>
    <w:rsid w:val="009925C3"/>
    <w:rsid w:val="009950C4"/>
    <w:rsid w:val="00995A5D"/>
    <w:rsid w:val="00996236"/>
    <w:rsid w:val="00996F52"/>
    <w:rsid w:val="009A0488"/>
    <w:rsid w:val="009A0DD9"/>
    <w:rsid w:val="009A1079"/>
    <w:rsid w:val="009A11DF"/>
    <w:rsid w:val="009A12B3"/>
    <w:rsid w:val="009A155C"/>
    <w:rsid w:val="009A18D8"/>
    <w:rsid w:val="009A1955"/>
    <w:rsid w:val="009A20AD"/>
    <w:rsid w:val="009A22FF"/>
    <w:rsid w:val="009A3B28"/>
    <w:rsid w:val="009A4504"/>
    <w:rsid w:val="009A48DB"/>
    <w:rsid w:val="009A625E"/>
    <w:rsid w:val="009A6967"/>
    <w:rsid w:val="009A7764"/>
    <w:rsid w:val="009B00C9"/>
    <w:rsid w:val="009B0A16"/>
    <w:rsid w:val="009B0AD1"/>
    <w:rsid w:val="009B0C38"/>
    <w:rsid w:val="009B12F3"/>
    <w:rsid w:val="009B24FC"/>
    <w:rsid w:val="009B3493"/>
    <w:rsid w:val="009B3CB8"/>
    <w:rsid w:val="009B3F76"/>
    <w:rsid w:val="009B4126"/>
    <w:rsid w:val="009B4367"/>
    <w:rsid w:val="009B4944"/>
    <w:rsid w:val="009B58E7"/>
    <w:rsid w:val="009B6DE8"/>
    <w:rsid w:val="009C03C2"/>
    <w:rsid w:val="009C105D"/>
    <w:rsid w:val="009C11C9"/>
    <w:rsid w:val="009C1294"/>
    <w:rsid w:val="009C1313"/>
    <w:rsid w:val="009C1EE6"/>
    <w:rsid w:val="009C2170"/>
    <w:rsid w:val="009C219F"/>
    <w:rsid w:val="009C3044"/>
    <w:rsid w:val="009C49F6"/>
    <w:rsid w:val="009C62A7"/>
    <w:rsid w:val="009C6630"/>
    <w:rsid w:val="009C70E8"/>
    <w:rsid w:val="009C77C5"/>
    <w:rsid w:val="009C7C10"/>
    <w:rsid w:val="009D07F7"/>
    <w:rsid w:val="009D2855"/>
    <w:rsid w:val="009D3DF1"/>
    <w:rsid w:val="009D475B"/>
    <w:rsid w:val="009D618F"/>
    <w:rsid w:val="009D61D0"/>
    <w:rsid w:val="009D648A"/>
    <w:rsid w:val="009D74D5"/>
    <w:rsid w:val="009D7AB0"/>
    <w:rsid w:val="009D7D30"/>
    <w:rsid w:val="009E15A9"/>
    <w:rsid w:val="009E17D6"/>
    <w:rsid w:val="009E23F4"/>
    <w:rsid w:val="009E31F7"/>
    <w:rsid w:val="009E3425"/>
    <w:rsid w:val="009E36FE"/>
    <w:rsid w:val="009E446B"/>
    <w:rsid w:val="009E4628"/>
    <w:rsid w:val="009E6CF1"/>
    <w:rsid w:val="009F0800"/>
    <w:rsid w:val="009F0867"/>
    <w:rsid w:val="009F0C7F"/>
    <w:rsid w:val="009F153B"/>
    <w:rsid w:val="009F2A10"/>
    <w:rsid w:val="009F2B76"/>
    <w:rsid w:val="009F2F5E"/>
    <w:rsid w:val="009F3148"/>
    <w:rsid w:val="009F33F8"/>
    <w:rsid w:val="009F3487"/>
    <w:rsid w:val="009F37DD"/>
    <w:rsid w:val="009F3D11"/>
    <w:rsid w:val="009F4FF1"/>
    <w:rsid w:val="009F6408"/>
    <w:rsid w:val="009F7434"/>
    <w:rsid w:val="009F7725"/>
    <w:rsid w:val="009F7CF1"/>
    <w:rsid w:val="00A00326"/>
    <w:rsid w:val="00A0044A"/>
    <w:rsid w:val="00A00C37"/>
    <w:rsid w:val="00A00E3D"/>
    <w:rsid w:val="00A01A2B"/>
    <w:rsid w:val="00A01F72"/>
    <w:rsid w:val="00A06B66"/>
    <w:rsid w:val="00A1080B"/>
    <w:rsid w:val="00A10E8D"/>
    <w:rsid w:val="00A11031"/>
    <w:rsid w:val="00A1119C"/>
    <w:rsid w:val="00A114AB"/>
    <w:rsid w:val="00A12696"/>
    <w:rsid w:val="00A12D37"/>
    <w:rsid w:val="00A12D3E"/>
    <w:rsid w:val="00A1323B"/>
    <w:rsid w:val="00A133D4"/>
    <w:rsid w:val="00A13658"/>
    <w:rsid w:val="00A1391A"/>
    <w:rsid w:val="00A15144"/>
    <w:rsid w:val="00A155FD"/>
    <w:rsid w:val="00A16B5E"/>
    <w:rsid w:val="00A16F66"/>
    <w:rsid w:val="00A2361C"/>
    <w:rsid w:val="00A237CF"/>
    <w:rsid w:val="00A24772"/>
    <w:rsid w:val="00A26629"/>
    <w:rsid w:val="00A27297"/>
    <w:rsid w:val="00A274EA"/>
    <w:rsid w:val="00A27519"/>
    <w:rsid w:val="00A27CAA"/>
    <w:rsid w:val="00A30D36"/>
    <w:rsid w:val="00A312BC"/>
    <w:rsid w:val="00A31586"/>
    <w:rsid w:val="00A31BB8"/>
    <w:rsid w:val="00A32585"/>
    <w:rsid w:val="00A330F2"/>
    <w:rsid w:val="00A330F3"/>
    <w:rsid w:val="00A349E3"/>
    <w:rsid w:val="00A35EAB"/>
    <w:rsid w:val="00A3600A"/>
    <w:rsid w:val="00A367A8"/>
    <w:rsid w:val="00A3724A"/>
    <w:rsid w:val="00A40F1D"/>
    <w:rsid w:val="00A41208"/>
    <w:rsid w:val="00A4181B"/>
    <w:rsid w:val="00A41A16"/>
    <w:rsid w:val="00A41A2E"/>
    <w:rsid w:val="00A422EE"/>
    <w:rsid w:val="00A4249D"/>
    <w:rsid w:val="00A4278A"/>
    <w:rsid w:val="00A4303C"/>
    <w:rsid w:val="00A445BE"/>
    <w:rsid w:val="00A44617"/>
    <w:rsid w:val="00A44BC7"/>
    <w:rsid w:val="00A45AD1"/>
    <w:rsid w:val="00A5073F"/>
    <w:rsid w:val="00A51302"/>
    <w:rsid w:val="00A514CA"/>
    <w:rsid w:val="00A53AEA"/>
    <w:rsid w:val="00A5435F"/>
    <w:rsid w:val="00A54495"/>
    <w:rsid w:val="00A54FB5"/>
    <w:rsid w:val="00A5537B"/>
    <w:rsid w:val="00A556CD"/>
    <w:rsid w:val="00A5589B"/>
    <w:rsid w:val="00A558F8"/>
    <w:rsid w:val="00A56304"/>
    <w:rsid w:val="00A60DDF"/>
    <w:rsid w:val="00A60E21"/>
    <w:rsid w:val="00A6152B"/>
    <w:rsid w:val="00A6210D"/>
    <w:rsid w:val="00A627A8"/>
    <w:rsid w:val="00A630A4"/>
    <w:rsid w:val="00A635C3"/>
    <w:rsid w:val="00A656AD"/>
    <w:rsid w:val="00A65925"/>
    <w:rsid w:val="00A66249"/>
    <w:rsid w:val="00A67018"/>
    <w:rsid w:val="00A700E6"/>
    <w:rsid w:val="00A710AA"/>
    <w:rsid w:val="00A71F2F"/>
    <w:rsid w:val="00A72208"/>
    <w:rsid w:val="00A723F1"/>
    <w:rsid w:val="00A73AD1"/>
    <w:rsid w:val="00A750D2"/>
    <w:rsid w:val="00A75E64"/>
    <w:rsid w:val="00A76F5C"/>
    <w:rsid w:val="00A8027B"/>
    <w:rsid w:val="00A81FF7"/>
    <w:rsid w:val="00A8225D"/>
    <w:rsid w:val="00A83042"/>
    <w:rsid w:val="00A83324"/>
    <w:rsid w:val="00A83975"/>
    <w:rsid w:val="00A84381"/>
    <w:rsid w:val="00A86D72"/>
    <w:rsid w:val="00A87278"/>
    <w:rsid w:val="00A87B4D"/>
    <w:rsid w:val="00A9128B"/>
    <w:rsid w:val="00A91861"/>
    <w:rsid w:val="00A939ED"/>
    <w:rsid w:val="00A9468B"/>
    <w:rsid w:val="00A95E50"/>
    <w:rsid w:val="00AA00E5"/>
    <w:rsid w:val="00AA05A1"/>
    <w:rsid w:val="00AA3992"/>
    <w:rsid w:val="00AA3A15"/>
    <w:rsid w:val="00AA3E12"/>
    <w:rsid w:val="00AA5683"/>
    <w:rsid w:val="00AA5DD2"/>
    <w:rsid w:val="00AA5EF6"/>
    <w:rsid w:val="00AA602F"/>
    <w:rsid w:val="00AA7C0F"/>
    <w:rsid w:val="00AB01FD"/>
    <w:rsid w:val="00AB0C0C"/>
    <w:rsid w:val="00AB0CD6"/>
    <w:rsid w:val="00AB1AB8"/>
    <w:rsid w:val="00AB1AFA"/>
    <w:rsid w:val="00AB2AC0"/>
    <w:rsid w:val="00AB3271"/>
    <w:rsid w:val="00AB444D"/>
    <w:rsid w:val="00AB5031"/>
    <w:rsid w:val="00AB6D7C"/>
    <w:rsid w:val="00AB787C"/>
    <w:rsid w:val="00AB79E8"/>
    <w:rsid w:val="00AB7EB0"/>
    <w:rsid w:val="00AC15D7"/>
    <w:rsid w:val="00AC1F32"/>
    <w:rsid w:val="00AC27CC"/>
    <w:rsid w:val="00AC3417"/>
    <w:rsid w:val="00AC392B"/>
    <w:rsid w:val="00AC624F"/>
    <w:rsid w:val="00AC6287"/>
    <w:rsid w:val="00AC6EDE"/>
    <w:rsid w:val="00AC7453"/>
    <w:rsid w:val="00AC7702"/>
    <w:rsid w:val="00AC7933"/>
    <w:rsid w:val="00AD072D"/>
    <w:rsid w:val="00AD0BD4"/>
    <w:rsid w:val="00AD14CC"/>
    <w:rsid w:val="00AD1F02"/>
    <w:rsid w:val="00AD22FD"/>
    <w:rsid w:val="00AD28BF"/>
    <w:rsid w:val="00AD2C04"/>
    <w:rsid w:val="00AD3079"/>
    <w:rsid w:val="00AD34DE"/>
    <w:rsid w:val="00AD5AD4"/>
    <w:rsid w:val="00AD61B2"/>
    <w:rsid w:val="00AD7204"/>
    <w:rsid w:val="00AE0C11"/>
    <w:rsid w:val="00AE1213"/>
    <w:rsid w:val="00AE1FB2"/>
    <w:rsid w:val="00AE3010"/>
    <w:rsid w:val="00AE369E"/>
    <w:rsid w:val="00AE3F6E"/>
    <w:rsid w:val="00AE44BA"/>
    <w:rsid w:val="00AE516B"/>
    <w:rsid w:val="00AE58C2"/>
    <w:rsid w:val="00AE6DFE"/>
    <w:rsid w:val="00AE6E92"/>
    <w:rsid w:val="00AE7612"/>
    <w:rsid w:val="00AE7879"/>
    <w:rsid w:val="00AF0E50"/>
    <w:rsid w:val="00AF1043"/>
    <w:rsid w:val="00AF19A5"/>
    <w:rsid w:val="00AF2AF1"/>
    <w:rsid w:val="00AF2ED0"/>
    <w:rsid w:val="00AF319B"/>
    <w:rsid w:val="00AF3344"/>
    <w:rsid w:val="00AF334B"/>
    <w:rsid w:val="00AF3E34"/>
    <w:rsid w:val="00AF4A3E"/>
    <w:rsid w:val="00AF5D60"/>
    <w:rsid w:val="00AF71FA"/>
    <w:rsid w:val="00AF75B0"/>
    <w:rsid w:val="00AF7BD9"/>
    <w:rsid w:val="00AF7CB9"/>
    <w:rsid w:val="00AF7DB5"/>
    <w:rsid w:val="00B00B0A"/>
    <w:rsid w:val="00B00FE5"/>
    <w:rsid w:val="00B010B0"/>
    <w:rsid w:val="00B01523"/>
    <w:rsid w:val="00B015E8"/>
    <w:rsid w:val="00B01B81"/>
    <w:rsid w:val="00B01BE7"/>
    <w:rsid w:val="00B01C33"/>
    <w:rsid w:val="00B01CD6"/>
    <w:rsid w:val="00B032F9"/>
    <w:rsid w:val="00B03677"/>
    <w:rsid w:val="00B03B01"/>
    <w:rsid w:val="00B03CD1"/>
    <w:rsid w:val="00B04A02"/>
    <w:rsid w:val="00B04DE6"/>
    <w:rsid w:val="00B04FFA"/>
    <w:rsid w:val="00B07767"/>
    <w:rsid w:val="00B10025"/>
    <w:rsid w:val="00B10AE9"/>
    <w:rsid w:val="00B11607"/>
    <w:rsid w:val="00B11959"/>
    <w:rsid w:val="00B12933"/>
    <w:rsid w:val="00B12C7D"/>
    <w:rsid w:val="00B14ECB"/>
    <w:rsid w:val="00B14F3A"/>
    <w:rsid w:val="00B15F4F"/>
    <w:rsid w:val="00B1642E"/>
    <w:rsid w:val="00B167E5"/>
    <w:rsid w:val="00B16E72"/>
    <w:rsid w:val="00B17FBF"/>
    <w:rsid w:val="00B2006C"/>
    <w:rsid w:val="00B21A5B"/>
    <w:rsid w:val="00B22E2E"/>
    <w:rsid w:val="00B2309E"/>
    <w:rsid w:val="00B23552"/>
    <w:rsid w:val="00B23F02"/>
    <w:rsid w:val="00B247E6"/>
    <w:rsid w:val="00B2539D"/>
    <w:rsid w:val="00B2555F"/>
    <w:rsid w:val="00B258CE"/>
    <w:rsid w:val="00B26082"/>
    <w:rsid w:val="00B274DE"/>
    <w:rsid w:val="00B27543"/>
    <w:rsid w:val="00B278F6"/>
    <w:rsid w:val="00B31DE4"/>
    <w:rsid w:val="00B31EB0"/>
    <w:rsid w:val="00B3537A"/>
    <w:rsid w:val="00B35B07"/>
    <w:rsid w:val="00B3646E"/>
    <w:rsid w:val="00B375BE"/>
    <w:rsid w:val="00B416DE"/>
    <w:rsid w:val="00B42ED7"/>
    <w:rsid w:val="00B43ACC"/>
    <w:rsid w:val="00B448AC"/>
    <w:rsid w:val="00B45D1B"/>
    <w:rsid w:val="00B47D66"/>
    <w:rsid w:val="00B50135"/>
    <w:rsid w:val="00B52434"/>
    <w:rsid w:val="00B544C9"/>
    <w:rsid w:val="00B558DF"/>
    <w:rsid w:val="00B55B38"/>
    <w:rsid w:val="00B55FAC"/>
    <w:rsid w:val="00B56950"/>
    <w:rsid w:val="00B56CB4"/>
    <w:rsid w:val="00B60AE7"/>
    <w:rsid w:val="00B62225"/>
    <w:rsid w:val="00B62B74"/>
    <w:rsid w:val="00B62E43"/>
    <w:rsid w:val="00B637E1"/>
    <w:rsid w:val="00B63AB0"/>
    <w:rsid w:val="00B65A21"/>
    <w:rsid w:val="00B65FB7"/>
    <w:rsid w:val="00B671D2"/>
    <w:rsid w:val="00B67DEA"/>
    <w:rsid w:val="00B70DEF"/>
    <w:rsid w:val="00B7271D"/>
    <w:rsid w:val="00B74CE3"/>
    <w:rsid w:val="00B75336"/>
    <w:rsid w:val="00B76A24"/>
    <w:rsid w:val="00B778D8"/>
    <w:rsid w:val="00B800EA"/>
    <w:rsid w:val="00B806B6"/>
    <w:rsid w:val="00B80C44"/>
    <w:rsid w:val="00B813EB"/>
    <w:rsid w:val="00B81B1E"/>
    <w:rsid w:val="00B82574"/>
    <w:rsid w:val="00B83034"/>
    <w:rsid w:val="00B83825"/>
    <w:rsid w:val="00B843CB"/>
    <w:rsid w:val="00B84977"/>
    <w:rsid w:val="00B91968"/>
    <w:rsid w:val="00B91C52"/>
    <w:rsid w:val="00B93338"/>
    <w:rsid w:val="00B94229"/>
    <w:rsid w:val="00B94548"/>
    <w:rsid w:val="00B95DCB"/>
    <w:rsid w:val="00B97237"/>
    <w:rsid w:val="00B9792A"/>
    <w:rsid w:val="00B97AB9"/>
    <w:rsid w:val="00B97E86"/>
    <w:rsid w:val="00B97F44"/>
    <w:rsid w:val="00B97F71"/>
    <w:rsid w:val="00BA0262"/>
    <w:rsid w:val="00BA04D8"/>
    <w:rsid w:val="00BA066F"/>
    <w:rsid w:val="00BA0A14"/>
    <w:rsid w:val="00BA0D01"/>
    <w:rsid w:val="00BA125C"/>
    <w:rsid w:val="00BA1E6A"/>
    <w:rsid w:val="00BA20CD"/>
    <w:rsid w:val="00BA223B"/>
    <w:rsid w:val="00BA2F5D"/>
    <w:rsid w:val="00BA2F82"/>
    <w:rsid w:val="00BA3A44"/>
    <w:rsid w:val="00BA3B4D"/>
    <w:rsid w:val="00BA5867"/>
    <w:rsid w:val="00BA6430"/>
    <w:rsid w:val="00BA76B7"/>
    <w:rsid w:val="00BB001C"/>
    <w:rsid w:val="00BB144B"/>
    <w:rsid w:val="00BB16A8"/>
    <w:rsid w:val="00BB226D"/>
    <w:rsid w:val="00BB2C4D"/>
    <w:rsid w:val="00BB3849"/>
    <w:rsid w:val="00BB3BFB"/>
    <w:rsid w:val="00BB3F0C"/>
    <w:rsid w:val="00BB4AB3"/>
    <w:rsid w:val="00BB6837"/>
    <w:rsid w:val="00BB6BE4"/>
    <w:rsid w:val="00BB77FE"/>
    <w:rsid w:val="00BB785A"/>
    <w:rsid w:val="00BB7AE7"/>
    <w:rsid w:val="00BC0196"/>
    <w:rsid w:val="00BC0CE3"/>
    <w:rsid w:val="00BC14FF"/>
    <w:rsid w:val="00BC1BD7"/>
    <w:rsid w:val="00BC1E8C"/>
    <w:rsid w:val="00BC37C4"/>
    <w:rsid w:val="00BC4300"/>
    <w:rsid w:val="00BC4C73"/>
    <w:rsid w:val="00BC595E"/>
    <w:rsid w:val="00BC6CA3"/>
    <w:rsid w:val="00BC6CE5"/>
    <w:rsid w:val="00BC71EB"/>
    <w:rsid w:val="00BC7291"/>
    <w:rsid w:val="00BC7310"/>
    <w:rsid w:val="00BC7862"/>
    <w:rsid w:val="00BD0711"/>
    <w:rsid w:val="00BD0925"/>
    <w:rsid w:val="00BD0A7D"/>
    <w:rsid w:val="00BD1599"/>
    <w:rsid w:val="00BD1EE4"/>
    <w:rsid w:val="00BD322E"/>
    <w:rsid w:val="00BD3293"/>
    <w:rsid w:val="00BD4827"/>
    <w:rsid w:val="00BD4AD9"/>
    <w:rsid w:val="00BD56CC"/>
    <w:rsid w:val="00BD647A"/>
    <w:rsid w:val="00BD6D4B"/>
    <w:rsid w:val="00BD7BEE"/>
    <w:rsid w:val="00BD7CCA"/>
    <w:rsid w:val="00BE139C"/>
    <w:rsid w:val="00BE1843"/>
    <w:rsid w:val="00BE1A30"/>
    <w:rsid w:val="00BE2822"/>
    <w:rsid w:val="00BE2F03"/>
    <w:rsid w:val="00BE3CBD"/>
    <w:rsid w:val="00BE4B43"/>
    <w:rsid w:val="00BE4D08"/>
    <w:rsid w:val="00BE58F4"/>
    <w:rsid w:val="00BE5C4D"/>
    <w:rsid w:val="00BE5DCD"/>
    <w:rsid w:val="00BE69C3"/>
    <w:rsid w:val="00BF0405"/>
    <w:rsid w:val="00BF0FDB"/>
    <w:rsid w:val="00BF12A0"/>
    <w:rsid w:val="00BF20C5"/>
    <w:rsid w:val="00BF210F"/>
    <w:rsid w:val="00BF21B6"/>
    <w:rsid w:val="00BF2976"/>
    <w:rsid w:val="00BF3552"/>
    <w:rsid w:val="00BF407E"/>
    <w:rsid w:val="00BF4779"/>
    <w:rsid w:val="00BF4887"/>
    <w:rsid w:val="00BF4B70"/>
    <w:rsid w:val="00BF4E9F"/>
    <w:rsid w:val="00BF52F0"/>
    <w:rsid w:val="00BF679C"/>
    <w:rsid w:val="00BF78F2"/>
    <w:rsid w:val="00C00A89"/>
    <w:rsid w:val="00C0133D"/>
    <w:rsid w:val="00C0167F"/>
    <w:rsid w:val="00C03C9D"/>
    <w:rsid w:val="00C03CD3"/>
    <w:rsid w:val="00C045D3"/>
    <w:rsid w:val="00C05870"/>
    <w:rsid w:val="00C05CB7"/>
    <w:rsid w:val="00C0621E"/>
    <w:rsid w:val="00C065AA"/>
    <w:rsid w:val="00C0683E"/>
    <w:rsid w:val="00C071F7"/>
    <w:rsid w:val="00C1069B"/>
    <w:rsid w:val="00C10C3D"/>
    <w:rsid w:val="00C111EA"/>
    <w:rsid w:val="00C124A3"/>
    <w:rsid w:val="00C13023"/>
    <w:rsid w:val="00C13AFF"/>
    <w:rsid w:val="00C140EC"/>
    <w:rsid w:val="00C142E9"/>
    <w:rsid w:val="00C144AA"/>
    <w:rsid w:val="00C145C4"/>
    <w:rsid w:val="00C14BF3"/>
    <w:rsid w:val="00C14FB7"/>
    <w:rsid w:val="00C164A2"/>
    <w:rsid w:val="00C1694A"/>
    <w:rsid w:val="00C16B90"/>
    <w:rsid w:val="00C16DB0"/>
    <w:rsid w:val="00C17016"/>
    <w:rsid w:val="00C178EB"/>
    <w:rsid w:val="00C17D1D"/>
    <w:rsid w:val="00C217FD"/>
    <w:rsid w:val="00C218BE"/>
    <w:rsid w:val="00C21B98"/>
    <w:rsid w:val="00C22E02"/>
    <w:rsid w:val="00C22FB2"/>
    <w:rsid w:val="00C23A47"/>
    <w:rsid w:val="00C23B36"/>
    <w:rsid w:val="00C23F74"/>
    <w:rsid w:val="00C25910"/>
    <w:rsid w:val="00C262DA"/>
    <w:rsid w:val="00C27109"/>
    <w:rsid w:val="00C30473"/>
    <w:rsid w:val="00C30671"/>
    <w:rsid w:val="00C310D0"/>
    <w:rsid w:val="00C31223"/>
    <w:rsid w:val="00C31514"/>
    <w:rsid w:val="00C32077"/>
    <w:rsid w:val="00C33C76"/>
    <w:rsid w:val="00C33F75"/>
    <w:rsid w:val="00C34207"/>
    <w:rsid w:val="00C346A7"/>
    <w:rsid w:val="00C348F6"/>
    <w:rsid w:val="00C34FE0"/>
    <w:rsid w:val="00C35714"/>
    <w:rsid w:val="00C36442"/>
    <w:rsid w:val="00C36C89"/>
    <w:rsid w:val="00C36FB0"/>
    <w:rsid w:val="00C374BA"/>
    <w:rsid w:val="00C377D3"/>
    <w:rsid w:val="00C41873"/>
    <w:rsid w:val="00C42099"/>
    <w:rsid w:val="00C42BC2"/>
    <w:rsid w:val="00C42BD0"/>
    <w:rsid w:val="00C43CE5"/>
    <w:rsid w:val="00C440D0"/>
    <w:rsid w:val="00C44565"/>
    <w:rsid w:val="00C4472F"/>
    <w:rsid w:val="00C458FE"/>
    <w:rsid w:val="00C46B29"/>
    <w:rsid w:val="00C46FB7"/>
    <w:rsid w:val="00C47C33"/>
    <w:rsid w:val="00C50E32"/>
    <w:rsid w:val="00C51281"/>
    <w:rsid w:val="00C5190C"/>
    <w:rsid w:val="00C524F5"/>
    <w:rsid w:val="00C52916"/>
    <w:rsid w:val="00C5455C"/>
    <w:rsid w:val="00C55505"/>
    <w:rsid w:val="00C55F69"/>
    <w:rsid w:val="00C566A7"/>
    <w:rsid w:val="00C56D1F"/>
    <w:rsid w:val="00C57A4B"/>
    <w:rsid w:val="00C57AD5"/>
    <w:rsid w:val="00C601A2"/>
    <w:rsid w:val="00C60C83"/>
    <w:rsid w:val="00C6106A"/>
    <w:rsid w:val="00C61A0C"/>
    <w:rsid w:val="00C61CFB"/>
    <w:rsid w:val="00C6258E"/>
    <w:rsid w:val="00C630F2"/>
    <w:rsid w:val="00C6483D"/>
    <w:rsid w:val="00C64C38"/>
    <w:rsid w:val="00C64CAD"/>
    <w:rsid w:val="00C650CA"/>
    <w:rsid w:val="00C67415"/>
    <w:rsid w:val="00C67FAA"/>
    <w:rsid w:val="00C71B8C"/>
    <w:rsid w:val="00C71D23"/>
    <w:rsid w:val="00C72001"/>
    <w:rsid w:val="00C72D8E"/>
    <w:rsid w:val="00C73E7C"/>
    <w:rsid w:val="00C73EE0"/>
    <w:rsid w:val="00C743F9"/>
    <w:rsid w:val="00C74880"/>
    <w:rsid w:val="00C75924"/>
    <w:rsid w:val="00C76D29"/>
    <w:rsid w:val="00C77CA9"/>
    <w:rsid w:val="00C80969"/>
    <w:rsid w:val="00C81741"/>
    <w:rsid w:val="00C824AB"/>
    <w:rsid w:val="00C82919"/>
    <w:rsid w:val="00C831DA"/>
    <w:rsid w:val="00C8388D"/>
    <w:rsid w:val="00C84750"/>
    <w:rsid w:val="00C85691"/>
    <w:rsid w:val="00C8595E"/>
    <w:rsid w:val="00C86596"/>
    <w:rsid w:val="00C86B5B"/>
    <w:rsid w:val="00C86E6E"/>
    <w:rsid w:val="00C86EF6"/>
    <w:rsid w:val="00C90974"/>
    <w:rsid w:val="00C90A23"/>
    <w:rsid w:val="00C91BC1"/>
    <w:rsid w:val="00C92C37"/>
    <w:rsid w:val="00C93CF8"/>
    <w:rsid w:val="00C93DAC"/>
    <w:rsid w:val="00C94417"/>
    <w:rsid w:val="00C955E6"/>
    <w:rsid w:val="00CA1B85"/>
    <w:rsid w:val="00CA1DB2"/>
    <w:rsid w:val="00CA2359"/>
    <w:rsid w:val="00CA25CB"/>
    <w:rsid w:val="00CA2B16"/>
    <w:rsid w:val="00CA3243"/>
    <w:rsid w:val="00CA3582"/>
    <w:rsid w:val="00CA3FF5"/>
    <w:rsid w:val="00CA4877"/>
    <w:rsid w:val="00CA4B92"/>
    <w:rsid w:val="00CA5097"/>
    <w:rsid w:val="00CA5272"/>
    <w:rsid w:val="00CA5649"/>
    <w:rsid w:val="00CA57BC"/>
    <w:rsid w:val="00CA5816"/>
    <w:rsid w:val="00CA64B8"/>
    <w:rsid w:val="00CA657A"/>
    <w:rsid w:val="00CA6F35"/>
    <w:rsid w:val="00CA73FF"/>
    <w:rsid w:val="00CB0A07"/>
    <w:rsid w:val="00CB1388"/>
    <w:rsid w:val="00CB1581"/>
    <w:rsid w:val="00CB1AF7"/>
    <w:rsid w:val="00CB1D55"/>
    <w:rsid w:val="00CB1DD9"/>
    <w:rsid w:val="00CB22FF"/>
    <w:rsid w:val="00CB3464"/>
    <w:rsid w:val="00CB3D21"/>
    <w:rsid w:val="00CB48F5"/>
    <w:rsid w:val="00CB6B41"/>
    <w:rsid w:val="00CB72FA"/>
    <w:rsid w:val="00CC0DE9"/>
    <w:rsid w:val="00CC11E0"/>
    <w:rsid w:val="00CC335F"/>
    <w:rsid w:val="00CC3924"/>
    <w:rsid w:val="00CC3A9A"/>
    <w:rsid w:val="00CC420B"/>
    <w:rsid w:val="00CC6836"/>
    <w:rsid w:val="00CC70B6"/>
    <w:rsid w:val="00CC736A"/>
    <w:rsid w:val="00CC7EA1"/>
    <w:rsid w:val="00CD00B2"/>
    <w:rsid w:val="00CD076F"/>
    <w:rsid w:val="00CD15BF"/>
    <w:rsid w:val="00CD20A6"/>
    <w:rsid w:val="00CD2160"/>
    <w:rsid w:val="00CD2B3E"/>
    <w:rsid w:val="00CD2FF0"/>
    <w:rsid w:val="00CD3F02"/>
    <w:rsid w:val="00CD4EF6"/>
    <w:rsid w:val="00CD5BB9"/>
    <w:rsid w:val="00CD78F0"/>
    <w:rsid w:val="00CE07F0"/>
    <w:rsid w:val="00CE09CA"/>
    <w:rsid w:val="00CE1544"/>
    <w:rsid w:val="00CE2B01"/>
    <w:rsid w:val="00CE2EA8"/>
    <w:rsid w:val="00CE3E58"/>
    <w:rsid w:val="00CE48AE"/>
    <w:rsid w:val="00CE5E99"/>
    <w:rsid w:val="00CE5EEB"/>
    <w:rsid w:val="00CF04F6"/>
    <w:rsid w:val="00CF05B2"/>
    <w:rsid w:val="00CF0EAB"/>
    <w:rsid w:val="00CF2490"/>
    <w:rsid w:val="00CF3122"/>
    <w:rsid w:val="00CF373A"/>
    <w:rsid w:val="00CF39B0"/>
    <w:rsid w:val="00CF6979"/>
    <w:rsid w:val="00CF6F6F"/>
    <w:rsid w:val="00CF7BC2"/>
    <w:rsid w:val="00D0004D"/>
    <w:rsid w:val="00D00088"/>
    <w:rsid w:val="00D000B2"/>
    <w:rsid w:val="00D01A42"/>
    <w:rsid w:val="00D01E34"/>
    <w:rsid w:val="00D05C8F"/>
    <w:rsid w:val="00D062D2"/>
    <w:rsid w:val="00D06E10"/>
    <w:rsid w:val="00D06F86"/>
    <w:rsid w:val="00D07B86"/>
    <w:rsid w:val="00D07C89"/>
    <w:rsid w:val="00D10FC2"/>
    <w:rsid w:val="00D128BA"/>
    <w:rsid w:val="00D12B11"/>
    <w:rsid w:val="00D130A1"/>
    <w:rsid w:val="00D137DE"/>
    <w:rsid w:val="00D1411D"/>
    <w:rsid w:val="00D15C3F"/>
    <w:rsid w:val="00D16A71"/>
    <w:rsid w:val="00D17B43"/>
    <w:rsid w:val="00D17BFE"/>
    <w:rsid w:val="00D17F6E"/>
    <w:rsid w:val="00D20198"/>
    <w:rsid w:val="00D215B1"/>
    <w:rsid w:val="00D21E33"/>
    <w:rsid w:val="00D21F68"/>
    <w:rsid w:val="00D23470"/>
    <w:rsid w:val="00D265CC"/>
    <w:rsid w:val="00D26F13"/>
    <w:rsid w:val="00D31E50"/>
    <w:rsid w:val="00D333C0"/>
    <w:rsid w:val="00D33D19"/>
    <w:rsid w:val="00D36202"/>
    <w:rsid w:val="00D3744B"/>
    <w:rsid w:val="00D37582"/>
    <w:rsid w:val="00D40B20"/>
    <w:rsid w:val="00D428B9"/>
    <w:rsid w:val="00D42D4D"/>
    <w:rsid w:val="00D449C1"/>
    <w:rsid w:val="00D44B93"/>
    <w:rsid w:val="00D46366"/>
    <w:rsid w:val="00D47053"/>
    <w:rsid w:val="00D508A1"/>
    <w:rsid w:val="00D517FE"/>
    <w:rsid w:val="00D5194F"/>
    <w:rsid w:val="00D525D8"/>
    <w:rsid w:val="00D53923"/>
    <w:rsid w:val="00D5434B"/>
    <w:rsid w:val="00D547A6"/>
    <w:rsid w:val="00D549C6"/>
    <w:rsid w:val="00D54C9F"/>
    <w:rsid w:val="00D56415"/>
    <w:rsid w:val="00D5681E"/>
    <w:rsid w:val="00D57AD5"/>
    <w:rsid w:val="00D6092B"/>
    <w:rsid w:val="00D62223"/>
    <w:rsid w:val="00D62930"/>
    <w:rsid w:val="00D63734"/>
    <w:rsid w:val="00D63F38"/>
    <w:rsid w:val="00D641BE"/>
    <w:rsid w:val="00D65943"/>
    <w:rsid w:val="00D65CEA"/>
    <w:rsid w:val="00D65CF3"/>
    <w:rsid w:val="00D666FC"/>
    <w:rsid w:val="00D66EF2"/>
    <w:rsid w:val="00D70978"/>
    <w:rsid w:val="00D71B0F"/>
    <w:rsid w:val="00D72594"/>
    <w:rsid w:val="00D726F4"/>
    <w:rsid w:val="00D74269"/>
    <w:rsid w:val="00D74B58"/>
    <w:rsid w:val="00D74E01"/>
    <w:rsid w:val="00D75B66"/>
    <w:rsid w:val="00D75C01"/>
    <w:rsid w:val="00D80B33"/>
    <w:rsid w:val="00D83719"/>
    <w:rsid w:val="00D83F7B"/>
    <w:rsid w:val="00D85F34"/>
    <w:rsid w:val="00D8652D"/>
    <w:rsid w:val="00D86DCE"/>
    <w:rsid w:val="00D87612"/>
    <w:rsid w:val="00D90527"/>
    <w:rsid w:val="00D90DDD"/>
    <w:rsid w:val="00D91F22"/>
    <w:rsid w:val="00D92B46"/>
    <w:rsid w:val="00D93698"/>
    <w:rsid w:val="00D94118"/>
    <w:rsid w:val="00D955CF"/>
    <w:rsid w:val="00D96BA6"/>
    <w:rsid w:val="00D977E1"/>
    <w:rsid w:val="00D978F5"/>
    <w:rsid w:val="00DA013B"/>
    <w:rsid w:val="00DA04E2"/>
    <w:rsid w:val="00DA1E60"/>
    <w:rsid w:val="00DA385C"/>
    <w:rsid w:val="00DA4140"/>
    <w:rsid w:val="00DA6068"/>
    <w:rsid w:val="00DA611A"/>
    <w:rsid w:val="00DA6CE5"/>
    <w:rsid w:val="00DA6FF9"/>
    <w:rsid w:val="00DB022C"/>
    <w:rsid w:val="00DB2ACF"/>
    <w:rsid w:val="00DB2AF6"/>
    <w:rsid w:val="00DB3260"/>
    <w:rsid w:val="00DB386D"/>
    <w:rsid w:val="00DB391F"/>
    <w:rsid w:val="00DB4656"/>
    <w:rsid w:val="00DB4B3F"/>
    <w:rsid w:val="00DB55DE"/>
    <w:rsid w:val="00DB6035"/>
    <w:rsid w:val="00DB7414"/>
    <w:rsid w:val="00DB7FFE"/>
    <w:rsid w:val="00DC1BB3"/>
    <w:rsid w:val="00DC2F01"/>
    <w:rsid w:val="00DC30B3"/>
    <w:rsid w:val="00DC344A"/>
    <w:rsid w:val="00DC3570"/>
    <w:rsid w:val="00DC4F49"/>
    <w:rsid w:val="00DC5AE8"/>
    <w:rsid w:val="00DC73D5"/>
    <w:rsid w:val="00DD024B"/>
    <w:rsid w:val="00DD1C21"/>
    <w:rsid w:val="00DD2EDE"/>
    <w:rsid w:val="00DD3139"/>
    <w:rsid w:val="00DD3AD4"/>
    <w:rsid w:val="00DD4DEE"/>
    <w:rsid w:val="00DD51EE"/>
    <w:rsid w:val="00DE1228"/>
    <w:rsid w:val="00DE16C8"/>
    <w:rsid w:val="00DE32A3"/>
    <w:rsid w:val="00DE426A"/>
    <w:rsid w:val="00DE43B3"/>
    <w:rsid w:val="00DE52C9"/>
    <w:rsid w:val="00DE62F1"/>
    <w:rsid w:val="00DE74FA"/>
    <w:rsid w:val="00DE7B86"/>
    <w:rsid w:val="00DF0BAE"/>
    <w:rsid w:val="00DF218E"/>
    <w:rsid w:val="00DF3C17"/>
    <w:rsid w:val="00DF45D9"/>
    <w:rsid w:val="00DF47BB"/>
    <w:rsid w:val="00DF4915"/>
    <w:rsid w:val="00DF6BBB"/>
    <w:rsid w:val="00DF74B3"/>
    <w:rsid w:val="00DF773F"/>
    <w:rsid w:val="00DF7C80"/>
    <w:rsid w:val="00E000DE"/>
    <w:rsid w:val="00E01B21"/>
    <w:rsid w:val="00E02A87"/>
    <w:rsid w:val="00E03D7E"/>
    <w:rsid w:val="00E0451C"/>
    <w:rsid w:val="00E04FBB"/>
    <w:rsid w:val="00E05AB6"/>
    <w:rsid w:val="00E05E3D"/>
    <w:rsid w:val="00E065AD"/>
    <w:rsid w:val="00E07D54"/>
    <w:rsid w:val="00E07FAB"/>
    <w:rsid w:val="00E125A1"/>
    <w:rsid w:val="00E136C7"/>
    <w:rsid w:val="00E13B30"/>
    <w:rsid w:val="00E14ABA"/>
    <w:rsid w:val="00E1508E"/>
    <w:rsid w:val="00E157BF"/>
    <w:rsid w:val="00E15C34"/>
    <w:rsid w:val="00E15E44"/>
    <w:rsid w:val="00E1619F"/>
    <w:rsid w:val="00E17876"/>
    <w:rsid w:val="00E17EE3"/>
    <w:rsid w:val="00E203FC"/>
    <w:rsid w:val="00E21EEE"/>
    <w:rsid w:val="00E224CB"/>
    <w:rsid w:val="00E24255"/>
    <w:rsid w:val="00E24764"/>
    <w:rsid w:val="00E24F5D"/>
    <w:rsid w:val="00E251A1"/>
    <w:rsid w:val="00E263AE"/>
    <w:rsid w:val="00E2716E"/>
    <w:rsid w:val="00E27D97"/>
    <w:rsid w:val="00E31714"/>
    <w:rsid w:val="00E31D29"/>
    <w:rsid w:val="00E32DE9"/>
    <w:rsid w:val="00E33E1E"/>
    <w:rsid w:val="00E34816"/>
    <w:rsid w:val="00E3506B"/>
    <w:rsid w:val="00E35626"/>
    <w:rsid w:val="00E3779B"/>
    <w:rsid w:val="00E40589"/>
    <w:rsid w:val="00E40E0C"/>
    <w:rsid w:val="00E40E60"/>
    <w:rsid w:val="00E41F07"/>
    <w:rsid w:val="00E4523A"/>
    <w:rsid w:val="00E46574"/>
    <w:rsid w:val="00E473DD"/>
    <w:rsid w:val="00E504E4"/>
    <w:rsid w:val="00E50ACC"/>
    <w:rsid w:val="00E51D46"/>
    <w:rsid w:val="00E51FA3"/>
    <w:rsid w:val="00E523E7"/>
    <w:rsid w:val="00E52752"/>
    <w:rsid w:val="00E5280E"/>
    <w:rsid w:val="00E54DDE"/>
    <w:rsid w:val="00E54FA7"/>
    <w:rsid w:val="00E55B45"/>
    <w:rsid w:val="00E56623"/>
    <w:rsid w:val="00E56B9F"/>
    <w:rsid w:val="00E56EB1"/>
    <w:rsid w:val="00E57EF7"/>
    <w:rsid w:val="00E6008C"/>
    <w:rsid w:val="00E6051B"/>
    <w:rsid w:val="00E6200F"/>
    <w:rsid w:val="00E62069"/>
    <w:rsid w:val="00E631BA"/>
    <w:rsid w:val="00E6325C"/>
    <w:rsid w:val="00E63C64"/>
    <w:rsid w:val="00E63CA9"/>
    <w:rsid w:val="00E6450F"/>
    <w:rsid w:val="00E659C2"/>
    <w:rsid w:val="00E663F6"/>
    <w:rsid w:val="00E701DE"/>
    <w:rsid w:val="00E70F9B"/>
    <w:rsid w:val="00E71F1D"/>
    <w:rsid w:val="00E72B2A"/>
    <w:rsid w:val="00E743F2"/>
    <w:rsid w:val="00E74DC5"/>
    <w:rsid w:val="00E75944"/>
    <w:rsid w:val="00E7609F"/>
    <w:rsid w:val="00E77343"/>
    <w:rsid w:val="00E77B2F"/>
    <w:rsid w:val="00E77E4C"/>
    <w:rsid w:val="00E8054C"/>
    <w:rsid w:val="00E81CEA"/>
    <w:rsid w:val="00E820AD"/>
    <w:rsid w:val="00E8272F"/>
    <w:rsid w:val="00E83183"/>
    <w:rsid w:val="00E83C52"/>
    <w:rsid w:val="00E848EB"/>
    <w:rsid w:val="00E855DA"/>
    <w:rsid w:val="00E863E3"/>
    <w:rsid w:val="00E874B6"/>
    <w:rsid w:val="00E87F72"/>
    <w:rsid w:val="00E901BD"/>
    <w:rsid w:val="00E91D4D"/>
    <w:rsid w:val="00E91ECB"/>
    <w:rsid w:val="00E923E3"/>
    <w:rsid w:val="00E92D1D"/>
    <w:rsid w:val="00E93E1B"/>
    <w:rsid w:val="00E94916"/>
    <w:rsid w:val="00E959E3"/>
    <w:rsid w:val="00E97BDB"/>
    <w:rsid w:val="00EA22DE"/>
    <w:rsid w:val="00EA3FCE"/>
    <w:rsid w:val="00EA41EB"/>
    <w:rsid w:val="00EA42AE"/>
    <w:rsid w:val="00EA45D0"/>
    <w:rsid w:val="00EA493F"/>
    <w:rsid w:val="00EA4A37"/>
    <w:rsid w:val="00EA5EF3"/>
    <w:rsid w:val="00EA725B"/>
    <w:rsid w:val="00EA7304"/>
    <w:rsid w:val="00EA7482"/>
    <w:rsid w:val="00EA78B7"/>
    <w:rsid w:val="00EB0116"/>
    <w:rsid w:val="00EB0C90"/>
    <w:rsid w:val="00EB1115"/>
    <w:rsid w:val="00EB25B1"/>
    <w:rsid w:val="00EB2B30"/>
    <w:rsid w:val="00EB2DFE"/>
    <w:rsid w:val="00EB30C2"/>
    <w:rsid w:val="00EB39E0"/>
    <w:rsid w:val="00EB5EAB"/>
    <w:rsid w:val="00EC1899"/>
    <w:rsid w:val="00EC327B"/>
    <w:rsid w:val="00EC3A13"/>
    <w:rsid w:val="00EC4122"/>
    <w:rsid w:val="00EC43D8"/>
    <w:rsid w:val="00EC4E91"/>
    <w:rsid w:val="00EC59D8"/>
    <w:rsid w:val="00EC5EF8"/>
    <w:rsid w:val="00EC622E"/>
    <w:rsid w:val="00EC66E0"/>
    <w:rsid w:val="00ED0161"/>
    <w:rsid w:val="00ED0377"/>
    <w:rsid w:val="00ED0F23"/>
    <w:rsid w:val="00ED1706"/>
    <w:rsid w:val="00ED2FCE"/>
    <w:rsid w:val="00ED34A8"/>
    <w:rsid w:val="00ED3B0A"/>
    <w:rsid w:val="00ED3D7D"/>
    <w:rsid w:val="00ED3EB5"/>
    <w:rsid w:val="00ED4058"/>
    <w:rsid w:val="00ED5189"/>
    <w:rsid w:val="00ED52C0"/>
    <w:rsid w:val="00ED5381"/>
    <w:rsid w:val="00ED53A4"/>
    <w:rsid w:val="00ED5EB4"/>
    <w:rsid w:val="00ED61E4"/>
    <w:rsid w:val="00EE048F"/>
    <w:rsid w:val="00EE071A"/>
    <w:rsid w:val="00EE07CE"/>
    <w:rsid w:val="00EE0C3A"/>
    <w:rsid w:val="00EE1A28"/>
    <w:rsid w:val="00EE28FA"/>
    <w:rsid w:val="00EE3B9D"/>
    <w:rsid w:val="00EE4492"/>
    <w:rsid w:val="00EE5F7A"/>
    <w:rsid w:val="00EE63F0"/>
    <w:rsid w:val="00EE6A66"/>
    <w:rsid w:val="00EE6FEA"/>
    <w:rsid w:val="00EE70B4"/>
    <w:rsid w:val="00EE7518"/>
    <w:rsid w:val="00EF14A6"/>
    <w:rsid w:val="00EF1810"/>
    <w:rsid w:val="00EF1D3E"/>
    <w:rsid w:val="00EF270F"/>
    <w:rsid w:val="00EF4F23"/>
    <w:rsid w:val="00EF53FC"/>
    <w:rsid w:val="00EF60B3"/>
    <w:rsid w:val="00EF6ABA"/>
    <w:rsid w:val="00EF6D85"/>
    <w:rsid w:val="00EF731D"/>
    <w:rsid w:val="00EF7C4A"/>
    <w:rsid w:val="00F00E9C"/>
    <w:rsid w:val="00F017D6"/>
    <w:rsid w:val="00F0219F"/>
    <w:rsid w:val="00F02A63"/>
    <w:rsid w:val="00F037D9"/>
    <w:rsid w:val="00F045DD"/>
    <w:rsid w:val="00F047C8"/>
    <w:rsid w:val="00F047D7"/>
    <w:rsid w:val="00F0526E"/>
    <w:rsid w:val="00F0600F"/>
    <w:rsid w:val="00F06ACF"/>
    <w:rsid w:val="00F07C7E"/>
    <w:rsid w:val="00F10181"/>
    <w:rsid w:val="00F1264C"/>
    <w:rsid w:val="00F128F5"/>
    <w:rsid w:val="00F13675"/>
    <w:rsid w:val="00F147B1"/>
    <w:rsid w:val="00F14827"/>
    <w:rsid w:val="00F151EF"/>
    <w:rsid w:val="00F15456"/>
    <w:rsid w:val="00F158A7"/>
    <w:rsid w:val="00F16CC9"/>
    <w:rsid w:val="00F1775A"/>
    <w:rsid w:val="00F17FBF"/>
    <w:rsid w:val="00F20459"/>
    <w:rsid w:val="00F20D59"/>
    <w:rsid w:val="00F21505"/>
    <w:rsid w:val="00F21C6E"/>
    <w:rsid w:val="00F2273D"/>
    <w:rsid w:val="00F23011"/>
    <w:rsid w:val="00F2416B"/>
    <w:rsid w:val="00F243DA"/>
    <w:rsid w:val="00F2484C"/>
    <w:rsid w:val="00F24A1B"/>
    <w:rsid w:val="00F26667"/>
    <w:rsid w:val="00F2666C"/>
    <w:rsid w:val="00F26AE1"/>
    <w:rsid w:val="00F26CA0"/>
    <w:rsid w:val="00F27A20"/>
    <w:rsid w:val="00F31489"/>
    <w:rsid w:val="00F314EA"/>
    <w:rsid w:val="00F3190E"/>
    <w:rsid w:val="00F32055"/>
    <w:rsid w:val="00F32DF5"/>
    <w:rsid w:val="00F343FB"/>
    <w:rsid w:val="00F368EB"/>
    <w:rsid w:val="00F37232"/>
    <w:rsid w:val="00F37665"/>
    <w:rsid w:val="00F41964"/>
    <w:rsid w:val="00F42924"/>
    <w:rsid w:val="00F4298B"/>
    <w:rsid w:val="00F43296"/>
    <w:rsid w:val="00F4495C"/>
    <w:rsid w:val="00F47071"/>
    <w:rsid w:val="00F501DE"/>
    <w:rsid w:val="00F50BE7"/>
    <w:rsid w:val="00F51F42"/>
    <w:rsid w:val="00F526FD"/>
    <w:rsid w:val="00F52E00"/>
    <w:rsid w:val="00F52F0E"/>
    <w:rsid w:val="00F5411D"/>
    <w:rsid w:val="00F54FB2"/>
    <w:rsid w:val="00F553EE"/>
    <w:rsid w:val="00F5570B"/>
    <w:rsid w:val="00F55A86"/>
    <w:rsid w:val="00F55C92"/>
    <w:rsid w:val="00F55E2D"/>
    <w:rsid w:val="00F56B35"/>
    <w:rsid w:val="00F57E37"/>
    <w:rsid w:val="00F60EFE"/>
    <w:rsid w:val="00F61965"/>
    <w:rsid w:val="00F61A8E"/>
    <w:rsid w:val="00F63816"/>
    <w:rsid w:val="00F6395D"/>
    <w:rsid w:val="00F63D77"/>
    <w:rsid w:val="00F64EC1"/>
    <w:rsid w:val="00F65615"/>
    <w:rsid w:val="00F6563B"/>
    <w:rsid w:val="00F67772"/>
    <w:rsid w:val="00F67C60"/>
    <w:rsid w:val="00F70331"/>
    <w:rsid w:val="00F7072C"/>
    <w:rsid w:val="00F70BB0"/>
    <w:rsid w:val="00F70D58"/>
    <w:rsid w:val="00F72178"/>
    <w:rsid w:val="00F72306"/>
    <w:rsid w:val="00F74785"/>
    <w:rsid w:val="00F74F82"/>
    <w:rsid w:val="00F75236"/>
    <w:rsid w:val="00F753E7"/>
    <w:rsid w:val="00F75F01"/>
    <w:rsid w:val="00F76A56"/>
    <w:rsid w:val="00F77A0E"/>
    <w:rsid w:val="00F77A8C"/>
    <w:rsid w:val="00F77BB3"/>
    <w:rsid w:val="00F80588"/>
    <w:rsid w:val="00F80B29"/>
    <w:rsid w:val="00F80B6F"/>
    <w:rsid w:val="00F81D01"/>
    <w:rsid w:val="00F82122"/>
    <w:rsid w:val="00F821A6"/>
    <w:rsid w:val="00F8272B"/>
    <w:rsid w:val="00F82AF7"/>
    <w:rsid w:val="00F83562"/>
    <w:rsid w:val="00F83A3D"/>
    <w:rsid w:val="00F84977"/>
    <w:rsid w:val="00F8598A"/>
    <w:rsid w:val="00F85E68"/>
    <w:rsid w:val="00F860FC"/>
    <w:rsid w:val="00F86BFF"/>
    <w:rsid w:val="00F86DE2"/>
    <w:rsid w:val="00F871AF"/>
    <w:rsid w:val="00F87C5A"/>
    <w:rsid w:val="00F87D6F"/>
    <w:rsid w:val="00F91BD2"/>
    <w:rsid w:val="00F920BC"/>
    <w:rsid w:val="00F9230A"/>
    <w:rsid w:val="00F92588"/>
    <w:rsid w:val="00F92AEF"/>
    <w:rsid w:val="00F93336"/>
    <w:rsid w:val="00F9497D"/>
    <w:rsid w:val="00F95399"/>
    <w:rsid w:val="00F95C52"/>
    <w:rsid w:val="00F96521"/>
    <w:rsid w:val="00F97BB1"/>
    <w:rsid w:val="00F97C1E"/>
    <w:rsid w:val="00F97F3E"/>
    <w:rsid w:val="00FA0AE5"/>
    <w:rsid w:val="00FA2152"/>
    <w:rsid w:val="00FA22F6"/>
    <w:rsid w:val="00FA30BD"/>
    <w:rsid w:val="00FA383B"/>
    <w:rsid w:val="00FA3D70"/>
    <w:rsid w:val="00FA43B9"/>
    <w:rsid w:val="00FA50A7"/>
    <w:rsid w:val="00FA5D3E"/>
    <w:rsid w:val="00FA659D"/>
    <w:rsid w:val="00FA6915"/>
    <w:rsid w:val="00FA6FF8"/>
    <w:rsid w:val="00FA7C00"/>
    <w:rsid w:val="00FA7CE0"/>
    <w:rsid w:val="00FA7D3A"/>
    <w:rsid w:val="00FB1306"/>
    <w:rsid w:val="00FB1451"/>
    <w:rsid w:val="00FB1FF0"/>
    <w:rsid w:val="00FB22BA"/>
    <w:rsid w:val="00FB23E8"/>
    <w:rsid w:val="00FB29FC"/>
    <w:rsid w:val="00FB39C7"/>
    <w:rsid w:val="00FB3D93"/>
    <w:rsid w:val="00FB5362"/>
    <w:rsid w:val="00FB7134"/>
    <w:rsid w:val="00FB76B4"/>
    <w:rsid w:val="00FC066B"/>
    <w:rsid w:val="00FC08D3"/>
    <w:rsid w:val="00FC18E0"/>
    <w:rsid w:val="00FC201B"/>
    <w:rsid w:val="00FC4A3D"/>
    <w:rsid w:val="00FC5F7F"/>
    <w:rsid w:val="00FD01FA"/>
    <w:rsid w:val="00FD1619"/>
    <w:rsid w:val="00FD1E29"/>
    <w:rsid w:val="00FD1E82"/>
    <w:rsid w:val="00FD2859"/>
    <w:rsid w:val="00FD2D5A"/>
    <w:rsid w:val="00FD3083"/>
    <w:rsid w:val="00FD3292"/>
    <w:rsid w:val="00FD3FFD"/>
    <w:rsid w:val="00FD514A"/>
    <w:rsid w:val="00FD729F"/>
    <w:rsid w:val="00FD7619"/>
    <w:rsid w:val="00FD7815"/>
    <w:rsid w:val="00FE116B"/>
    <w:rsid w:val="00FE15E6"/>
    <w:rsid w:val="00FE1FEB"/>
    <w:rsid w:val="00FE2923"/>
    <w:rsid w:val="00FE3E1B"/>
    <w:rsid w:val="00FE4D3A"/>
    <w:rsid w:val="00FE5435"/>
    <w:rsid w:val="00FE5E0E"/>
    <w:rsid w:val="00FE5E32"/>
    <w:rsid w:val="00FE67D3"/>
    <w:rsid w:val="00FE77AF"/>
    <w:rsid w:val="00FF064C"/>
    <w:rsid w:val="00FF0955"/>
    <w:rsid w:val="00FF11C0"/>
    <w:rsid w:val="00FF19F3"/>
    <w:rsid w:val="00FF2C08"/>
    <w:rsid w:val="00FF37D1"/>
    <w:rsid w:val="00FF38E6"/>
    <w:rsid w:val="00FF3E0C"/>
    <w:rsid w:val="00FF500C"/>
    <w:rsid w:val="00FF54A1"/>
    <w:rsid w:val="00FF67B1"/>
    <w:rsid w:val="00FF6CA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7F662"/>
  <w15:chartTrackingRefBased/>
  <w15:docId w15:val="{CC1E04D1-5F5C-9348-B37A-FC40F2960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rsid w:val="004A07CB"/>
    <w:rPr>
      <w:rFonts w:ascii="Times New Roman" w:eastAsia="Times New Roman" w:hAnsi="Times New Roman" w:cs="Times New Roman"/>
      <w:lang w:eastAsia="en-GB"/>
    </w:rPr>
  </w:style>
  <w:style w:type="paragraph" w:styleId="Kop1">
    <w:name w:val="heading 1"/>
    <w:basedOn w:val="Standaard"/>
    <w:next w:val="Standaard"/>
    <w:link w:val="Kop1Char"/>
    <w:uiPriority w:val="9"/>
    <w:qFormat/>
    <w:rsid w:val="00122478"/>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01CD6"/>
    <w:pPr>
      <w:ind w:left="720"/>
      <w:contextualSpacing/>
    </w:pPr>
    <w:rPr>
      <w:rFonts w:asciiTheme="minorHAnsi" w:eastAsiaTheme="minorHAnsi" w:hAnsiTheme="minorHAnsi" w:cstheme="minorBidi"/>
      <w:lang w:eastAsia="en-US"/>
    </w:rPr>
  </w:style>
  <w:style w:type="paragraph" w:styleId="Ballontekst">
    <w:name w:val="Balloon Text"/>
    <w:basedOn w:val="Standaard"/>
    <w:link w:val="BallontekstChar"/>
    <w:uiPriority w:val="99"/>
    <w:semiHidden/>
    <w:unhideWhenUsed/>
    <w:rsid w:val="00D15C3F"/>
    <w:rPr>
      <w:rFonts w:eastAsiaTheme="minorHAnsi"/>
      <w:sz w:val="18"/>
      <w:szCs w:val="18"/>
      <w:lang w:eastAsia="en-US"/>
    </w:rPr>
  </w:style>
  <w:style w:type="character" w:customStyle="1" w:styleId="BallontekstChar">
    <w:name w:val="Ballontekst Char"/>
    <w:basedOn w:val="Standaardalinea-lettertype"/>
    <w:link w:val="Ballontekst"/>
    <w:uiPriority w:val="99"/>
    <w:semiHidden/>
    <w:rsid w:val="00D15C3F"/>
    <w:rPr>
      <w:rFonts w:ascii="Times New Roman" w:hAnsi="Times New Roman" w:cs="Times New Roman"/>
      <w:sz w:val="18"/>
      <w:szCs w:val="18"/>
    </w:rPr>
  </w:style>
  <w:style w:type="paragraph" w:styleId="Normaalweb">
    <w:name w:val="Normal (Web)"/>
    <w:basedOn w:val="Standaard"/>
    <w:uiPriority w:val="99"/>
    <w:unhideWhenUsed/>
    <w:rsid w:val="00667475"/>
    <w:rPr>
      <w:rFonts w:eastAsiaTheme="minorHAnsi"/>
      <w:lang w:eastAsia="en-US"/>
    </w:rPr>
  </w:style>
  <w:style w:type="paragraph" w:styleId="Voettekst">
    <w:name w:val="footer"/>
    <w:basedOn w:val="Standaard"/>
    <w:link w:val="VoettekstChar"/>
    <w:uiPriority w:val="99"/>
    <w:unhideWhenUsed/>
    <w:rsid w:val="00141357"/>
    <w:pPr>
      <w:tabs>
        <w:tab w:val="center" w:pos="4513"/>
        <w:tab w:val="right" w:pos="9026"/>
      </w:tabs>
    </w:pPr>
    <w:rPr>
      <w:rFonts w:asciiTheme="minorHAnsi" w:eastAsiaTheme="minorHAnsi" w:hAnsiTheme="minorHAnsi" w:cstheme="minorBidi"/>
      <w:lang w:eastAsia="en-US"/>
    </w:rPr>
  </w:style>
  <w:style w:type="character" w:customStyle="1" w:styleId="VoettekstChar">
    <w:name w:val="Voettekst Char"/>
    <w:basedOn w:val="Standaardalinea-lettertype"/>
    <w:link w:val="Voettekst"/>
    <w:uiPriority w:val="99"/>
    <w:rsid w:val="00141357"/>
  </w:style>
  <w:style w:type="character" w:styleId="Paginanummer">
    <w:name w:val="page number"/>
    <w:basedOn w:val="Standaardalinea-lettertype"/>
    <w:uiPriority w:val="99"/>
    <w:semiHidden/>
    <w:unhideWhenUsed/>
    <w:rsid w:val="00141357"/>
  </w:style>
  <w:style w:type="character" w:styleId="Verwijzingopmerking">
    <w:name w:val="annotation reference"/>
    <w:basedOn w:val="Standaardalinea-lettertype"/>
    <w:uiPriority w:val="99"/>
    <w:semiHidden/>
    <w:unhideWhenUsed/>
    <w:rsid w:val="00575CD7"/>
    <w:rPr>
      <w:sz w:val="16"/>
      <w:szCs w:val="16"/>
    </w:rPr>
  </w:style>
  <w:style w:type="paragraph" w:styleId="Tekstopmerking">
    <w:name w:val="annotation text"/>
    <w:basedOn w:val="Standaard"/>
    <w:link w:val="TekstopmerkingChar"/>
    <w:uiPriority w:val="99"/>
    <w:unhideWhenUsed/>
    <w:rsid w:val="00575CD7"/>
    <w:rPr>
      <w:rFonts w:asciiTheme="minorHAnsi" w:eastAsiaTheme="minorHAnsi" w:hAnsiTheme="minorHAnsi" w:cstheme="minorBidi"/>
      <w:sz w:val="20"/>
      <w:szCs w:val="20"/>
      <w:lang w:val="en-US" w:eastAsia="en-US"/>
    </w:rPr>
  </w:style>
  <w:style w:type="character" w:customStyle="1" w:styleId="TekstopmerkingChar">
    <w:name w:val="Tekst opmerking Char"/>
    <w:basedOn w:val="Standaardalinea-lettertype"/>
    <w:link w:val="Tekstopmerking"/>
    <w:uiPriority w:val="99"/>
    <w:rsid w:val="00575CD7"/>
    <w:rPr>
      <w:sz w:val="20"/>
      <w:szCs w:val="20"/>
      <w:lang w:val="en-US"/>
    </w:rPr>
  </w:style>
  <w:style w:type="paragraph" w:styleId="Revisie">
    <w:name w:val="Revision"/>
    <w:hidden/>
    <w:uiPriority w:val="99"/>
    <w:semiHidden/>
    <w:rsid w:val="00143596"/>
  </w:style>
  <w:style w:type="paragraph" w:styleId="Onderwerpvanopmerking">
    <w:name w:val="annotation subject"/>
    <w:basedOn w:val="Tekstopmerking"/>
    <w:next w:val="Tekstopmerking"/>
    <w:link w:val="OnderwerpvanopmerkingChar"/>
    <w:uiPriority w:val="99"/>
    <w:semiHidden/>
    <w:unhideWhenUsed/>
    <w:rsid w:val="00C00A89"/>
    <w:rPr>
      <w:b/>
      <w:bCs/>
    </w:rPr>
  </w:style>
  <w:style w:type="character" w:customStyle="1" w:styleId="OnderwerpvanopmerkingChar">
    <w:name w:val="Onderwerp van opmerking Char"/>
    <w:basedOn w:val="TekstopmerkingChar"/>
    <w:link w:val="Onderwerpvanopmerking"/>
    <w:uiPriority w:val="99"/>
    <w:semiHidden/>
    <w:rsid w:val="00C00A89"/>
    <w:rPr>
      <w:b/>
      <w:bCs/>
      <w:sz w:val="20"/>
      <w:szCs w:val="20"/>
      <w:lang w:val="en-US"/>
    </w:rPr>
  </w:style>
  <w:style w:type="character" w:customStyle="1" w:styleId="Kop1Char">
    <w:name w:val="Kop 1 Char"/>
    <w:basedOn w:val="Standaardalinea-lettertype"/>
    <w:link w:val="Kop1"/>
    <w:uiPriority w:val="9"/>
    <w:rsid w:val="00122478"/>
    <w:rPr>
      <w:rFonts w:asciiTheme="majorHAnsi" w:eastAsiaTheme="majorEastAsia" w:hAnsiTheme="majorHAnsi" w:cstheme="majorBidi"/>
      <w:color w:val="2F5496" w:themeColor="accent1" w:themeShade="BF"/>
      <w:sz w:val="32"/>
      <w:szCs w:val="32"/>
    </w:rPr>
  </w:style>
  <w:style w:type="character" w:styleId="Hyperlink">
    <w:name w:val="Hyperlink"/>
    <w:basedOn w:val="Standaardalinea-lettertype"/>
    <w:uiPriority w:val="99"/>
    <w:unhideWhenUsed/>
    <w:rsid w:val="00394C39"/>
    <w:rPr>
      <w:color w:val="0563C1" w:themeColor="hyperlink"/>
      <w:u w:val="single"/>
    </w:rPr>
  </w:style>
  <w:style w:type="character" w:customStyle="1" w:styleId="UnresolvedMention1">
    <w:name w:val="Unresolved Mention1"/>
    <w:basedOn w:val="Standaardalinea-lettertype"/>
    <w:uiPriority w:val="99"/>
    <w:rsid w:val="00394C39"/>
    <w:rPr>
      <w:color w:val="605E5C"/>
      <w:shd w:val="clear" w:color="auto" w:fill="E1DFDD"/>
    </w:rPr>
  </w:style>
  <w:style w:type="character" w:styleId="GevolgdeHyperlink">
    <w:name w:val="FollowedHyperlink"/>
    <w:basedOn w:val="Standaardalinea-lettertype"/>
    <w:uiPriority w:val="99"/>
    <w:semiHidden/>
    <w:unhideWhenUsed/>
    <w:rsid w:val="00C84750"/>
    <w:rPr>
      <w:color w:val="954F72" w:themeColor="followedHyperlink"/>
      <w:u w:val="single"/>
    </w:rPr>
  </w:style>
  <w:style w:type="character" w:customStyle="1" w:styleId="go">
    <w:name w:val="go"/>
    <w:basedOn w:val="Standaardalinea-lettertype"/>
    <w:rsid w:val="0015069E"/>
  </w:style>
  <w:style w:type="character" w:styleId="Onopgelostemelding">
    <w:name w:val="Unresolved Mention"/>
    <w:basedOn w:val="Standaardalinea-lettertype"/>
    <w:uiPriority w:val="99"/>
    <w:rsid w:val="009B0AD1"/>
    <w:rPr>
      <w:color w:val="605E5C"/>
      <w:shd w:val="clear" w:color="auto" w:fill="E1DFDD"/>
    </w:rPr>
  </w:style>
  <w:style w:type="character" w:customStyle="1" w:styleId="apple-converted-space">
    <w:name w:val="apple-converted-space"/>
    <w:basedOn w:val="Standaardalinea-lettertype"/>
    <w:rsid w:val="004A07CB"/>
  </w:style>
  <w:style w:type="paragraph" w:styleId="Voetnoottekst">
    <w:name w:val="footnote text"/>
    <w:basedOn w:val="Standaard"/>
    <w:link w:val="VoetnoottekstChar"/>
    <w:uiPriority w:val="99"/>
    <w:semiHidden/>
    <w:unhideWhenUsed/>
    <w:rsid w:val="006A71B1"/>
    <w:rPr>
      <w:sz w:val="20"/>
      <w:szCs w:val="20"/>
    </w:rPr>
  </w:style>
  <w:style w:type="character" w:customStyle="1" w:styleId="VoetnoottekstChar">
    <w:name w:val="Voetnoottekst Char"/>
    <w:basedOn w:val="Standaardalinea-lettertype"/>
    <w:link w:val="Voetnoottekst"/>
    <w:uiPriority w:val="99"/>
    <w:semiHidden/>
    <w:rsid w:val="006A71B1"/>
    <w:rPr>
      <w:rFonts w:ascii="Times New Roman" w:eastAsia="Times New Roman" w:hAnsi="Times New Roman" w:cs="Times New Roman"/>
      <w:sz w:val="20"/>
      <w:szCs w:val="20"/>
      <w:lang w:eastAsia="en-GB"/>
    </w:rPr>
  </w:style>
  <w:style w:type="character" w:styleId="Voetnootmarkering">
    <w:name w:val="footnote reference"/>
    <w:basedOn w:val="Standaardalinea-lettertype"/>
    <w:uiPriority w:val="99"/>
    <w:semiHidden/>
    <w:unhideWhenUsed/>
    <w:rsid w:val="006A71B1"/>
    <w:rPr>
      <w:vertAlign w:val="superscript"/>
    </w:rPr>
  </w:style>
  <w:style w:type="paragraph" w:styleId="Koptekst">
    <w:name w:val="header"/>
    <w:basedOn w:val="Standaard"/>
    <w:link w:val="KoptekstChar"/>
    <w:uiPriority w:val="99"/>
    <w:unhideWhenUsed/>
    <w:rsid w:val="006A71B1"/>
    <w:pPr>
      <w:tabs>
        <w:tab w:val="center" w:pos="4680"/>
        <w:tab w:val="right" w:pos="9360"/>
      </w:tabs>
    </w:pPr>
  </w:style>
  <w:style w:type="character" w:customStyle="1" w:styleId="KoptekstChar">
    <w:name w:val="Koptekst Char"/>
    <w:basedOn w:val="Standaardalinea-lettertype"/>
    <w:link w:val="Koptekst"/>
    <w:uiPriority w:val="99"/>
    <w:rsid w:val="006A71B1"/>
    <w:rPr>
      <w:rFonts w:ascii="Times New Roman" w:eastAsia="Times New Roman" w:hAnsi="Times New Roman" w:cs="Times New Roman"/>
      <w:lang w:eastAsia="en-GB"/>
    </w:rPr>
  </w:style>
  <w:style w:type="character" w:styleId="Eindnootmarkering">
    <w:name w:val="endnote reference"/>
    <w:basedOn w:val="Standaardalinea-lettertype"/>
    <w:uiPriority w:val="99"/>
    <w:semiHidden/>
    <w:unhideWhenUsed/>
    <w:rsid w:val="006A0EBF"/>
    <w:rPr>
      <w:vertAlign w:val="superscript"/>
    </w:rPr>
  </w:style>
  <w:style w:type="character" w:customStyle="1" w:styleId="personname">
    <w:name w:val="person_name"/>
    <w:basedOn w:val="Standaardalinea-lettertype"/>
    <w:rsid w:val="009629BA"/>
  </w:style>
  <w:style w:type="character" w:styleId="Nadruk">
    <w:name w:val="Emphasis"/>
    <w:basedOn w:val="Standaardalinea-lettertype"/>
    <w:uiPriority w:val="20"/>
    <w:qFormat/>
    <w:rsid w:val="009629BA"/>
    <w:rPr>
      <w:i/>
      <w:iCs/>
    </w:rPr>
  </w:style>
  <w:style w:type="character" w:customStyle="1" w:styleId="name">
    <w:name w:val="name"/>
    <w:basedOn w:val="Standaardalinea-lettertype"/>
    <w:rsid w:val="000B454C"/>
  </w:style>
  <w:style w:type="character" w:customStyle="1" w:styleId="surname">
    <w:name w:val="surname"/>
    <w:basedOn w:val="Standaardalinea-lettertype"/>
    <w:rsid w:val="000B454C"/>
  </w:style>
  <w:style w:type="character" w:customStyle="1" w:styleId="given-names">
    <w:name w:val="given-names"/>
    <w:basedOn w:val="Standaardalinea-lettertype"/>
    <w:rsid w:val="000B454C"/>
  </w:style>
  <w:style w:type="character" w:customStyle="1" w:styleId="year">
    <w:name w:val="year"/>
    <w:basedOn w:val="Standaardalinea-lettertype"/>
    <w:rsid w:val="000B454C"/>
  </w:style>
  <w:style w:type="character" w:customStyle="1" w:styleId="article-title">
    <w:name w:val="article-title"/>
    <w:basedOn w:val="Standaardalinea-lettertype"/>
    <w:rsid w:val="000B454C"/>
  </w:style>
  <w:style w:type="character" w:customStyle="1" w:styleId="source">
    <w:name w:val="source"/>
    <w:basedOn w:val="Standaardalinea-lettertype"/>
    <w:rsid w:val="000B454C"/>
  </w:style>
  <w:style w:type="character" w:customStyle="1" w:styleId="volume">
    <w:name w:val="volume"/>
    <w:basedOn w:val="Standaardalinea-lettertype"/>
    <w:rsid w:val="000B454C"/>
  </w:style>
  <w:style w:type="character" w:customStyle="1" w:styleId="fpage">
    <w:name w:val="fpage"/>
    <w:basedOn w:val="Standaardalinea-lettertype"/>
    <w:rsid w:val="000B454C"/>
  </w:style>
  <w:style w:type="character" w:customStyle="1" w:styleId="lpage">
    <w:name w:val="lpage"/>
    <w:basedOn w:val="Standaardalinea-lettertype"/>
    <w:rsid w:val="000B4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2271">
      <w:bodyDiv w:val="1"/>
      <w:marLeft w:val="0"/>
      <w:marRight w:val="0"/>
      <w:marTop w:val="0"/>
      <w:marBottom w:val="0"/>
      <w:divBdr>
        <w:top w:val="none" w:sz="0" w:space="0" w:color="auto"/>
        <w:left w:val="none" w:sz="0" w:space="0" w:color="auto"/>
        <w:bottom w:val="none" w:sz="0" w:space="0" w:color="auto"/>
        <w:right w:val="none" w:sz="0" w:space="0" w:color="auto"/>
      </w:divBdr>
      <w:divsChild>
        <w:div w:id="1753158487">
          <w:marLeft w:val="0"/>
          <w:marRight w:val="0"/>
          <w:marTop w:val="0"/>
          <w:marBottom w:val="0"/>
          <w:divBdr>
            <w:top w:val="none" w:sz="0" w:space="0" w:color="auto"/>
            <w:left w:val="none" w:sz="0" w:space="0" w:color="auto"/>
            <w:bottom w:val="none" w:sz="0" w:space="0" w:color="auto"/>
            <w:right w:val="none" w:sz="0" w:space="0" w:color="auto"/>
          </w:divBdr>
          <w:divsChild>
            <w:div w:id="1024985341">
              <w:marLeft w:val="0"/>
              <w:marRight w:val="0"/>
              <w:marTop w:val="0"/>
              <w:marBottom w:val="0"/>
              <w:divBdr>
                <w:top w:val="none" w:sz="0" w:space="0" w:color="auto"/>
                <w:left w:val="none" w:sz="0" w:space="0" w:color="auto"/>
                <w:bottom w:val="none" w:sz="0" w:space="0" w:color="auto"/>
                <w:right w:val="none" w:sz="0" w:space="0" w:color="auto"/>
              </w:divBdr>
              <w:divsChild>
                <w:div w:id="64739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2064">
      <w:bodyDiv w:val="1"/>
      <w:marLeft w:val="0"/>
      <w:marRight w:val="0"/>
      <w:marTop w:val="0"/>
      <w:marBottom w:val="0"/>
      <w:divBdr>
        <w:top w:val="none" w:sz="0" w:space="0" w:color="auto"/>
        <w:left w:val="none" w:sz="0" w:space="0" w:color="auto"/>
        <w:bottom w:val="none" w:sz="0" w:space="0" w:color="auto"/>
        <w:right w:val="none" w:sz="0" w:space="0" w:color="auto"/>
      </w:divBdr>
    </w:div>
    <w:div w:id="103572241">
      <w:bodyDiv w:val="1"/>
      <w:marLeft w:val="0"/>
      <w:marRight w:val="0"/>
      <w:marTop w:val="0"/>
      <w:marBottom w:val="0"/>
      <w:divBdr>
        <w:top w:val="none" w:sz="0" w:space="0" w:color="auto"/>
        <w:left w:val="none" w:sz="0" w:space="0" w:color="auto"/>
        <w:bottom w:val="none" w:sz="0" w:space="0" w:color="auto"/>
        <w:right w:val="none" w:sz="0" w:space="0" w:color="auto"/>
      </w:divBdr>
    </w:div>
    <w:div w:id="111214615">
      <w:bodyDiv w:val="1"/>
      <w:marLeft w:val="0"/>
      <w:marRight w:val="0"/>
      <w:marTop w:val="0"/>
      <w:marBottom w:val="0"/>
      <w:divBdr>
        <w:top w:val="none" w:sz="0" w:space="0" w:color="auto"/>
        <w:left w:val="none" w:sz="0" w:space="0" w:color="auto"/>
        <w:bottom w:val="none" w:sz="0" w:space="0" w:color="auto"/>
        <w:right w:val="none" w:sz="0" w:space="0" w:color="auto"/>
      </w:divBdr>
      <w:divsChild>
        <w:div w:id="1628705049">
          <w:marLeft w:val="480"/>
          <w:marRight w:val="0"/>
          <w:marTop w:val="0"/>
          <w:marBottom w:val="0"/>
          <w:divBdr>
            <w:top w:val="none" w:sz="0" w:space="0" w:color="auto"/>
            <w:left w:val="none" w:sz="0" w:space="0" w:color="auto"/>
            <w:bottom w:val="none" w:sz="0" w:space="0" w:color="auto"/>
            <w:right w:val="none" w:sz="0" w:space="0" w:color="auto"/>
          </w:divBdr>
          <w:divsChild>
            <w:div w:id="138695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6607">
      <w:bodyDiv w:val="1"/>
      <w:marLeft w:val="0"/>
      <w:marRight w:val="0"/>
      <w:marTop w:val="0"/>
      <w:marBottom w:val="0"/>
      <w:divBdr>
        <w:top w:val="none" w:sz="0" w:space="0" w:color="auto"/>
        <w:left w:val="none" w:sz="0" w:space="0" w:color="auto"/>
        <w:bottom w:val="none" w:sz="0" w:space="0" w:color="auto"/>
        <w:right w:val="none" w:sz="0" w:space="0" w:color="auto"/>
      </w:divBdr>
      <w:divsChild>
        <w:div w:id="226573076">
          <w:marLeft w:val="480"/>
          <w:marRight w:val="0"/>
          <w:marTop w:val="0"/>
          <w:marBottom w:val="0"/>
          <w:divBdr>
            <w:top w:val="none" w:sz="0" w:space="0" w:color="auto"/>
            <w:left w:val="none" w:sz="0" w:space="0" w:color="auto"/>
            <w:bottom w:val="none" w:sz="0" w:space="0" w:color="auto"/>
            <w:right w:val="none" w:sz="0" w:space="0" w:color="auto"/>
          </w:divBdr>
          <w:divsChild>
            <w:div w:id="110823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78751">
      <w:bodyDiv w:val="1"/>
      <w:marLeft w:val="0"/>
      <w:marRight w:val="0"/>
      <w:marTop w:val="0"/>
      <w:marBottom w:val="0"/>
      <w:divBdr>
        <w:top w:val="none" w:sz="0" w:space="0" w:color="auto"/>
        <w:left w:val="none" w:sz="0" w:space="0" w:color="auto"/>
        <w:bottom w:val="none" w:sz="0" w:space="0" w:color="auto"/>
        <w:right w:val="none" w:sz="0" w:space="0" w:color="auto"/>
      </w:divBdr>
      <w:divsChild>
        <w:div w:id="595987070">
          <w:marLeft w:val="0"/>
          <w:marRight w:val="0"/>
          <w:marTop w:val="0"/>
          <w:marBottom w:val="0"/>
          <w:divBdr>
            <w:top w:val="none" w:sz="0" w:space="0" w:color="auto"/>
            <w:left w:val="none" w:sz="0" w:space="0" w:color="auto"/>
            <w:bottom w:val="none" w:sz="0" w:space="0" w:color="auto"/>
            <w:right w:val="none" w:sz="0" w:space="0" w:color="auto"/>
          </w:divBdr>
          <w:divsChild>
            <w:div w:id="1642685104">
              <w:marLeft w:val="0"/>
              <w:marRight w:val="0"/>
              <w:marTop w:val="0"/>
              <w:marBottom w:val="0"/>
              <w:divBdr>
                <w:top w:val="none" w:sz="0" w:space="0" w:color="auto"/>
                <w:left w:val="none" w:sz="0" w:space="0" w:color="auto"/>
                <w:bottom w:val="none" w:sz="0" w:space="0" w:color="auto"/>
                <w:right w:val="none" w:sz="0" w:space="0" w:color="auto"/>
              </w:divBdr>
              <w:divsChild>
                <w:div w:id="118058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22886">
      <w:bodyDiv w:val="1"/>
      <w:marLeft w:val="0"/>
      <w:marRight w:val="0"/>
      <w:marTop w:val="0"/>
      <w:marBottom w:val="0"/>
      <w:divBdr>
        <w:top w:val="none" w:sz="0" w:space="0" w:color="auto"/>
        <w:left w:val="none" w:sz="0" w:space="0" w:color="auto"/>
        <w:bottom w:val="none" w:sz="0" w:space="0" w:color="auto"/>
        <w:right w:val="none" w:sz="0" w:space="0" w:color="auto"/>
      </w:divBdr>
      <w:divsChild>
        <w:div w:id="990597116">
          <w:marLeft w:val="480"/>
          <w:marRight w:val="0"/>
          <w:marTop w:val="0"/>
          <w:marBottom w:val="0"/>
          <w:divBdr>
            <w:top w:val="none" w:sz="0" w:space="0" w:color="auto"/>
            <w:left w:val="none" w:sz="0" w:space="0" w:color="auto"/>
            <w:bottom w:val="none" w:sz="0" w:space="0" w:color="auto"/>
            <w:right w:val="none" w:sz="0" w:space="0" w:color="auto"/>
          </w:divBdr>
          <w:divsChild>
            <w:div w:id="165645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697368">
      <w:bodyDiv w:val="1"/>
      <w:marLeft w:val="0"/>
      <w:marRight w:val="0"/>
      <w:marTop w:val="0"/>
      <w:marBottom w:val="0"/>
      <w:divBdr>
        <w:top w:val="none" w:sz="0" w:space="0" w:color="auto"/>
        <w:left w:val="none" w:sz="0" w:space="0" w:color="auto"/>
        <w:bottom w:val="none" w:sz="0" w:space="0" w:color="auto"/>
        <w:right w:val="none" w:sz="0" w:space="0" w:color="auto"/>
      </w:divBdr>
      <w:divsChild>
        <w:div w:id="1960138111">
          <w:marLeft w:val="480"/>
          <w:marRight w:val="0"/>
          <w:marTop w:val="0"/>
          <w:marBottom w:val="0"/>
          <w:divBdr>
            <w:top w:val="none" w:sz="0" w:space="0" w:color="auto"/>
            <w:left w:val="none" w:sz="0" w:space="0" w:color="auto"/>
            <w:bottom w:val="none" w:sz="0" w:space="0" w:color="auto"/>
            <w:right w:val="none" w:sz="0" w:space="0" w:color="auto"/>
          </w:divBdr>
          <w:divsChild>
            <w:div w:id="2016492433">
              <w:marLeft w:val="0"/>
              <w:marRight w:val="0"/>
              <w:marTop w:val="0"/>
              <w:marBottom w:val="0"/>
              <w:divBdr>
                <w:top w:val="none" w:sz="0" w:space="0" w:color="auto"/>
                <w:left w:val="none" w:sz="0" w:space="0" w:color="auto"/>
                <w:bottom w:val="none" w:sz="0" w:space="0" w:color="auto"/>
                <w:right w:val="none" w:sz="0" w:space="0" w:color="auto"/>
              </w:divBdr>
            </w:div>
            <w:div w:id="1255433868">
              <w:marLeft w:val="0"/>
              <w:marRight w:val="0"/>
              <w:marTop w:val="0"/>
              <w:marBottom w:val="0"/>
              <w:divBdr>
                <w:top w:val="none" w:sz="0" w:space="0" w:color="auto"/>
                <w:left w:val="none" w:sz="0" w:space="0" w:color="auto"/>
                <w:bottom w:val="none" w:sz="0" w:space="0" w:color="auto"/>
                <w:right w:val="none" w:sz="0" w:space="0" w:color="auto"/>
              </w:divBdr>
            </w:div>
            <w:div w:id="581112128">
              <w:marLeft w:val="0"/>
              <w:marRight w:val="0"/>
              <w:marTop w:val="0"/>
              <w:marBottom w:val="0"/>
              <w:divBdr>
                <w:top w:val="none" w:sz="0" w:space="0" w:color="auto"/>
                <w:left w:val="none" w:sz="0" w:space="0" w:color="auto"/>
                <w:bottom w:val="none" w:sz="0" w:space="0" w:color="auto"/>
                <w:right w:val="none" w:sz="0" w:space="0" w:color="auto"/>
              </w:divBdr>
            </w:div>
            <w:div w:id="1549604705">
              <w:marLeft w:val="0"/>
              <w:marRight w:val="0"/>
              <w:marTop w:val="0"/>
              <w:marBottom w:val="0"/>
              <w:divBdr>
                <w:top w:val="none" w:sz="0" w:space="0" w:color="auto"/>
                <w:left w:val="none" w:sz="0" w:space="0" w:color="auto"/>
                <w:bottom w:val="none" w:sz="0" w:space="0" w:color="auto"/>
                <w:right w:val="none" w:sz="0" w:space="0" w:color="auto"/>
              </w:divBdr>
            </w:div>
            <w:div w:id="1876307078">
              <w:marLeft w:val="0"/>
              <w:marRight w:val="0"/>
              <w:marTop w:val="0"/>
              <w:marBottom w:val="0"/>
              <w:divBdr>
                <w:top w:val="none" w:sz="0" w:space="0" w:color="auto"/>
                <w:left w:val="none" w:sz="0" w:space="0" w:color="auto"/>
                <w:bottom w:val="none" w:sz="0" w:space="0" w:color="auto"/>
                <w:right w:val="none" w:sz="0" w:space="0" w:color="auto"/>
              </w:divBdr>
            </w:div>
            <w:div w:id="661540317">
              <w:marLeft w:val="0"/>
              <w:marRight w:val="0"/>
              <w:marTop w:val="0"/>
              <w:marBottom w:val="0"/>
              <w:divBdr>
                <w:top w:val="none" w:sz="0" w:space="0" w:color="auto"/>
                <w:left w:val="none" w:sz="0" w:space="0" w:color="auto"/>
                <w:bottom w:val="none" w:sz="0" w:space="0" w:color="auto"/>
                <w:right w:val="none" w:sz="0" w:space="0" w:color="auto"/>
              </w:divBdr>
            </w:div>
            <w:div w:id="1102186076">
              <w:marLeft w:val="0"/>
              <w:marRight w:val="0"/>
              <w:marTop w:val="0"/>
              <w:marBottom w:val="0"/>
              <w:divBdr>
                <w:top w:val="none" w:sz="0" w:space="0" w:color="auto"/>
                <w:left w:val="none" w:sz="0" w:space="0" w:color="auto"/>
                <w:bottom w:val="none" w:sz="0" w:space="0" w:color="auto"/>
                <w:right w:val="none" w:sz="0" w:space="0" w:color="auto"/>
              </w:divBdr>
            </w:div>
            <w:div w:id="1965424662">
              <w:marLeft w:val="0"/>
              <w:marRight w:val="0"/>
              <w:marTop w:val="0"/>
              <w:marBottom w:val="0"/>
              <w:divBdr>
                <w:top w:val="none" w:sz="0" w:space="0" w:color="auto"/>
                <w:left w:val="none" w:sz="0" w:space="0" w:color="auto"/>
                <w:bottom w:val="none" w:sz="0" w:space="0" w:color="auto"/>
                <w:right w:val="none" w:sz="0" w:space="0" w:color="auto"/>
              </w:divBdr>
            </w:div>
            <w:div w:id="1664238471">
              <w:marLeft w:val="0"/>
              <w:marRight w:val="0"/>
              <w:marTop w:val="0"/>
              <w:marBottom w:val="0"/>
              <w:divBdr>
                <w:top w:val="none" w:sz="0" w:space="0" w:color="auto"/>
                <w:left w:val="none" w:sz="0" w:space="0" w:color="auto"/>
                <w:bottom w:val="none" w:sz="0" w:space="0" w:color="auto"/>
                <w:right w:val="none" w:sz="0" w:space="0" w:color="auto"/>
              </w:divBdr>
            </w:div>
            <w:div w:id="1020160201">
              <w:marLeft w:val="0"/>
              <w:marRight w:val="0"/>
              <w:marTop w:val="0"/>
              <w:marBottom w:val="0"/>
              <w:divBdr>
                <w:top w:val="none" w:sz="0" w:space="0" w:color="auto"/>
                <w:left w:val="none" w:sz="0" w:space="0" w:color="auto"/>
                <w:bottom w:val="none" w:sz="0" w:space="0" w:color="auto"/>
                <w:right w:val="none" w:sz="0" w:space="0" w:color="auto"/>
              </w:divBdr>
            </w:div>
            <w:div w:id="92367066">
              <w:marLeft w:val="0"/>
              <w:marRight w:val="0"/>
              <w:marTop w:val="0"/>
              <w:marBottom w:val="0"/>
              <w:divBdr>
                <w:top w:val="none" w:sz="0" w:space="0" w:color="auto"/>
                <w:left w:val="none" w:sz="0" w:space="0" w:color="auto"/>
                <w:bottom w:val="none" w:sz="0" w:space="0" w:color="auto"/>
                <w:right w:val="none" w:sz="0" w:space="0" w:color="auto"/>
              </w:divBdr>
            </w:div>
            <w:div w:id="50679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83677">
      <w:bodyDiv w:val="1"/>
      <w:marLeft w:val="0"/>
      <w:marRight w:val="0"/>
      <w:marTop w:val="0"/>
      <w:marBottom w:val="0"/>
      <w:divBdr>
        <w:top w:val="none" w:sz="0" w:space="0" w:color="auto"/>
        <w:left w:val="none" w:sz="0" w:space="0" w:color="auto"/>
        <w:bottom w:val="none" w:sz="0" w:space="0" w:color="auto"/>
        <w:right w:val="none" w:sz="0" w:space="0" w:color="auto"/>
      </w:divBdr>
    </w:div>
    <w:div w:id="258219601">
      <w:bodyDiv w:val="1"/>
      <w:marLeft w:val="0"/>
      <w:marRight w:val="0"/>
      <w:marTop w:val="0"/>
      <w:marBottom w:val="0"/>
      <w:divBdr>
        <w:top w:val="none" w:sz="0" w:space="0" w:color="auto"/>
        <w:left w:val="none" w:sz="0" w:space="0" w:color="auto"/>
        <w:bottom w:val="none" w:sz="0" w:space="0" w:color="auto"/>
        <w:right w:val="none" w:sz="0" w:space="0" w:color="auto"/>
      </w:divBdr>
    </w:div>
    <w:div w:id="303047108">
      <w:bodyDiv w:val="1"/>
      <w:marLeft w:val="0"/>
      <w:marRight w:val="0"/>
      <w:marTop w:val="0"/>
      <w:marBottom w:val="0"/>
      <w:divBdr>
        <w:top w:val="none" w:sz="0" w:space="0" w:color="auto"/>
        <w:left w:val="none" w:sz="0" w:space="0" w:color="auto"/>
        <w:bottom w:val="none" w:sz="0" w:space="0" w:color="auto"/>
        <w:right w:val="none" w:sz="0" w:space="0" w:color="auto"/>
      </w:divBdr>
      <w:divsChild>
        <w:div w:id="454062529">
          <w:marLeft w:val="480"/>
          <w:marRight w:val="0"/>
          <w:marTop w:val="0"/>
          <w:marBottom w:val="0"/>
          <w:divBdr>
            <w:top w:val="none" w:sz="0" w:space="0" w:color="auto"/>
            <w:left w:val="none" w:sz="0" w:space="0" w:color="auto"/>
            <w:bottom w:val="none" w:sz="0" w:space="0" w:color="auto"/>
            <w:right w:val="none" w:sz="0" w:space="0" w:color="auto"/>
          </w:divBdr>
          <w:divsChild>
            <w:div w:id="113713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316465">
      <w:bodyDiv w:val="1"/>
      <w:marLeft w:val="0"/>
      <w:marRight w:val="0"/>
      <w:marTop w:val="0"/>
      <w:marBottom w:val="0"/>
      <w:divBdr>
        <w:top w:val="none" w:sz="0" w:space="0" w:color="auto"/>
        <w:left w:val="none" w:sz="0" w:space="0" w:color="auto"/>
        <w:bottom w:val="none" w:sz="0" w:space="0" w:color="auto"/>
        <w:right w:val="none" w:sz="0" w:space="0" w:color="auto"/>
      </w:divBdr>
    </w:div>
    <w:div w:id="374351591">
      <w:bodyDiv w:val="1"/>
      <w:marLeft w:val="0"/>
      <w:marRight w:val="0"/>
      <w:marTop w:val="0"/>
      <w:marBottom w:val="0"/>
      <w:divBdr>
        <w:top w:val="none" w:sz="0" w:space="0" w:color="auto"/>
        <w:left w:val="none" w:sz="0" w:space="0" w:color="auto"/>
        <w:bottom w:val="none" w:sz="0" w:space="0" w:color="auto"/>
        <w:right w:val="none" w:sz="0" w:space="0" w:color="auto"/>
      </w:divBdr>
      <w:divsChild>
        <w:div w:id="1241870861">
          <w:marLeft w:val="480"/>
          <w:marRight w:val="0"/>
          <w:marTop w:val="0"/>
          <w:marBottom w:val="0"/>
          <w:divBdr>
            <w:top w:val="none" w:sz="0" w:space="0" w:color="auto"/>
            <w:left w:val="none" w:sz="0" w:space="0" w:color="auto"/>
            <w:bottom w:val="none" w:sz="0" w:space="0" w:color="auto"/>
            <w:right w:val="none" w:sz="0" w:space="0" w:color="auto"/>
          </w:divBdr>
          <w:divsChild>
            <w:div w:id="155065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542265">
      <w:bodyDiv w:val="1"/>
      <w:marLeft w:val="0"/>
      <w:marRight w:val="0"/>
      <w:marTop w:val="0"/>
      <w:marBottom w:val="0"/>
      <w:divBdr>
        <w:top w:val="none" w:sz="0" w:space="0" w:color="auto"/>
        <w:left w:val="none" w:sz="0" w:space="0" w:color="auto"/>
        <w:bottom w:val="none" w:sz="0" w:space="0" w:color="auto"/>
        <w:right w:val="none" w:sz="0" w:space="0" w:color="auto"/>
      </w:divBdr>
    </w:div>
    <w:div w:id="479158624">
      <w:bodyDiv w:val="1"/>
      <w:marLeft w:val="0"/>
      <w:marRight w:val="0"/>
      <w:marTop w:val="0"/>
      <w:marBottom w:val="0"/>
      <w:divBdr>
        <w:top w:val="none" w:sz="0" w:space="0" w:color="auto"/>
        <w:left w:val="none" w:sz="0" w:space="0" w:color="auto"/>
        <w:bottom w:val="none" w:sz="0" w:space="0" w:color="auto"/>
        <w:right w:val="none" w:sz="0" w:space="0" w:color="auto"/>
      </w:divBdr>
    </w:div>
    <w:div w:id="493301448">
      <w:bodyDiv w:val="1"/>
      <w:marLeft w:val="0"/>
      <w:marRight w:val="0"/>
      <w:marTop w:val="0"/>
      <w:marBottom w:val="0"/>
      <w:divBdr>
        <w:top w:val="none" w:sz="0" w:space="0" w:color="auto"/>
        <w:left w:val="none" w:sz="0" w:space="0" w:color="auto"/>
        <w:bottom w:val="none" w:sz="0" w:space="0" w:color="auto"/>
        <w:right w:val="none" w:sz="0" w:space="0" w:color="auto"/>
      </w:divBdr>
      <w:divsChild>
        <w:div w:id="1238175576">
          <w:marLeft w:val="480"/>
          <w:marRight w:val="0"/>
          <w:marTop w:val="0"/>
          <w:marBottom w:val="0"/>
          <w:divBdr>
            <w:top w:val="none" w:sz="0" w:space="0" w:color="auto"/>
            <w:left w:val="none" w:sz="0" w:space="0" w:color="auto"/>
            <w:bottom w:val="none" w:sz="0" w:space="0" w:color="auto"/>
            <w:right w:val="none" w:sz="0" w:space="0" w:color="auto"/>
          </w:divBdr>
          <w:divsChild>
            <w:div w:id="97537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88430">
      <w:bodyDiv w:val="1"/>
      <w:marLeft w:val="0"/>
      <w:marRight w:val="0"/>
      <w:marTop w:val="0"/>
      <w:marBottom w:val="0"/>
      <w:divBdr>
        <w:top w:val="none" w:sz="0" w:space="0" w:color="auto"/>
        <w:left w:val="none" w:sz="0" w:space="0" w:color="auto"/>
        <w:bottom w:val="none" w:sz="0" w:space="0" w:color="auto"/>
        <w:right w:val="none" w:sz="0" w:space="0" w:color="auto"/>
      </w:divBdr>
      <w:divsChild>
        <w:div w:id="715860482">
          <w:marLeft w:val="480"/>
          <w:marRight w:val="0"/>
          <w:marTop w:val="0"/>
          <w:marBottom w:val="0"/>
          <w:divBdr>
            <w:top w:val="none" w:sz="0" w:space="0" w:color="auto"/>
            <w:left w:val="none" w:sz="0" w:space="0" w:color="auto"/>
            <w:bottom w:val="none" w:sz="0" w:space="0" w:color="auto"/>
            <w:right w:val="none" w:sz="0" w:space="0" w:color="auto"/>
          </w:divBdr>
          <w:divsChild>
            <w:div w:id="201668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220363">
      <w:bodyDiv w:val="1"/>
      <w:marLeft w:val="0"/>
      <w:marRight w:val="0"/>
      <w:marTop w:val="0"/>
      <w:marBottom w:val="0"/>
      <w:divBdr>
        <w:top w:val="none" w:sz="0" w:space="0" w:color="auto"/>
        <w:left w:val="none" w:sz="0" w:space="0" w:color="auto"/>
        <w:bottom w:val="none" w:sz="0" w:space="0" w:color="auto"/>
        <w:right w:val="none" w:sz="0" w:space="0" w:color="auto"/>
      </w:divBdr>
    </w:div>
    <w:div w:id="562183038">
      <w:bodyDiv w:val="1"/>
      <w:marLeft w:val="0"/>
      <w:marRight w:val="0"/>
      <w:marTop w:val="0"/>
      <w:marBottom w:val="0"/>
      <w:divBdr>
        <w:top w:val="none" w:sz="0" w:space="0" w:color="auto"/>
        <w:left w:val="none" w:sz="0" w:space="0" w:color="auto"/>
        <w:bottom w:val="none" w:sz="0" w:space="0" w:color="auto"/>
        <w:right w:val="none" w:sz="0" w:space="0" w:color="auto"/>
      </w:divBdr>
    </w:div>
    <w:div w:id="578104523">
      <w:bodyDiv w:val="1"/>
      <w:marLeft w:val="0"/>
      <w:marRight w:val="0"/>
      <w:marTop w:val="0"/>
      <w:marBottom w:val="0"/>
      <w:divBdr>
        <w:top w:val="none" w:sz="0" w:space="0" w:color="auto"/>
        <w:left w:val="none" w:sz="0" w:space="0" w:color="auto"/>
        <w:bottom w:val="none" w:sz="0" w:space="0" w:color="auto"/>
        <w:right w:val="none" w:sz="0" w:space="0" w:color="auto"/>
      </w:divBdr>
    </w:div>
    <w:div w:id="636956207">
      <w:bodyDiv w:val="1"/>
      <w:marLeft w:val="0"/>
      <w:marRight w:val="0"/>
      <w:marTop w:val="0"/>
      <w:marBottom w:val="0"/>
      <w:divBdr>
        <w:top w:val="none" w:sz="0" w:space="0" w:color="auto"/>
        <w:left w:val="none" w:sz="0" w:space="0" w:color="auto"/>
        <w:bottom w:val="none" w:sz="0" w:space="0" w:color="auto"/>
        <w:right w:val="none" w:sz="0" w:space="0" w:color="auto"/>
      </w:divBdr>
      <w:divsChild>
        <w:div w:id="1769353000">
          <w:marLeft w:val="480"/>
          <w:marRight w:val="0"/>
          <w:marTop w:val="0"/>
          <w:marBottom w:val="0"/>
          <w:divBdr>
            <w:top w:val="none" w:sz="0" w:space="0" w:color="auto"/>
            <w:left w:val="none" w:sz="0" w:space="0" w:color="auto"/>
            <w:bottom w:val="none" w:sz="0" w:space="0" w:color="auto"/>
            <w:right w:val="none" w:sz="0" w:space="0" w:color="auto"/>
          </w:divBdr>
          <w:divsChild>
            <w:div w:id="203333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08108">
      <w:bodyDiv w:val="1"/>
      <w:marLeft w:val="0"/>
      <w:marRight w:val="0"/>
      <w:marTop w:val="0"/>
      <w:marBottom w:val="0"/>
      <w:divBdr>
        <w:top w:val="none" w:sz="0" w:space="0" w:color="auto"/>
        <w:left w:val="none" w:sz="0" w:space="0" w:color="auto"/>
        <w:bottom w:val="none" w:sz="0" w:space="0" w:color="auto"/>
        <w:right w:val="none" w:sz="0" w:space="0" w:color="auto"/>
      </w:divBdr>
    </w:div>
    <w:div w:id="730808030">
      <w:bodyDiv w:val="1"/>
      <w:marLeft w:val="0"/>
      <w:marRight w:val="0"/>
      <w:marTop w:val="0"/>
      <w:marBottom w:val="0"/>
      <w:divBdr>
        <w:top w:val="none" w:sz="0" w:space="0" w:color="auto"/>
        <w:left w:val="none" w:sz="0" w:space="0" w:color="auto"/>
        <w:bottom w:val="none" w:sz="0" w:space="0" w:color="auto"/>
        <w:right w:val="none" w:sz="0" w:space="0" w:color="auto"/>
      </w:divBdr>
    </w:div>
    <w:div w:id="771165711">
      <w:bodyDiv w:val="1"/>
      <w:marLeft w:val="0"/>
      <w:marRight w:val="0"/>
      <w:marTop w:val="0"/>
      <w:marBottom w:val="0"/>
      <w:divBdr>
        <w:top w:val="none" w:sz="0" w:space="0" w:color="auto"/>
        <w:left w:val="none" w:sz="0" w:space="0" w:color="auto"/>
        <w:bottom w:val="none" w:sz="0" w:space="0" w:color="auto"/>
        <w:right w:val="none" w:sz="0" w:space="0" w:color="auto"/>
      </w:divBdr>
      <w:divsChild>
        <w:div w:id="1646813969">
          <w:marLeft w:val="0"/>
          <w:marRight w:val="0"/>
          <w:marTop w:val="0"/>
          <w:marBottom w:val="0"/>
          <w:divBdr>
            <w:top w:val="none" w:sz="0" w:space="0" w:color="auto"/>
            <w:left w:val="none" w:sz="0" w:space="0" w:color="auto"/>
            <w:bottom w:val="none" w:sz="0" w:space="0" w:color="auto"/>
            <w:right w:val="none" w:sz="0" w:space="0" w:color="auto"/>
          </w:divBdr>
          <w:divsChild>
            <w:div w:id="1697076833">
              <w:marLeft w:val="0"/>
              <w:marRight w:val="0"/>
              <w:marTop w:val="0"/>
              <w:marBottom w:val="0"/>
              <w:divBdr>
                <w:top w:val="none" w:sz="0" w:space="0" w:color="auto"/>
                <w:left w:val="none" w:sz="0" w:space="0" w:color="auto"/>
                <w:bottom w:val="none" w:sz="0" w:space="0" w:color="auto"/>
                <w:right w:val="none" w:sz="0" w:space="0" w:color="auto"/>
              </w:divBdr>
              <w:divsChild>
                <w:div w:id="18285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79801">
      <w:bodyDiv w:val="1"/>
      <w:marLeft w:val="0"/>
      <w:marRight w:val="0"/>
      <w:marTop w:val="0"/>
      <w:marBottom w:val="0"/>
      <w:divBdr>
        <w:top w:val="none" w:sz="0" w:space="0" w:color="auto"/>
        <w:left w:val="none" w:sz="0" w:space="0" w:color="auto"/>
        <w:bottom w:val="none" w:sz="0" w:space="0" w:color="auto"/>
        <w:right w:val="none" w:sz="0" w:space="0" w:color="auto"/>
      </w:divBdr>
    </w:div>
    <w:div w:id="782651061">
      <w:bodyDiv w:val="1"/>
      <w:marLeft w:val="0"/>
      <w:marRight w:val="0"/>
      <w:marTop w:val="0"/>
      <w:marBottom w:val="0"/>
      <w:divBdr>
        <w:top w:val="none" w:sz="0" w:space="0" w:color="auto"/>
        <w:left w:val="none" w:sz="0" w:space="0" w:color="auto"/>
        <w:bottom w:val="none" w:sz="0" w:space="0" w:color="auto"/>
        <w:right w:val="none" w:sz="0" w:space="0" w:color="auto"/>
      </w:divBdr>
    </w:div>
    <w:div w:id="873031731">
      <w:bodyDiv w:val="1"/>
      <w:marLeft w:val="0"/>
      <w:marRight w:val="0"/>
      <w:marTop w:val="0"/>
      <w:marBottom w:val="0"/>
      <w:divBdr>
        <w:top w:val="none" w:sz="0" w:space="0" w:color="auto"/>
        <w:left w:val="none" w:sz="0" w:space="0" w:color="auto"/>
        <w:bottom w:val="none" w:sz="0" w:space="0" w:color="auto"/>
        <w:right w:val="none" w:sz="0" w:space="0" w:color="auto"/>
      </w:divBdr>
    </w:div>
    <w:div w:id="949820059">
      <w:bodyDiv w:val="1"/>
      <w:marLeft w:val="0"/>
      <w:marRight w:val="0"/>
      <w:marTop w:val="0"/>
      <w:marBottom w:val="0"/>
      <w:divBdr>
        <w:top w:val="none" w:sz="0" w:space="0" w:color="auto"/>
        <w:left w:val="none" w:sz="0" w:space="0" w:color="auto"/>
        <w:bottom w:val="none" w:sz="0" w:space="0" w:color="auto"/>
        <w:right w:val="none" w:sz="0" w:space="0" w:color="auto"/>
      </w:divBdr>
      <w:divsChild>
        <w:div w:id="2093624608">
          <w:marLeft w:val="480"/>
          <w:marRight w:val="0"/>
          <w:marTop w:val="0"/>
          <w:marBottom w:val="0"/>
          <w:divBdr>
            <w:top w:val="none" w:sz="0" w:space="0" w:color="auto"/>
            <w:left w:val="none" w:sz="0" w:space="0" w:color="auto"/>
            <w:bottom w:val="none" w:sz="0" w:space="0" w:color="auto"/>
            <w:right w:val="none" w:sz="0" w:space="0" w:color="auto"/>
          </w:divBdr>
          <w:divsChild>
            <w:div w:id="204158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2954">
      <w:bodyDiv w:val="1"/>
      <w:marLeft w:val="0"/>
      <w:marRight w:val="0"/>
      <w:marTop w:val="0"/>
      <w:marBottom w:val="0"/>
      <w:divBdr>
        <w:top w:val="none" w:sz="0" w:space="0" w:color="auto"/>
        <w:left w:val="none" w:sz="0" w:space="0" w:color="auto"/>
        <w:bottom w:val="none" w:sz="0" w:space="0" w:color="auto"/>
        <w:right w:val="none" w:sz="0" w:space="0" w:color="auto"/>
      </w:divBdr>
    </w:div>
    <w:div w:id="975646946">
      <w:bodyDiv w:val="1"/>
      <w:marLeft w:val="0"/>
      <w:marRight w:val="0"/>
      <w:marTop w:val="0"/>
      <w:marBottom w:val="0"/>
      <w:divBdr>
        <w:top w:val="none" w:sz="0" w:space="0" w:color="auto"/>
        <w:left w:val="none" w:sz="0" w:space="0" w:color="auto"/>
        <w:bottom w:val="none" w:sz="0" w:space="0" w:color="auto"/>
        <w:right w:val="none" w:sz="0" w:space="0" w:color="auto"/>
      </w:divBdr>
    </w:div>
    <w:div w:id="1014184648">
      <w:bodyDiv w:val="1"/>
      <w:marLeft w:val="0"/>
      <w:marRight w:val="0"/>
      <w:marTop w:val="0"/>
      <w:marBottom w:val="0"/>
      <w:divBdr>
        <w:top w:val="none" w:sz="0" w:space="0" w:color="auto"/>
        <w:left w:val="none" w:sz="0" w:space="0" w:color="auto"/>
        <w:bottom w:val="none" w:sz="0" w:space="0" w:color="auto"/>
        <w:right w:val="none" w:sz="0" w:space="0" w:color="auto"/>
      </w:divBdr>
    </w:div>
    <w:div w:id="1034034593">
      <w:bodyDiv w:val="1"/>
      <w:marLeft w:val="0"/>
      <w:marRight w:val="0"/>
      <w:marTop w:val="0"/>
      <w:marBottom w:val="0"/>
      <w:divBdr>
        <w:top w:val="none" w:sz="0" w:space="0" w:color="auto"/>
        <w:left w:val="none" w:sz="0" w:space="0" w:color="auto"/>
        <w:bottom w:val="none" w:sz="0" w:space="0" w:color="auto"/>
        <w:right w:val="none" w:sz="0" w:space="0" w:color="auto"/>
      </w:divBdr>
    </w:div>
    <w:div w:id="1051730963">
      <w:bodyDiv w:val="1"/>
      <w:marLeft w:val="0"/>
      <w:marRight w:val="0"/>
      <w:marTop w:val="0"/>
      <w:marBottom w:val="0"/>
      <w:divBdr>
        <w:top w:val="none" w:sz="0" w:space="0" w:color="auto"/>
        <w:left w:val="none" w:sz="0" w:space="0" w:color="auto"/>
        <w:bottom w:val="none" w:sz="0" w:space="0" w:color="auto"/>
        <w:right w:val="none" w:sz="0" w:space="0" w:color="auto"/>
      </w:divBdr>
    </w:div>
    <w:div w:id="1070732982">
      <w:bodyDiv w:val="1"/>
      <w:marLeft w:val="0"/>
      <w:marRight w:val="0"/>
      <w:marTop w:val="0"/>
      <w:marBottom w:val="0"/>
      <w:divBdr>
        <w:top w:val="none" w:sz="0" w:space="0" w:color="auto"/>
        <w:left w:val="none" w:sz="0" w:space="0" w:color="auto"/>
        <w:bottom w:val="none" w:sz="0" w:space="0" w:color="auto"/>
        <w:right w:val="none" w:sz="0" w:space="0" w:color="auto"/>
      </w:divBdr>
      <w:divsChild>
        <w:div w:id="1354527293">
          <w:marLeft w:val="480"/>
          <w:marRight w:val="0"/>
          <w:marTop w:val="0"/>
          <w:marBottom w:val="0"/>
          <w:divBdr>
            <w:top w:val="none" w:sz="0" w:space="0" w:color="auto"/>
            <w:left w:val="none" w:sz="0" w:space="0" w:color="auto"/>
            <w:bottom w:val="none" w:sz="0" w:space="0" w:color="auto"/>
            <w:right w:val="none" w:sz="0" w:space="0" w:color="auto"/>
          </w:divBdr>
          <w:divsChild>
            <w:div w:id="17014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42926">
      <w:bodyDiv w:val="1"/>
      <w:marLeft w:val="0"/>
      <w:marRight w:val="0"/>
      <w:marTop w:val="0"/>
      <w:marBottom w:val="0"/>
      <w:divBdr>
        <w:top w:val="none" w:sz="0" w:space="0" w:color="auto"/>
        <w:left w:val="none" w:sz="0" w:space="0" w:color="auto"/>
        <w:bottom w:val="none" w:sz="0" w:space="0" w:color="auto"/>
        <w:right w:val="none" w:sz="0" w:space="0" w:color="auto"/>
      </w:divBdr>
    </w:div>
    <w:div w:id="1165897052">
      <w:bodyDiv w:val="1"/>
      <w:marLeft w:val="0"/>
      <w:marRight w:val="0"/>
      <w:marTop w:val="0"/>
      <w:marBottom w:val="0"/>
      <w:divBdr>
        <w:top w:val="none" w:sz="0" w:space="0" w:color="auto"/>
        <w:left w:val="none" w:sz="0" w:space="0" w:color="auto"/>
        <w:bottom w:val="none" w:sz="0" w:space="0" w:color="auto"/>
        <w:right w:val="none" w:sz="0" w:space="0" w:color="auto"/>
      </w:divBdr>
      <w:divsChild>
        <w:div w:id="2060742896">
          <w:marLeft w:val="0"/>
          <w:marRight w:val="0"/>
          <w:marTop w:val="0"/>
          <w:marBottom w:val="0"/>
          <w:divBdr>
            <w:top w:val="none" w:sz="0" w:space="0" w:color="auto"/>
            <w:left w:val="none" w:sz="0" w:space="0" w:color="auto"/>
            <w:bottom w:val="none" w:sz="0" w:space="0" w:color="auto"/>
            <w:right w:val="none" w:sz="0" w:space="0" w:color="auto"/>
          </w:divBdr>
          <w:divsChild>
            <w:div w:id="138697007">
              <w:marLeft w:val="0"/>
              <w:marRight w:val="0"/>
              <w:marTop w:val="0"/>
              <w:marBottom w:val="0"/>
              <w:divBdr>
                <w:top w:val="none" w:sz="0" w:space="0" w:color="auto"/>
                <w:left w:val="none" w:sz="0" w:space="0" w:color="auto"/>
                <w:bottom w:val="none" w:sz="0" w:space="0" w:color="auto"/>
                <w:right w:val="none" w:sz="0" w:space="0" w:color="auto"/>
              </w:divBdr>
              <w:divsChild>
                <w:div w:id="124603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38218">
      <w:bodyDiv w:val="1"/>
      <w:marLeft w:val="0"/>
      <w:marRight w:val="0"/>
      <w:marTop w:val="0"/>
      <w:marBottom w:val="0"/>
      <w:divBdr>
        <w:top w:val="none" w:sz="0" w:space="0" w:color="auto"/>
        <w:left w:val="none" w:sz="0" w:space="0" w:color="auto"/>
        <w:bottom w:val="none" w:sz="0" w:space="0" w:color="auto"/>
        <w:right w:val="none" w:sz="0" w:space="0" w:color="auto"/>
      </w:divBdr>
      <w:divsChild>
        <w:div w:id="2084643788">
          <w:marLeft w:val="480"/>
          <w:marRight w:val="0"/>
          <w:marTop w:val="0"/>
          <w:marBottom w:val="0"/>
          <w:divBdr>
            <w:top w:val="none" w:sz="0" w:space="0" w:color="auto"/>
            <w:left w:val="none" w:sz="0" w:space="0" w:color="auto"/>
            <w:bottom w:val="none" w:sz="0" w:space="0" w:color="auto"/>
            <w:right w:val="none" w:sz="0" w:space="0" w:color="auto"/>
          </w:divBdr>
          <w:divsChild>
            <w:div w:id="154713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584720">
      <w:bodyDiv w:val="1"/>
      <w:marLeft w:val="0"/>
      <w:marRight w:val="0"/>
      <w:marTop w:val="0"/>
      <w:marBottom w:val="0"/>
      <w:divBdr>
        <w:top w:val="none" w:sz="0" w:space="0" w:color="auto"/>
        <w:left w:val="none" w:sz="0" w:space="0" w:color="auto"/>
        <w:bottom w:val="none" w:sz="0" w:space="0" w:color="auto"/>
        <w:right w:val="none" w:sz="0" w:space="0" w:color="auto"/>
      </w:divBdr>
    </w:div>
    <w:div w:id="1276062720">
      <w:bodyDiv w:val="1"/>
      <w:marLeft w:val="0"/>
      <w:marRight w:val="0"/>
      <w:marTop w:val="0"/>
      <w:marBottom w:val="0"/>
      <w:divBdr>
        <w:top w:val="none" w:sz="0" w:space="0" w:color="auto"/>
        <w:left w:val="none" w:sz="0" w:space="0" w:color="auto"/>
        <w:bottom w:val="none" w:sz="0" w:space="0" w:color="auto"/>
        <w:right w:val="none" w:sz="0" w:space="0" w:color="auto"/>
      </w:divBdr>
      <w:divsChild>
        <w:div w:id="2098095013">
          <w:marLeft w:val="0"/>
          <w:marRight w:val="0"/>
          <w:marTop w:val="0"/>
          <w:marBottom w:val="0"/>
          <w:divBdr>
            <w:top w:val="none" w:sz="0" w:space="0" w:color="auto"/>
            <w:left w:val="none" w:sz="0" w:space="0" w:color="auto"/>
            <w:bottom w:val="none" w:sz="0" w:space="0" w:color="auto"/>
            <w:right w:val="none" w:sz="0" w:space="0" w:color="auto"/>
          </w:divBdr>
          <w:divsChild>
            <w:div w:id="1060129921">
              <w:marLeft w:val="0"/>
              <w:marRight w:val="0"/>
              <w:marTop w:val="0"/>
              <w:marBottom w:val="0"/>
              <w:divBdr>
                <w:top w:val="none" w:sz="0" w:space="0" w:color="auto"/>
                <w:left w:val="none" w:sz="0" w:space="0" w:color="auto"/>
                <w:bottom w:val="none" w:sz="0" w:space="0" w:color="auto"/>
                <w:right w:val="none" w:sz="0" w:space="0" w:color="auto"/>
              </w:divBdr>
              <w:divsChild>
                <w:div w:id="121912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15850">
      <w:bodyDiv w:val="1"/>
      <w:marLeft w:val="0"/>
      <w:marRight w:val="0"/>
      <w:marTop w:val="0"/>
      <w:marBottom w:val="0"/>
      <w:divBdr>
        <w:top w:val="none" w:sz="0" w:space="0" w:color="auto"/>
        <w:left w:val="none" w:sz="0" w:space="0" w:color="auto"/>
        <w:bottom w:val="none" w:sz="0" w:space="0" w:color="auto"/>
        <w:right w:val="none" w:sz="0" w:space="0" w:color="auto"/>
      </w:divBdr>
    </w:div>
    <w:div w:id="1448622057">
      <w:bodyDiv w:val="1"/>
      <w:marLeft w:val="0"/>
      <w:marRight w:val="0"/>
      <w:marTop w:val="0"/>
      <w:marBottom w:val="0"/>
      <w:divBdr>
        <w:top w:val="none" w:sz="0" w:space="0" w:color="auto"/>
        <w:left w:val="none" w:sz="0" w:space="0" w:color="auto"/>
        <w:bottom w:val="none" w:sz="0" w:space="0" w:color="auto"/>
        <w:right w:val="none" w:sz="0" w:space="0" w:color="auto"/>
      </w:divBdr>
    </w:div>
    <w:div w:id="1544097144">
      <w:bodyDiv w:val="1"/>
      <w:marLeft w:val="0"/>
      <w:marRight w:val="0"/>
      <w:marTop w:val="0"/>
      <w:marBottom w:val="0"/>
      <w:divBdr>
        <w:top w:val="none" w:sz="0" w:space="0" w:color="auto"/>
        <w:left w:val="none" w:sz="0" w:space="0" w:color="auto"/>
        <w:bottom w:val="none" w:sz="0" w:space="0" w:color="auto"/>
        <w:right w:val="none" w:sz="0" w:space="0" w:color="auto"/>
      </w:divBdr>
      <w:divsChild>
        <w:div w:id="1529754557">
          <w:marLeft w:val="0"/>
          <w:marRight w:val="0"/>
          <w:marTop w:val="0"/>
          <w:marBottom w:val="0"/>
          <w:divBdr>
            <w:top w:val="none" w:sz="0" w:space="0" w:color="auto"/>
            <w:left w:val="none" w:sz="0" w:space="0" w:color="auto"/>
            <w:bottom w:val="none" w:sz="0" w:space="0" w:color="auto"/>
            <w:right w:val="none" w:sz="0" w:space="0" w:color="auto"/>
          </w:divBdr>
        </w:div>
        <w:div w:id="1882786856">
          <w:marLeft w:val="0"/>
          <w:marRight w:val="0"/>
          <w:marTop w:val="0"/>
          <w:marBottom w:val="0"/>
          <w:divBdr>
            <w:top w:val="none" w:sz="0" w:space="0" w:color="auto"/>
            <w:left w:val="none" w:sz="0" w:space="0" w:color="auto"/>
            <w:bottom w:val="none" w:sz="0" w:space="0" w:color="auto"/>
            <w:right w:val="none" w:sz="0" w:space="0" w:color="auto"/>
          </w:divBdr>
        </w:div>
      </w:divsChild>
    </w:div>
    <w:div w:id="1573848813">
      <w:bodyDiv w:val="1"/>
      <w:marLeft w:val="0"/>
      <w:marRight w:val="0"/>
      <w:marTop w:val="0"/>
      <w:marBottom w:val="0"/>
      <w:divBdr>
        <w:top w:val="none" w:sz="0" w:space="0" w:color="auto"/>
        <w:left w:val="none" w:sz="0" w:space="0" w:color="auto"/>
        <w:bottom w:val="none" w:sz="0" w:space="0" w:color="auto"/>
        <w:right w:val="none" w:sz="0" w:space="0" w:color="auto"/>
      </w:divBdr>
      <w:divsChild>
        <w:div w:id="1657103329">
          <w:marLeft w:val="480"/>
          <w:marRight w:val="0"/>
          <w:marTop w:val="0"/>
          <w:marBottom w:val="0"/>
          <w:divBdr>
            <w:top w:val="none" w:sz="0" w:space="0" w:color="auto"/>
            <w:left w:val="none" w:sz="0" w:space="0" w:color="auto"/>
            <w:bottom w:val="none" w:sz="0" w:space="0" w:color="auto"/>
            <w:right w:val="none" w:sz="0" w:space="0" w:color="auto"/>
          </w:divBdr>
          <w:divsChild>
            <w:div w:id="78670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26163">
      <w:bodyDiv w:val="1"/>
      <w:marLeft w:val="0"/>
      <w:marRight w:val="0"/>
      <w:marTop w:val="0"/>
      <w:marBottom w:val="0"/>
      <w:divBdr>
        <w:top w:val="none" w:sz="0" w:space="0" w:color="auto"/>
        <w:left w:val="none" w:sz="0" w:space="0" w:color="auto"/>
        <w:bottom w:val="none" w:sz="0" w:space="0" w:color="auto"/>
        <w:right w:val="none" w:sz="0" w:space="0" w:color="auto"/>
      </w:divBdr>
    </w:div>
    <w:div w:id="1691906947">
      <w:bodyDiv w:val="1"/>
      <w:marLeft w:val="0"/>
      <w:marRight w:val="0"/>
      <w:marTop w:val="0"/>
      <w:marBottom w:val="0"/>
      <w:divBdr>
        <w:top w:val="none" w:sz="0" w:space="0" w:color="auto"/>
        <w:left w:val="none" w:sz="0" w:space="0" w:color="auto"/>
        <w:bottom w:val="none" w:sz="0" w:space="0" w:color="auto"/>
        <w:right w:val="none" w:sz="0" w:space="0" w:color="auto"/>
      </w:divBdr>
    </w:div>
    <w:div w:id="1762094359">
      <w:bodyDiv w:val="1"/>
      <w:marLeft w:val="0"/>
      <w:marRight w:val="0"/>
      <w:marTop w:val="0"/>
      <w:marBottom w:val="0"/>
      <w:divBdr>
        <w:top w:val="none" w:sz="0" w:space="0" w:color="auto"/>
        <w:left w:val="none" w:sz="0" w:space="0" w:color="auto"/>
        <w:bottom w:val="none" w:sz="0" w:space="0" w:color="auto"/>
        <w:right w:val="none" w:sz="0" w:space="0" w:color="auto"/>
      </w:divBdr>
    </w:div>
    <w:div w:id="1786608713">
      <w:bodyDiv w:val="1"/>
      <w:marLeft w:val="0"/>
      <w:marRight w:val="0"/>
      <w:marTop w:val="0"/>
      <w:marBottom w:val="0"/>
      <w:divBdr>
        <w:top w:val="none" w:sz="0" w:space="0" w:color="auto"/>
        <w:left w:val="none" w:sz="0" w:space="0" w:color="auto"/>
        <w:bottom w:val="none" w:sz="0" w:space="0" w:color="auto"/>
        <w:right w:val="none" w:sz="0" w:space="0" w:color="auto"/>
      </w:divBdr>
      <w:divsChild>
        <w:div w:id="1769739061">
          <w:marLeft w:val="0"/>
          <w:marRight w:val="0"/>
          <w:marTop w:val="0"/>
          <w:marBottom w:val="0"/>
          <w:divBdr>
            <w:top w:val="none" w:sz="0" w:space="0" w:color="auto"/>
            <w:left w:val="none" w:sz="0" w:space="0" w:color="auto"/>
            <w:bottom w:val="none" w:sz="0" w:space="0" w:color="auto"/>
            <w:right w:val="none" w:sz="0" w:space="0" w:color="auto"/>
          </w:divBdr>
          <w:divsChild>
            <w:div w:id="120727681">
              <w:marLeft w:val="0"/>
              <w:marRight w:val="0"/>
              <w:marTop w:val="0"/>
              <w:marBottom w:val="0"/>
              <w:divBdr>
                <w:top w:val="none" w:sz="0" w:space="0" w:color="auto"/>
                <w:left w:val="none" w:sz="0" w:space="0" w:color="auto"/>
                <w:bottom w:val="none" w:sz="0" w:space="0" w:color="auto"/>
                <w:right w:val="none" w:sz="0" w:space="0" w:color="auto"/>
              </w:divBdr>
              <w:divsChild>
                <w:div w:id="161389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336584">
      <w:bodyDiv w:val="1"/>
      <w:marLeft w:val="0"/>
      <w:marRight w:val="0"/>
      <w:marTop w:val="0"/>
      <w:marBottom w:val="0"/>
      <w:divBdr>
        <w:top w:val="none" w:sz="0" w:space="0" w:color="auto"/>
        <w:left w:val="none" w:sz="0" w:space="0" w:color="auto"/>
        <w:bottom w:val="none" w:sz="0" w:space="0" w:color="auto"/>
        <w:right w:val="none" w:sz="0" w:space="0" w:color="auto"/>
      </w:divBdr>
    </w:div>
    <w:div w:id="1859149925">
      <w:bodyDiv w:val="1"/>
      <w:marLeft w:val="0"/>
      <w:marRight w:val="0"/>
      <w:marTop w:val="0"/>
      <w:marBottom w:val="0"/>
      <w:divBdr>
        <w:top w:val="none" w:sz="0" w:space="0" w:color="auto"/>
        <w:left w:val="none" w:sz="0" w:space="0" w:color="auto"/>
        <w:bottom w:val="none" w:sz="0" w:space="0" w:color="auto"/>
        <w:right w:val="none" w:sz="0" w:space="0" w:color="auto"/>
      </w:divBdr>
    </w:div>
    <w:div w:id="1923487413">
      <w:bodyDiv w:val="1"/>
      <w:marLeft w:val="0"/>
      <w:marRight w:val="0"/>
      <w:marTop w:val="0"/>
      <w:marBottom w:val="0"/>
      <w:divBdr>
        <w:top w:val="none" w:sz="0" w:space="0" w:color="auto"/>
        <w:left w:val="none" w:sz="0" w:space="0" w:color="auto"/>
        <w:bottom w:val="none" w:sz="0" w:space="0" w:color="auto"/>
        <w:right w:val="none" w:sz="0" w:space="0" w:color="auto"/>
      </w:divBdr>
    </w:div>
    <w:div w:id="2025285632">
      <w:bodyDiv w:val="1"/>
      <w:marLeft w:val="0"/>
      <w:marRight w:val="0"/>
      <w:marTop w:val="0"/>
      <w:marBottom w:val="0"/>
      <w:divBdr>
        <w:top w:val="none" w:sz="0" w:space="0" w:color="auto"/>
        <w:left w:val="none" w:sz="0" w:space="0" w:color="auto"/>
        <w:bottom w:val="none" w:sz="0" w:space="0" w:color="auto"/>
        <w:right w:val="none" w:sz="0" w:space="0" w:color="auto"/>
      </w:divBdr>
      <w:divsChild>
        <w:div w:id="300615076">
          <w:marLeft w:val="480"/>
          <w:marRight w:val="0"/>
          <w:marTop w:val="0"/>
          <w:marBottom w:val="0"/>
          <w:divBdr>
            <w:top w:val="none" w:sz="0" w:space="0" w:color="auto"/>
            <w:left w:val="none" w:sz="0" w:space="0" w:color="auto"/>
            <w:bottom w:val="none" w:sz="0" w:space="0" w:color="auto"/>
            <w:right w:val="none" w:sz="0" w:space="0" w:color="auto"/>
          </w:divBdr>
          <w:divsChild>
            <w:div w:id="11068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295123">
      <w:bodyDiv w:val="1"/>
      <w:marLeft w:val="0"/>
      <w:marRight w:val="0"/>
      <w:marTop w:val="0"/>
      <w:marBottom w:val="0"/>
      <w:divBdr>
        <w:top w:val="none" w:sz="0" w:space="0" w:color="auto"/>
        <w:left w:val="none" w:sz="0" w:space="0" w:color="auto"/>
        <w:bottom w:val="none" w:sz="0" w:space="0" w:color="auto"/>
        <w:right w:val="none" w:sz="0" w:space="0" w:color="auto"/>
      </w:divBdr>
      <w:divsChild>
        <w:div w:id="552742008">
          <w:marLeft w:val="480"/>
          <w:marRight w:val="0"/>
          <w:marTop w:val="0"/>
          <w:marBottom w:val="0"/>
          <w:divBdr>
            <w:top w:val="none" w:sz="0" w:space="0" w:color="auto"/>
            <w:left w:val="none" w:sz="0" w:space="0" w:color="auto"/>
            <w:bottom w:val="none" w:sz="0" w:space="0" w:color="auto"/>
            <w:right w:val="none" w:sz="0" w:space="0" w:color="auto"/>
          </w:divBdr>
          <w:divsChild>
            <w:div w:id="137095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plato.stanford.edu/archives/fall2021/entries/operationalis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7/S095252381500029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11/j.1756-8765.2010.01100.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2AB87-70C5-6F4D-B279-0B2FCB0FD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6</Pages>
  <Words>27443</Words>
  <Characters>150939</Characters>
  <Application>Microsoft Office Word</Application>
  <DocSecurity>0</DocSecurity>
  <Lines>1257</Lines>
  <Paragraphs>3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en@startdedagmeteenlach.nl</dc:creator>
  <cp:keywords/>
  <dc:description/>
  <cp:lastModifiedBy>Slors, M.V.P. (Marc)</cp:lastModifiedBy>
  <cp:revision>14</cp:revision>
  <cp:lastPrinted>2021-09-13T14:18:00Z</cp:lastPrinted>
  <dcterms:created xsi:type="dcterms:W3CDTF">2022-02-14T10:51:00Z</dcterms:created>
  <dcterms:modified xsi:type="dcterms:W3CDTF">2022-03-3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8182751/apa-2</vt:lpwstr>
  </property>
  <property fmtid="{D5CDD505-2E9C-101B-9397-08002B2CF9AE}" pid="7" name="Mendeley Recent Style Name 2_1">
    <vt:lpwstr>American Psychological Association 6th edition - J Francke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rends-in-cognitive-sciences</vt:lpwstr>
  </property>
  <property fmtid="{D5CDD505-2E9C-101B-9397-08002B2CF9AE}" pid="21" name="Mendeley Recent Style Name 9_1">
    <vt:lpwstr>Trends in Cognitive Sciences</vt:lpwstr>
  </property>
  <property fmtid="{D5CDD505-2E9C-101B-9397-08002B2CF9AE}" pid="22" name="Mendeley Document_1">
    <vt:lpwstr>True</vt:lpwstr>
  </property>
  <property fmtid="{D5CDD505-2E9C-101B-9397-08002B2CF9AE}" pid="23" name="Mendeley Unique User Id_1">
    <vt:lpwstr>768baa52-29de-34ed-be62-e1cb3f2bc7c9</vt:lpwstr>
  </property>
  <property fmtid="{D5CDD505-2E9C-101B-9397-08002B2CF9AE}" pid="24" name="Mendeley Citation Style_1">
    <vt:lpwstr>http://www.zotero.org/styles/chicago-author-date</vt:lpwstr>
  </property>
</Properties>
</file>